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F5496" w:themeColor="accent1" w:themeShade="BF"/>
          <w:sz w:val="32"/>
          <w:szCs w:val="32"/>
          <w:lang w:val="en-US"/>
        </w:rPr>
        <w:id w:val="-2125445128"/>
        <w:docPartObj>
          <w:docPartGallery w:val="Table of Contents"/>
          <w:docPartUnique/>
        </w:docPartObj>
      </w:sdtPr>
      <w:sdtEndPr>
        <w:rPr>
          <w:rFonts w:ascii="Arial" w:hAnsi="Arial" w:cs="Arial"/>
          <w:sz w:val="20"/>
          <w:szCs w:val="20"/>
        </w:rPr>
      </w:sdtEndPr>
      <w:sdtContent>
        <w:p w14:paraId="0ACE714A" w14:textId="78DF4783" w:rsidR="00207BC7" w:rsidRPr="00207BC7" w:rsidRDefault="00FC42DC">
          <w:pPr>
            <w:pStyle w:val="TOC1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i w:val="0"/>
              <w:iCs w:val="0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6462F4">
            <w:rPr>
              <w:rFonts w:ascii="Arial" w:hAnsi="Arial" w:cs="Arial"/>
              <w:sz w:val="20"/>
              <w:szCs w:val="20"/>
            </w:rPr>
            <w:fldChar w:fldCharType="begin"/>
          </w:r>
          <w:r w:rsidRPr="002E166C">
            <w:rPr>
              <w:rFonts w:ascii="Arial" w:hAnsi="Arial" w:cs="Arial"/>
              <w:sz w:val="20"/>
              <w:szCs w:val="20"/>
            </w:rPr>
            <w:instrText xml:space="preserve"> TOC \o "1-3" \f \u </w:instrText>
          </w:r>
          <w:r w:rsidRPr="006462F4">
            <w:rPr>
              <w:rFonts w:ascii="Arial" w:hAnsi="Arial" w:cs="Arial"/>
              <w:sz w:val="20"/>
              <w:szCs w:val="20"/>
            </w:rPr>
            <w:fldChar w:fldCharType="separate"/>
          </w:r>
          <w:r w:rsidR="00207BC7" w:rsidRPr="00207BC7">
            <w:rPr>
              <w:rFonts w:ascii="Arial" w:hAnsi="Arial" w:cs="Arial"/>
              <w:noProof/>
              <w:sz w:val="22"/>
              <w:szCs w:val="22"/>
              <w:lang w:eastAsia="de-CH"/>
            </w:rPr>
            <w:t>Methods</w:t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1 \h </w:instrText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="00207BC7"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2CDCDB68" w14:textId="02489031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lang w:eastAsia="en-ZA"/>
            </w:rPr>
            <w:t>Definitions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32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2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2FD9EF1D" w14:textId="39BD53C9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sz w:val="22"/>
              <w:szCs w:val="22"/>
              <w:lang w:eastAsia="en-ZA"/>
            </w:rPr>
            <w:t>Presumptive TB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3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56B6E634" w14:textId="61FA5E70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eastAsia="ScalaLancetPro" w:hAnsi="Arial" w:cs="Arial"/>
              <w:iCs/>
              <w:noProof/>
              <w:sz w:val="22"/>
              <w:szCs w:val="22"/>
              <w:lang w:eastAsia="en-ZA"/>
            </w:rPr>
            <w:t>TBscoreII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4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41AA3B59" w14:textId="46967EEA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sz w:val="22"/>
              <w:szCs w:val="22"/>
              <w:lang w:eastAsia="de-CH"/>
            </w:rPr>
            <w:t>Head-to-head analysis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5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3AB392BC" w14:textId="233AF297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sz w:val="22"/>
              <w:szCs w:val="22"/>
              <w:lang w:val="en-ZA" w:eastAsia="de-CH"/>
            </w:rPr>
            <w:t>Extended microbiological reference standard (eMRS)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6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16110221" w14:textId="73E87710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sz w:val="22"/>
              <w:szCs w:val="22"/>
              <w:lang w:eastAsia="en-ZA"/>
            </w:rPr>
            <w:t>Diagnostic yield among those tested (DYT)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7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258B5893" w14:textId="20444991" w:rsidR="00207BC7" w:rsidRPr="00207BC7" w:rsidRDefault="00207BC7">
          <w:pPr>
            <w:pStyle w:val="TOC3"/>
            <w:tabs>
              <w:tab w:val="right" w:leader="dot" w:pos="9350"/>
            </w:tabs>
            <w:rPr>
              <w:rFonts w:ascii="Arial" w:eastAsiaTheme="minorEastAsia" w:hAnsi="Arial" w:cs="Arial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sz w:val="22"/>
              <w:szCs w:val="22"/>
              <w:lang w:eastAsia="en-ZA"/>
            </w:rPr>
            <w:t>Diagnostic yield among those diagnosed (DYD)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8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2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6DD1B5CC" w14:textId="4E811641" w:rsidR="00207BC7" w:rsidRPr="00207BC7" w:rsidRDefault="00207BC7">
          <w:pPr>
            <w:pStyle w:val="TOC1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i w:val="0"/>
              <w:iCs w:val="0"/>
              <w:noProof/>
              <w:kern w:val="2"/>
              <w:sz w:val="22"/>
              <w:szCs w:val="22"/>
              <w:lang w:val="en-ZA" w:eastAsia="en-ZA"/>
              <w14:ligatures w14:val="standardContextual"/>
            </w:rPr>
          </w:pPr>
          <w:r w:rsidRPr="00207BC7">
            <w:rPr>
              <w:rFonts w:ascii="Arial" w:eastAsia="ScalaLancetPro" w:hAnsi="Arial" w:cs="Arial"/>
              <w:noProof/>
              <w:sz w:val="22"/>
              <w:szCs w:val="22"/>
              <w:lang w:eastAsia="en-ZA"/>
            </w:rPr>
            <w:t>Results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tab/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begin"/>
          </w:r>
          <w:r w:rsidRPr="00207BC7">
            <w:rPr>
              <w:rFonts w:ascii="Arial" w:hAnsi="Arial" w:cs="Arial"/>
              <w:noProof/>
              <w:sz w:val="22"/>
              <w:szCs w:val="22"/>
            </w:rPr>
            <w:instrText xml:space="preserve"> PAGEREF _Toc176717639 \h </w:instrText>
          </w:r>
          <w:r w:rsidRPr="00207BC7">
            <w:rPr>
              <w:rFonts w:ascii="Arial" w:hAnsi="Arial" w:cs="Arial"/>
              <w:noProof/>
              <w:sz w:val="22"/>
              <w:szCs w:val="22"/>
            </w:rPr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separate"/>
          </w:r>
          <w:r w:rsidR="005838BF">
            <w:rPr>
              <w:rFonts w:ascii="Arial" w:hAnsi="Arial" w:cs="Arial"/>
              <w:noProof/>
              <w:sz w:val="22"/>
              <w:szCs w:val="22"/>
            </w:rPr>
            <w:t>3</w:t>
          </w:r>
          <w:r w:rsidRPr="00207BC7">
            <w:rPr>
              <w:rFonts w:ascii="Arial" w:hAnsi="Arial" w:cs="Arial"/>
              <w:noProof/>
              <w:sz w:val="22"/>
              <w:szCs w:val="22"/>
            </w:rPr>
            <w:fldChar w:fldCharType="end"/>
          </w:r>
        </w:p>
        <w:p w14:paraId="21384E5E" w14:textId="29383F16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</w:rPr>
            <w:t>Supplementary figure 1. Sensitivity of MTB Plus, Ultima and Ultra for TB detection versus the MRS and eMRS, stratified by HIV and smear statuses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0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3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08233E59" w14:textId="39DE68EE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 xml:space="preserve">Supplementary figure 2. </w:t>
          </w:r>
          <w:r w:rsidRPr="00207BC7">
            <w:rPr>
              <w:rFonts w:ascii="Arial" w:hAnsi="Arial" w:cs="Arial"/>
              <w:noProof/>
            </w:rPr>
            <w:t>Specificity of MTB Plus and Ultima compared to Ultra for TB detection in comparison with MRS and eMRS stratified by HIV status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1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4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4B1B99C6" w14:textId="6AEE69AD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</w:rPr>
            <w:t>Supplementary figure 3. Number of unsuccessful results by testing week for (A) MTB Plus and (B) Ultima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2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5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7CE718AB" w14:textId="0B8FB715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1.</w:t>
          </w:r>
          <w:r w:rsidRPr="00207BC7">
            <w:rPr>
              <w:rFonts w:ascii="Arial" w:hAnsi="Arial" w:cs="Arial"/>
              <w:noProof/>
            </w:rPr>
            <w:t xml:space="preserve"> MTB Plus</w:t>
          </w:r>
          <w:r w:rsidRPr="00207BC7">
            <w:rPr>
              <w:rFonts w:ascii="Arial" w:hAnsi="Arial" w:cs="Arial"/>
              <w:noProof/>
              <w:lang w:eastAsia="de-CH"/>
            </w:rPr>
            <w:t xml:space="preserve"> and </w:t>
          </w:r>
          <w:r w:rsidRPr="00207BC7">
            <w:rPr>
              <w:rFonts w:ascii="Arial" w:hAnsi="Arial" w:cs="Arial"/>
              <w:noProof/>
            </w:rPr>
            <w:t xml:space="preserve">Ultima successful and </w:t>
          </w:r>
          <w:r w:rsidRPr="00207BC7">
            <w:rPr>
              <w:rFonts w:ascii="Arial" w:hAnsi="Arial" w:cs="Arial"/>
              <w:noProof/>
              <w:lang w:eastAsia="de-CH"/>
            </w:rPr>
            <w:t>unsuccessful results for TB detection, before and after repeat testing of the same eluate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3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6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48AA4CDC" w14:textId="0067C815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2</w:t>
          </w:r>
          <w:r w:rsidRPr="00207BC7">
            <w:rPr>
              <w:rFonts w:ascii="Arial" w:hAnsi="Arial" w:cs="Arial"/>
              <w:noProof/>
            </w:rPr>
            <w:t>. Proportion unsuccessful (invalid, error) and false-positive results for MTB Plus and Ultima based on lot (initial and repeat testing result).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4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7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48536DC3" w14:textId="6F1BFDC9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3.</w:t>
          </w:r>
          <w:r w:rsidRPr="00207BC7">
            <w:rPr>
              <w:rFonts w:ascii="Arial" w:hAnsi="Arial" w:cs="Arial"/>
              <w:noProof/>
            </w:rPr>
            <w:t xml:space="preserve"> Diagnostic accuracy of MTB Plus and Ultima compared to the eMRS for TB detection of TB stratified by HIV status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5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8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43A6A383" w14:textId="085338F2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4</w:t>
          </w:r>
          <w:r w:rsidRPr="00207BC7">
            <w:rPr>
              <w:rFonts w:ascii="Arial" w:hAnsi="Arial" w:cs="Arial"/>
              <w:noProof/>
            </w:rPr>
            <w:t xml:space="preserve">. </w:t>
          </w:r>
          <w:r w:rsidRPr="00207BC7">
            <w:rPr>
              <w:rFonts w:ascii="Arial" w:hAnsi="Arial" w:cs="Arial"/>
              <w:noProof/>
              <w:lang w:eastAsia="de-CH"/>
            </w:rPr>
            <w:t>Diagnostic accuracy and diagnostic yield of MTB Plus and Ultima compared to MRS for TB detection, stratified by HIV status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6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9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6ADBB1FA" w14:textId="02A31C7A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</w:rPr>
            <w:t xml:space="preserve">Supplementary table 5. Proportion of </w:t>
          </w:r>
          <w:r w:rsidRPr="00207BC7">
            <w:rPr>
              <w:rFonts w:ascii="Arial" w:hAnsi="Arial" w:cs="Arial"/>
              <w:noProof/>
              <w:lang w:eastAsia="de-CH"/>
            </w:rPr>
            <w:t>successful and unsuccessful MTB-RIF Dx results, stratified by MTB Plus- or Ultima-positivity, and compared to Ultra for rifampicin resistance detection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7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10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0947B86A" w14:textId="71BEBF85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6</w:t>
          </w:r>
          <w:r w:rsidRPr="00207BC7">
            <w:rPr>
              <w:rFonts w:ascii="Arial" w:hAnsi="Arial" w:cs="Arial"/>
              <w:noProof/>
            </w:rPr>
            <w:t>. Proportion of MTB-RIF Dx unsuccessful results stratified by MTB Plus and Ultima Semi-quantitation levels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8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11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1F7A5FE6" w14:textId="7BB0D2F4" w:rsidR="00207BC7" w:rsidRPr="00207BC7" w:rsidRDefault="00207BC7">
          <w:pPr>
            <w:pStyle w:val="TOC2"/>
            <w:tabs>
              <w:tab w:val="right" w:leader="dot" w:pos="9350"/>
            </w:tabs>
            <w:rPr>
              <w:rFonts w:ascii="Arial" w:eastAsiaTheme="minorEastAsia" w:hAnsi="Arial" w:cs="Arial"/>
              <w:b w:val="0"/>
              <w:bCs w:val="0"/>
              <w:noProof/>
              <w:kern w:val="2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7</w:t>
          </w:r>
          <w:r w:rsidRPr="00207BC7">
            <w:rPr>
              <w:rFonts w:ascii="Arial" w:hAnsi="Arial" w:cs="Arial"/>
              <w:noProof/>
              <w:kern w:val="32"/>
            </w:rPr>
            <w:t>.</w:t>
          </w:r>
          <w:r w:rsidRPr="00207BC7">
            <w:rPr>
              <w:rFonts w:ascii="Arial" w:hAnsi="Arial" w:cs="Arial"/>
              <w:noProof/>
            </w:rPr>
            <w:t xml:space="preserve"> </w:t>
          </w:r>
          <w:r w:rsidRPr="00207BC7">
            <w:rPr>
              <w:rFonts w:ascii="Arial" w:hAnsi="Arial" w:cs="Arial"/>
              <w:noProof/>
              <w:lang w:eastAsia="de-CH"/>
            </w:rPr>
            <w:t>D</w:t>
          </w:r>
          <w:r w:rsidRPr="00207BC7">
            <w:rPr>
              <w:rFonts w:ascii="Arial" w:hAnsi="Arial" w:cs="Arial"/>
              <w:noProof/>
              <w:lang w:eastAsia="en-ZA"/>
            </w:rPr>
            <w:t>iagnostic accuracy</w:t>
          </w:r>
          <w:r w:rsidRPr="00207BC7">
            <w:rPr>
              <w:rFonts w:ascii="Arial" w:hAnsi="Arial" w:cs="Arial"/>
              <w:noProof/>
              <w:lang w:eastAsia="de-CH"/>
            </w:rPr>
            <w:t xml:space="preserve"> of MTB-RIF Dx compared to Ultra for the detection of rifampicin resistance in sputum samples.</w:t>
          </w:r>
          <w:r w:rsidRPr="00207BC7">
            <w:rPr>
              <w:rFonts w:ascii="Arial" w:hAnsi="Arial" w:cs="Arial"/>
              <w:noProof/>
            </w:rPr>
            <w:tab/>
          </w:r>
          <w:r w:rsidRPr="00207BC7">
            <w:rPr>
              <w:rFonts w:ascii="Arial" w:hAnsi="Arial" w:cs="Arial"/>
              <w:noProof/>
            </w:rPr>
            <w:fldChar w:fldCharType="begin"/>
          </w:r>
          <w:r w:rsidRPr="00207BC7">
            <w:rPr>
              <w:rFonts w:ascii="Arial" w:hAnsi="Arial" w:cs="Arial"/>
              <w:noProof/>
            </w:rPr>
            <w:instrText xml:space="preserve"> PAGEREF _Toc176717649 \h </w:instrText>
          </w:r>
          <w:r w:rsidRPr="00207BC7">
            <w:rPr>
              <w:rFonts w:ascii="Arial" w:hAnsi="Arial" w:cs="Arial"/>
              <w:noProof/>
            </w:rPr>
          </w:r>
          <w:r w:rsidRPr="00207BC7">
            <w:rPr>
              <w:rFonts w:ascii="Arial" w:hAnsi="Arial" w:cs="Arial"/>
              <w:noProof/>
            </w:rPr>
            <w:fldChar w:fldCharType="separate"/>
          </w:r>
          <w:r w:rsidR="005838BF">
            <w:rPr>
              <w:rFonts w:ascii="Arial" w:hAnsi="Arial" w:cs="Arial"/>
              <w:noProof/>
            </w:rPr>
            <w:t>12</w:t>
          </w:r>
          <w:r w:rsidRPr="00207BC7">
            <w:rPr>
              <w:rFonts w:ascii="Arial" w:hAnsi="Arial" w:cs="Arial"/>
              <w:noProof/>
            </w:rPr>
            <w:fldChar w:fldCharType="end"/>
          </w:r>
        </w:p>
        <w:p w14:paraId="34BDC688" w14:textId="2F7E7601" w:rsidR="00207BC7" w:rsidRDefault="00207BC7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kern w:val="2"/>
              <w:sz w:val="24"/>
              <w:szCs w:val="24"/>
              <w:lang w:val="en-ZA" w:eastAsia="en-ZA"/>
              <w14:ligatures w14:val="standardContextual"/>
            </w:rPr>
          </w:pPr>
          <w:r w:rsidRPr="00207BC7">
            <w:rPr>
              <w:rFonts w:ascii="Arial" w:hAnsi="Arial" w:cs="Arial"/>
              <w:noProof/>
              <w:u w:val="single"/>
            </w:rPr>
            <w:t>Supplementary table 8</w:t>
          </w:r>
          <w:r w:rsidRPr="00207BC7">
            <w:rPr>
              <w:rFonts w:ascii="Arial" w:hAnsi="Arial" w:cs="Arial"/>
              <w:noProof/>
              <w:kern w:val="32"/>
            </w:rPr>
            <w:t>.</w:t>
          </w:r>
          <w:r w:rsidRPr="00207BC7">
            <w:rPr>
              <w:rFonts w:ascii="Arial" w:hAnsi="Arial" w:cs="Arial"/>
              <w:noProof/>
            </w:rPr>
            <w:t xml:space="preserve"> S</w:t>
          </w:r>
          <w:r w:rsidRPr="00207BC7">
            <w:rPr>
              <w:rFonts w:ascii="Arial" w:hAnsi="Arial" w:cs="Arial"/>
              <w:noProof/>
              <w:lang w:eastAsia="de-CH"/>
            </w:rPr>
            <w:t xml:space="preserve">pecificity and positive predictive values of MTB Plus and Ultima compared to MRS and eMRS for TB detection stratified by previous TB status. 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17671765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5838BF">
            <w:rPr>
              <w:noProof/>
            </w:rPr>
            <w:t>13</w:t>
          </w:r>
          <w:r>
            <w:rPr>
              <w:noProof/>
            </w:rPr>
            <w:fldChar w:fldCharType="end"/>
          </w:r>
        </w:p>
        <w:p w14:paraId="30CB25CD" w14:textId="77777777" w:rsidR="00710846" w:rsidRDefault="00FC42DC" w:rsidP="00710846">
          <w:pPr>
            <w:pStyle w:val="TOCHeading"/>
            <w:rPr>
              <w:rFonts w:ascii="Arial" w:hAnsi="Arial" w:cs="Arial"/>
              <w:sz w:val="20"/>
              <w:szCs w:val="20"/>
            </w:rPr>
          </w:pPr>
          <w:r w:rsidRPr="006462F4">
            <w:rPr>
              <w:rFonts w:ascii="Arial" w:hAnsi="Arial" w:cs="Arial"/>
              <w:sz w:val="20"/>
              <w:szCs w:val="20"/>
            </w:rPr>
            <w:fldChar w:fldCharType="end"/>
          </w:r>
          <w:r w:rsidRPr="006462F4">
            <w:rPr>
              <w:rFonts w:ascii="Arial" w:hAnsi="Arial" w:cs="Arial"/>
              <w:sz w:val="20"/>
              <w:szCs w:val="20"/>
            </w:rPr>
            <w:fldChar w:fldCharType="begin"/>
          </w:r>
          <w:r w:rsidRPr="006462F4">
            <w:rPr>
              <w:rFonts w:ascii="Arial" w:hAnsi="Arial" w:cs="Arial"/>
              <w:sz w:val="20"/>
              <w:szCs w:val="20"/>
            </w:rPr>
            <w:instrText xml:space="preserve"> TOC \o "1-3" \f \h \z \u </w:instrText>
          </w:r>
          <w:r w:rsidR="005838BF">
            <w:rPr>
              <w:rFonts w:ascii="Arial" w:hAnsi="Arial" w:cs="Arial"/>
              <w:sz w:val="20"/>
              <w:szCs w:val="20"/>
            </w:rPr>
            <w:fldChar w:fldCharType="separate"/>
          </w:r>
          <w:r w:rsidRPr="006462F4">
            <w:rPr>
              <w:rFonts w:ascii="Arial" w:hAnsi="Arial" w:cs="Arial"/>
              <w:sz w:val="20"/>
              <w:szCs w:val="20"/>
            </w:rPr>
            <w:fldChar w:fldCharType="end"/>
          </w:r>
        </w:p>
      </w:sdtContent>
    </w:sdt>
    <w:p w14:paraId="5415E7E9" w14:textId="4351B64B" w:rsidR="00B82178" w:rsidRPr="00710846" w:rsidRDefault="00204EBA" w:rsidP="00710846">
      <w:pPr>
        <w:pStyle w:val="TOCHeading"/>
        <w:rPr>
          <w:rFonts w:ascii="Arial" w:hAnsi="Arial" w:cs="Arial"/>
          <w:sz w:val="20"/>
          <w:szCs w:val="20"/>
        </w:rPr>
        <w:sectPr w:rsidR="00B82178" w:rsidRPr="00710846" w:rsidSect="00F9365B">
          <w:footerReference w:type="default" r:id="rId8"/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  <w:r w:rsidRPr="000E00D2">
        <w:rPr>
          <w:rFonts w:ascii="Arial" w:hAnsi="Arial" w:cs="Arial"/>
          <w:lang w:eastAsia="de-CH"/>
        </w:rPr>
        <w:br w:type="page"/>
      </w:r>
    </w:p>
    <w:p w14:paraId="22FB6612" w14:textId="47FA862D" w:rsidR="007E4CE2" w:rsidRPr="000E00D2" w:rsidRDefault="0043547C" w:rsidP="000C5520">
      <w:pPr>
        <w:pStyle w:val="Heading1"/>
        <w:spacing w:before="0" w:after="0" w:line="480" w:lineRule="auto"/>
        <w:jc w:val="both"/>
        <w:rPr>
          <w:rFonts w:cs="Arial"/>
          <w:sz w:val="22"/>
          <w:szCs w:val="22"/>
          <w:lang w:eastAsia="de-CH"/>
        </w:rPr>
      </w:pPr>
      <w:bookmarkStart w:id="0" w:name="_Toc170410751"/>
      <w:bookmarkStart w:id="1" w:name="_Toc176717631"/>
      <w:r w:rsidRPr="000E00D2">
        <w:rPr>
          <w:rFonts w:cs="Arial"/>
          <w:sz w:val="22"/>
          <w:szCs w:val="22"/>
          <w:lang w:eastAsia="de-CH"/>
        </w:rPr>
        <w:lastRenderedPageBreak/>
        <w:t>M</w:t>
      </w:r>
      <w:r w:rsidR="007E4CE2" w:rsidRPr="000E00D2">
        <w:rPr>
          <w:rFonts w:cs="Arial"/>
          <w:sz w:val="22"/>
          <w:szCs w:val="22"/>
          <w:lang w:eastAsia="de-CH"/>
        </w:rPr>
        <w:t>ethods</w:t>
      </w:r>
      <w:bookmarkEnd w:id="0"/>
      <w:bookmarkEnd w:id="1"/>
    </w:p>
    <w:p w14:paraId="305E360F" w14:textId="6414489C" w:rsidR="00450EEC" w:rsidRPr="0081174B" w:rsidRDefault="00450EEC" w:rsidP="00B50317">
      <w:pPr>
        <w:pStyle w:val="Heading2"/>
        <w:spacing w:before="0" w:line="480" w:lineRule="auto"/>
        <w:jc w:val="both"/>
        <w:rPr>
          <w:rFonts w:cs="Arial"/>
          <w:szCs w:val="22"/>
          <w:lang w:eastAsia="en-ZA"/>
        </w:rPr>
      </w:pPr>
      <w:bookmarkStart w:id="2" w:name="_Toc170410752"/>
      <w:bookmarkStart w:id="3" w:name="_Toc176717632"/>
      <w:r w:rsidRPr="0081174B">
        <w:rPr>
          <w:rFonts w:cs="Arial"/>
          <w:szCs w:val="22"/>
          <w:lang w:eastAsia="en-ZA"/>
        </w:rPr>
        <w:t>Definitions</w:t>
      </w:r>
      <w:bookmarkEnd w:id="2"/>
      <w:bookmarkEnd w:id="3"/>
    </w:p>
    <w:p w14:paraId="294CBCAF" w14:textId="464B2459" w:rsidR="00450EEC" w:rsidRPr="0081174B" w:rsidRDefault="00450EEC" w:rsidP="00B50317">
      <w:pPr>
        <w:pStyle w:val="Heading3"/>
        <w:spacing w:before="0" w:line="480" w:lineRule="auto"/>
        <w:jc w:val="both"/>
        <w:rPr>
          <w:rFonts w:cs="Arial"/>
          <w:szCs w:val="22"/>
          <w:lang w:eastAsia="en-ZA"/>
        </w:rPr>
      </w:pPr>
      <w:bookmarkStart w:id="4" w:name="_Toc170410753"/>
      <w:bookmarkStart w:id="5" w:name="_Toc176717633"/>
      <w:r w:rsidRPr="0081174B">
        <w:rPr>
          <w:rFonts w:cs="Arial"/>
          <w:szCs w:val="22"/>
          <w:lang w:eastAsia="en-ZA"/>
        </w:rPr>
        <w:t>Presumptive TB</w:t>
      </w:r>
      <w:bookmarkEnd w:id="4"/>
      <w:bookmarkEnd w:id="5"/>
    </w:p>
    <w:p w14:paraId="51960BBB" w14:textId="0EC38FAB" w:rsidR="00AF0F85" w:rsidRPr="0081174B" w:rsidRDefault="00450EEC" w:rsidP="00B50317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Cs/>
        </w:rPr>
      </w:pPr>
      <w:r w:rsidRPr="0081174B">
        <w:rPr>
          <w:rFonts w:ascii="Arial" w:eastAsia="ScalaLancetPro" w:hAnsi="Arial" w:cs="Arial"/>
          <w:color w:val="000000"/>
          <w:lang w:eastAsia="en-ZA"/>
        </w:rPr>
        <w:t xml:space="preserve">A </w:t>
      </w:r>
      <w:r w:rsidR="00550D00" w:rsidRPr="0081174B">
        <w:rPr>
          <w:rFonts w:ascii="Arial" w:eastAsia="ScalaLancetPro" w:hAnsi="Arial" w:cs="Arial"/>
          <w:color w:val="000000"/>
          <w:lang w:eastAsia="en-ZA"/>
        </w:rPr>
        <w:t>participant</w:t>
      </w:r>
      <w:r w:rsidRPr="0081174B">
        <w:rPr>
          <w:rFonts w:ascii="Arial" w:eastAsia="ScalaLancetPro" w:hAnsi="Arial" w:cs="Arial"/>
          <w:color w:val="000000"/>
          <w:lang w:eastAsia="en-ZA"/>
        </w:rPr>
        <w:t xml:space="preserve"> </w:t>
      </w:r>
      <w:r w:rsidR="00136118" w:rsidRPr="0081174B">
        <w:rPr>
          <w:rFonts w:ascii="Arial" w:eastAsia="ScalaLancetPro" w:hAnsi="Arial" w:cs="Arial"/>
          <w:color w:val="000000"/>
          <w:lang w:eastAsia="en-ZA"/>
        </w:rPr>
        <w:t>with</w:t>
      </w:r>
      <w:r w:rsidRPr="0081174B">
        <w:rPr>
          <w:rFonts w:ascii="Arial" w:eastAsia="ScalaLancetPro" w:hAnsi="Arial" w:cs="Arial"/>
          <w:color w:val="000000"/>
          <w:lang w:eastAsia="en-ZA"/>
        </w:rPr>
        <w:t xml:space="preserve"> symptoms or signs of </w:t>
      </w:r>
      <w:r w:rsidR="00846D7A" w:rsidRPr="0081174B">
        <w:rPr>
          <w:rFonts w:ascii="Arial" w:eastAsia="ScalaLancetPro" w:hAnsi="Arial" w:cs="Arial"/>
          <w:color w:val="000000"/>
          <w:lang w:eastAsia="en-ZA"/>
        </w:rPr>
        <w:t>TB</w:t>
      </w:r>
      <w:r w:rsidRPr="0081174B">
        <w:rPr>
          <w:rFonts w:ascii="Arial" w:eastAsia="ScalaLancetPro" w:hAnsi="Arial" w:cs="Arial"/>
          <w:color w:val="000000"/>
          <w:lang w:eastAsia="en-ZA"/>
        </w:rPr>
        <w:t xml:space="preserve"> per standard criteria </w:t>
      </w:r>
      <w:r w:rsidR="00B34DAE">
        <w:rPr>
          <w:rFonts w:ascii="Arial" w:eastAsia="ScalaLancetPro" w:hAnsi="Arial" w:cs="Arial"/>
          <w:color w:val="000000"/>
          <w:lang w:eastAsia="en-ZA"/>
        </w:rPr>
        <w:fldChar w:fldCharType="begin"/>
      </w:r>
      <w:r w:rsidR="00B34DAE">
        <w:rPr>
          <w:rFonts w:ascii="Arial" w:eastAsia="ScalaLancetPro" w:hAnsi="Arial" w:cs="Arial"/>
          <w:color w:val="000000"/>
          <w:lang w:eastAsia="en-ZA"/>
        </w:rPr>
        <w:instrText xml:space="preserve"> ADDIN EN.CITE &lt;EndNote&gt;&lt;Cite ExcludeYear="1"&gt;&lt;Author&gt;World Health Organization&lt;/Author&gt;&lt;RecNum&gt;13&lt;/RecNum&gt;&lt;DisplayText&gt;(1)&lt;/DisplayText&gt;&lt;record&gt;&lt;rec-number&gt;13&lt;/rec-number&gt;&lt;foreign-keys&gt;&lt;key app="EN" db-id="x200patrtrd0e6e52xrva9eqtew9azet0pfz" timestamp="1707805155" guid="934acd18-aaf4-4868-87ac-9485a8bf79d6"&gt;13&lt;/key&gt;&lt;/foreign-keys&gt;&lt;ref-type name="Generic"&gt;13&lt;/ref-type&gt;&lt;contributors&gt;&lt;authors&gt;&lt;author&gt;World Health Organization,&lt;/author&gt;&lt;/authors&gt;&lt;/contributors&gt;&lt;titles&gt;&lt;title&gt;Definitions and reporting framework for tuberculosis–2013 revision&lt;/title&gt;&lt;secondary-title&gt;World Health Organization&lt;/secondary-title&gt;&lt;/titles&gt;&lt;periodical&gt;&lt;full-title&gt;World Health Organization&lt;/full-title&gt;&lt;/periodical&gt;&lt;dates&gt;&lt;/dates&gt;&lt;urls&gt;&lt;/urls&gt;&lt;/record&gt;&lt;/Cite&gt;&lt;/EndNote&gt;</w:instrText>
      </w:r>
      <w:r w:rsidR="00B34DAE">
        <w:rPr>
          <w:rFonts w:ascii="Arial" w:eastAsia="ScalaLancetPro" w:hAnsi="Arial" w:cs="Arial"/>
          <w:color w:val="000000"/>
          <w:lang w:eastAsia="en-ZA"/>
        </w:rPr>
        <w:fldChar w:fldCharType="separate"/>
      </w:r>
      <w:r w:rsidR="00B34DAE">
        <w:rPr>
          <w:rFonts w:ascii="Arial" w:eastAsia="ScalaLancetPro" w:hAnsi="Arial" w:cs="Arial"/>
          <w:noProof/>
          <w:color w:val="000000"/>
          <w:lang w:eastAsia="en-ZA"/>
        </w:rPr>
        <w:t>(1)</w:t>
      </w:r>
      <w:r w:rsidR="00B34DAE">
        <w:rPr>
          <w:rFonts w:ascii="Arial" w:eastAsia="ScalaLancetPro" w:hAnsi="Arial" w:cs="Arial"/>
          <w:color w:val="000000"/>
          <w:lang w:eastAsia="en-ZA"/>
        </w:rPr>
        <w:fldChar w:fldCharType="end"/>
      </w:r>
      <w:r w:rsidR="00733A5A" w:rsidRPr="00833B41">
        <w:rPr>
          <w:rFonts w:ascii="Arial" w:eastAsia="ScalaLancetPro" w:hAnsi="Arial" w:cs="Arial"/>
          <w:color w:val="000000"/>
          <w:lang w:eastAsia="en-ZA"/>
        </w:rPr>
        <w:t xml:space="preserve"> of </w:t>
      </w:r>
      <w:r w:rsidR="00733A5A" w:rsidRPr="0081174B">
        <w:rPr>
          <w:rFonts w:ascii="Arial" w:hAnsi="Arial" w:cs="Arial"/>
          <w:bCs/>
        </w:rPr>
        <w:t>c</w:t>
      </w:r>
      <w:r w:rsidRPr="0081174B">
        <w:rPr>
          <w:rFonts w:ascii="Arial" w:hAnsi="Arial" w:cs="Arial"/>
          <w:bCs/>
        </w:rPr>
        <w:t>ough ≥</w:t>
      </w:r>
      <w:r w:rsidR="00733A5A" w:rsidRPr="0081174B">
        <w:rPr>
          <w:rFonts w:ascii="Arial" w:hAnsi="Arial" w:cs="Arial"/>
          <w:bCs/>
        </w:rPr>
        <w:t xml:space="preserve">2 </w:t>
      </w:r>
      <w:r w:rsidRPr="0081174B">
        <w:rPr>
          <w:rFonts w:ascii="Arial" w:hAnsi="Arial" w:cs="Arial"/>
          <w:bCs/>
        </w:rPr>
        <w:t>weeks</w:t>
      </w:r>
      <w:r w:rsidR="00136118" w:rsidRPr="0081174B">
        <w:rPr>
          <w:rFonts w:ascii="Arial" w:hAnsi="Arial" w:cs="Arial"/>
          <w:bCs/>
        </w:rPr>
        <w:t xml:space="preserve"> (or any duration if PLHIV)</w:t>
      </w:r>
      <w:r w:rsidRPr="0081174B">
        <w:rPr>
          <w:rFonts w:ascii="Arial" w:hAnsi="Arial" w:cs="Arial"/>
          <w:bCs/>
        </w:rPr>
        <w:t xml:space="preserve">, drenching night sweats, weight loss </w:t>
      </w:r>
      <w:r w:rsidR="00136118" w:rsidRPr="0081174B">
        <w:rPr>
          <w:rFonts w:ascii="Arial" w:hAnsi="Arial" w:cs="Arial"/>
          <w:bCs/>
        </w:rPr>
        <w:t>within eight</w:t>
      </w:r>
      <w:r w:rsidRPr="0081174B">
        <w:rPr>
          <w:rFonts w:ascii="Arial" w:hAnsi="Arial" w:cs="Arial"/>
          <w:bCs/>
        </w:rPr>
        <w:t xml:space="preserve"> weeks, and fever. </w:t>
      </w:r>
      <w:r w:rsidR="00FE3360" w:rsidRPr="0081174B">
        <w:rPr>
          <w:rFonts w:ascii="Arial" w:hAnsi="Arial" w:cs="Arial"/>
          <w:bCs/>
        </w:rPr>
        <w:t xml:space="preserve">HIV-negative </w:t>
      </w:r>
      <w:r w:rsidR="004C6DBF" w:rsidRPr="0081174B">
        <w:rPr>
          <w:rFonts w:ascii="Arial" w:hAnsi="Arial" w:cs="Arial"/>
          <w:bCs/>
        </w:rPr>
        <w:t xml:space="preserve">participants require </w:t>
      </w:r>
      <w:r w:rsidR="00A258BE" w:rsidRPr="0081174B">
        <w:rPr>
          <w:rFonts w:ascii="Arial" w:hAnsi="Arial" w:cs="Arial"/>
          <w:bCs/>
        </w:rPr>
        <w:t xml:space="preserve">at least </w:t>
      </w:r>
      <w:r w:rsidRPr="0081174B">
        <w:rPr>
          <w:rFonts w:ascii="Arial" w:hAnsi="Arial" w:cs="Arial"/>
          <w:bCs/>
        </w:rPr>
        <w:t>two symptoms</w:t>
      </w:r>
      <w:r w:rsidR="004C6DBF" w:rsidRPr="0081174B">
        <w:rPr>
          <w:rFonts w:ascii="Arial" w:hAnsi="Arial" w:cs="Arial"/>
          <w:bCs/>
        </w:rPr>
        <w:t xml:space="preserve">, </w:t>
      </w:r>
      <w:r w:rsidR="00136118" w:rsidRPr="0081174B">
        <w:rPr>
          <w:rFonts w:ascii="Arial" w:hAnsi="Arial" w:cs="Arial"/>
          <w:bCs/>
        </w:rPr>
        <w:t xml:space="preserve">and PLHIV </w:t>
      </w:r>
      <w:r w:rsidR="00A258BE" w:rsidRPr="0081174B">
        <w:rPr>
          <w:rFonts w:ascii="Arial" w:hAnsi="Arial" w:cs="Arial"/>
          <w:bCs/>
        </w:rPr>
        <w:t>at least one.</w:t>
      </w:r>
    </w:p>
    <w:p w14:paraId="0B532EB9" w14:textId="5B750518" w:rsidR="00450EEC" w:rsidRPr="0081174B" w:rsidRDefault="005D5FA4" w:rsidP="00B50317">
      <w:pPr>
        <w:pStyle w:val="Heading3"/>
        <w:spacing w:before="0" w:line="480" w:lineRule="auto"/>
        <w:jc w:val="both"/>
        <w:rPr>
          <w:rFonts w:eastAsia="ScalaLancetPro" w:cs="Arial"/>
          <w:iCs/>
          <w:szCs w:val="22"/>
          <w:lang w:eastAsia="en-ZA"/>
        </w:rPr>
      </w:pPr>
      <w:bookmarkStart w:id="6" w:name="_Toc170410754"/>
      <w:bookmarkStart w:id="7" w:name="_Toc176717634"/>
      <w:proofErr w:type="spellStart"/>
      <w:r w:rsidRPr="0081174B">
        <w:rPr>
          <w:rFonts w:eastAsia="ScalaLancetPro" w:cs="Arial"/>
          <w:iCs/>
          <w:szCs w:val="22"/>
          <w:lang w:eastAsia="en-ZA"/>
        </w:rPr>
        <w:t>TBscoreII</w:t>
      </w:r>
      <w:bookmarkEnd w:id="6"/>
      <w:bookmarkEnd w:id="7"/>
      <w:proofErr w:type="spellEnd"/>
    </w:p>
    <w:p w14:paraId="11342A8E" w14:textId="0EA56218" w:rsidR="00450EEC" w:rsidRPr="0081174B" w:rsidRDefault="005D5FA4" w:rsidP="00B50317">
      <w:pPr>
        <w:spacing w:line="480" w:lineRule="auto"/>
        <w:jc w:val="both"/>
        <w:rPr>
          <w:rFonts w:ascii="Arial" w:hAnsi="Arial" w:cs="Arial"/>
          <w:lang w:eastAsia="de-CH"/>
        </w:rPr>
      </w:pPr>
      <w:proofErr w:type="spellStart"/>
      <w:r w:rsidRPr="0081174B">
        <w:rPr>
          <w:rFonts w:ascii="Arial" w:eastAsia="ScalaLancetPro" w:hAnsi="Arial" w:cs="Arial"/>
          <w:lang w:eastAsia="en-ZA"/>
        </w:rPr>
        <w:t>T</w:t>
      </w:r>
      <w:r w:rsidR="008437AF" w:rsidRPr="0081174B">
        <w:rPr>
          <w:rFonts w:ascii="Arial" w:eastAsia="ScalaLancetPro" w:hAnsi="Arial" w:cs="Arial"/>
          <w:lang w:eastAsia="en-ZA"/>
        </w:rPr>
        <w:t>B</w:t>
      </w:r>
      <w:r w:rsidRPr="0081174B">
        <w:rPr>
          <w:rFonts w:ascii="Arial" w:eastAsia="ScalaLancetPro" w:hAnsi="Arial" w:cs="Arial"/>
          <w:lang w:eastAsia="en-ZA"/>
        </w:rPr>
        <w:t>scoreII</w:t>
      </w:r>
      <w:proofErr w:type="spellEnd"/>
      <w:r w:rsidR="00450EEC" w:rsidRPr="0081174B">
        <w:rPr>
          <w:rFonts w:ascii="Arial" w:eastAsia="ScalaLancetPro" w:hAnsi="Arial" w:cs="Arial"/>
          <w:lang w:eastAsia="en-ZA"/>
        </w:rPr>
        <w:t xml:space="preserve"> was calculated using</w:t>
      </w:r>
      <w:r w:rsidR="00450EEC" w:rsidRPr="0081174B" w:rsidDel="00B14071">
        <w:rPr>
          <w:rFonts w:ascii="Arial" w:eastAsia="ScalaLancetPro" w:hAnsi="Arial" w:cs="Arial"/>
          <w:lang w:eastAsia="en-ZA"/>
        </w:rPr>
        <w:t xml:space="preserve"> </w:t>
      </w:r>
      <w:r w:rsidR="00450EEC" w:rsidRPr="0081174B">
        <w:rPr>
          <w:rFonts w:ascii="Arial" w:eastAsia="ScalaLancetPro" w:hAnsi="Arial" w:cs="Arial"/>
          <w:lang w:eastAsia="en-ZA"/>
        </w:rPr>
        <w:t xml:space="preserve">cough, </w:t>
      </w:r>
      <w:proofErr w:type="spellStart"/>
      <w:r w:rsidR="00450EEC" w:rsidRPr="0081174B">
        <w:rPr>
          <w:rFonts w:ascii="Arial" w:eastAsia="ScalaLancetPro" w:hAnsi="Arial" w:cs="Arial"/>
          <w:lang w:eastAsia="en-ZA"/>
        </w:rPr>
        <w:t>dyspnea</w:t>
      </w:r>
      <w:proofErr w:type="spellEnd"/>
      <w:r w:rsidR="00450EEC" w:rsidRPr="0081174B">
        <w:rPr>
          <w:rFonts w:ascii="Arial" w:eastAsia="ScalaLancetPro" w:hAnsi="Arial" w:cs="Arial"/>
          <w:lang w:eastAsia="en-ZA"/>
        </w:rPr>
        <w:t xml:space="preserve">, </w:t>
      </w:r>
      <w:r w:rsidR="00450EEC" w:rsidRPr="0081174B">
        <w:rPr>
          <w:rFonts w:ascii="Arial" w:hAnsi="Arial" w:cs="Arial"/>
        </w:rPr>
        <w:t>chest pain,</w:t>
      </w:r>
      <w:r w:rsidR="00450EEC" w:rsidRPr="0081174B">
        <w:rPr>
          <w:rFonts w:ascii="Arial" w:eastAsia="ScalaLancetPro" w:hAnsi="Arial" w:cs="Arial"/>
          <w:lang w:eastAsia="en-ZA"/>
        </w:rPr>
        <w:t xml:space="preserve"> </w:t>
      </w:r>
      <w:proofErr w:type="spellStart"/>
      <w:r w:rsidR="00450EEC" w:rsidRPr="0081174B">
        <w:rPr>
          <w:rFonts w:ascii="Arial" w:eastAsia="ScalaLancetPro" w:hAnsi="Arial" w:cs="Arial"/>
          <w:lang w:eastAsia="en-ZA"/>
        </w:rPr>
        <w:t>anemia</w:t>
      </w:r>
      <w:proofErr w:type="spellEnd"/>
      <w:r w:rsidR="00450EEC" w:rsidRPr="0081174B">
        <w:rPr>
          <w:rFonts w:ascii="Arial" w:eastAsia="ScalaLancetPro" w:hAnsi="Arial" w:cs="Arial"/>
          <w:lang w:eastAsia="en-ZA"/>
        </w:rPr>
        <w:t xml:space="preserve">, </w:t>
      </w:r>
      <w:r w:rsidR="00450EEC" w:rsidRPr="0081174B">
        <w:rPr>
          <w:rFonts w:ascii="Arial" w:hAnsi="Arial" w:cs="Arial"/>
        </w:rPr>
        <w:t xml:space="preserve">BMI </w:t>
      </w:r>
      <w:r w:rsidR="00450EEC" w:rsidRPr="0081174B">
        <w:rPr>
          <w:rFonts w:ascii="Arial" w:eastAsia="ScalaLancetPro" w:hAnsi="Arial" w:cs="Arial"/>
          <w:lang w:eastAsia="en-ZA"/>
        </w:rPr>
        <w:t>and MUAC</w:t>
      </w:r>
      <w:r w:rsidR="00450EEC" w:rsidRPr="0081174B">
        <w:rPr>
          <w:rFonts w:ascii="Arial" w:hAnsi="Arial" w:cs="Arial"/>
        </w:rPr>
        <w:t xml:space="preserve"> </w:t>
      </w:r>
      <w:r w:rsidR="009F586A" w:rsidRPr="0081174B">
        <w:rPr>
          <w:rFonts w:ascii="Arial" w:eastAsia="ScalaLancetPro" w:hAnsi="Arial" w:cs="Arial"/>
          <w:lang w:eastAsia="en-ZA"/>
        </w:rPr>
        <w:fldChar w:fldCharType="begin"/>
      </w:r>
      <w:r w:rsidR="0021475D">
        <w:rPr>
          <w:rFonts w:ascii="Arial" w:eastAsia="ScalaLancetPro" w:hAnsi="Arial" w:cs="Arial"/>
          <w:lang w:eastAsia="en-ZA"/>
        </w:rPr>
        <w:instrText xml:space="preserve"> ADDIN EN.CITE &lt;EndNote&gt;&lt;Cite&gt;&lt;Author&gt;Rudolf&lt;/Author&gt;&lt;Year&gt;2013&lt;/Year&gt;&lt;RecNum&gt;128&lt;/RecNum&gt;&lt;DisplayText&gt;(2)&lt;/DisplayText&gt;&lt;record&gt;&lt;rec-number&gt;128&lt;/rec-number&gt;&lt;foreign-keys&gt;&lt;key app="EN" db-id="x200patrtrd0e6e52xrva9eqtew9azet0pfz" timestamp="1710847537" guid="0976d073-e220-4802-b9d6-d06256e3a76c"&gt;128&lt;/key&gt;&lt;/foreign-keys&gt;&lt;ref-type name="Journal Article"&gt;17&lt;/ref-type&gt;&lt;contributors&gt;&lt;authors&gt;&lt;author&gt;Rudolf, Frauke&lt;/author&gt;&lt;author&gt;Lemvik, Grethe&lt;/author&gt;&lt;author&gt;Abate, Ebba&lt;/author&gt;&lt;author&gt;Verkuilen, Jay&lt;/author&gt;&lt;author&gt;Schön, Thomas&lt;/author&gt;&lt;author&gt;Gomes, Victor Francisco&lt;/author&gt;&lt;author&gt;Eugen-Olsen, Jesper&lt;/author&gt;&lt;author&gt;Østergaard, Lars&lt;/author&gt;&lt;author&gt;Wejse, Christian&lt;/author&gt;&lt;/authors&gt;&lt;/contributors&gt;&lt;titles&gt;&lt;title&gt;TBscore II: refining and validating a simple clinical score for treatment monitoring of patients with pulmonary tuberculosis&lt;/title&gt;&lt;secondary-title&gt;Scandinavian journal of infectious diseases&lt;/secondary-title&gt;&lt;/titles&gt;&lt;periodical&gt;&lt;full-title&gt;Scandinavian journal of infectious diseases&lt;/full-title&gt;&lt;/periodical&gt;&lt;pages&gt;825-836&lt;/pages&gt;&lt;volume&gt;45&lt;/volume&gt;&lt;number&gt;11&lt;/number&gt;&lt;dates&gt;&lt;year&gt;2013&lt;/year&gt;&lt;/dates&gt;&lt;isbn&gt;0036-5548&lt;/isbn&gt;&lt;urls&gt;&lt;/urls&gt;&lt;/record&gt;&lt;/Cite&gt;&lt;/EndNote&gt;</w:instrText>
      </w:r>
      <w:r w:rsidR="009F586A" w:rsidRPr="0081174B">
        <w:rPr>
          <w:rFonts w:ascii="Arial" w:eastAsia="ScalaLancetPro" w:hAnsi="Arial" w:cs="Arial"/>
          <w:lang w:eastAsia="en-ZA"/>
        </w:rPr>
        <w:fldChar w:fldCharType="separate"/>
      </w:r>
      <w:r w:rsidR="00BB35F9">
        <w:rPr>
          <w:rFonts w:ascii="Arial" w:eastAsia="ScalaLancetPro" w:hAnsi="Arial" w:cs="Arial"/>
          <w:noProof/>
          <w:lang w:eastAsia="en-ZA"/>
        </w:rPr>
        <w:t>(2)</w:t>
      </w:r>
      <w:r w:rsidR="009F586A" w:rsidRPr="0081174B">
        <w:rPr>
          <w:rFonts w:ascii="Arial" w:eastAsia="ScalaLancetPro" w:hAnsi="Arial" w:cs="Arial"/>
          <w:lang w:eastAsia="en-ZA"/>
        </w:rPr>
        <w:fldChar w:fldCharType="end"/>
      </w:r>
      <w:r w:rsidR="00450EEC" w:rsidRPr="0081174B">
        <w:rPr>
          <w:rFonts w:ascii="Arial" w:hAnsi="Arial" w:cs="Arial"/>
        </w:rPr>
        <w:t>.</w:t>
      </w:r>
      <w:r w:rsidR="00450EEC" w:rsidRPr="0081174B">
        <w:rPr>
          <w:rFonts w:ascii="Arial" w:hAnsi="Arial" w:cs="Arial"/>
          <w:lang w:eastAsia="de-CH"/>
        </w:rPr>
        <w:t xml:space="preserve"> </w:t>
      </w:r>
    </w:p>
    <w:p w14:paraId="351CB783" w14:textId="1AE2CE2F" w:rsidR="00442FFB" w:rsidRPr="0081174B" w:rsidRDefault="00A132F0" w:rsidP="00B50317">
      <w:pPr>
        <w:pStyle w:val="Heading3"/>
        <w:spacing w:line="480" w:lineRule="auto"/>
        <w:rPr>
          <w:iCs/>
          <w:lang w:eastAsia="de-CH"/>
        </w:rPr>
      </w:pPr>
      <w:bookmarkStart w:id="8" w:name="_Toc176717635"/>
      <w:r w:rsidRPr="00562DD7">
        <w:rPr>
          <w:lang w:eastAsia="de-CH"/>
        </w:rPr>
        <w:t xml:space="preserve">Head-to-head </w:t>
      </w:r>
      <w:r w:rsidR="006D0799" w:rsidRPr="00562DD7">
        <w:rPr>
          <w:lang w:eastAsia="de-CH"/>
        </w:rPr>
        <w:t>analysis</w:t>
      </w:r>
      <w:bookmarkEnd w:id="8"/>
    </w:p>
    <w:p w14:paraId="28365AF9" w14:textId="2DE4BC8A" w:rsidR="0037277F" w:rsidRDefault="00B67FF5" w:rsidP="00B50317">
      <w:pPr>
        <w:spacing w:line="480" w:lineRule="auto"/>
        <w:rPr>
          <w:rFonts w:ascii="Arial" w:hAnsi="Arial" w:cs="Arial"/>
          <w:iCs/>
          <w:lang w:val="en-ZA" w:eastAsia="de-CH"/>
        </w:rPr>
      </w:pPr>
      <w:r w:rsidRPr="00550FCA">
        <w:rPr>
          <w:rFonts w:ascii="Arial" w:hAnsi="Arial" w:cs="Arial"/>
          <w:lang w:eastAsia="de-CH"/>
        </w:rPr>
        <w:t>These are the comparisons</w:t>
      </w:r>
      <w:r w:rsidR="00BC79FA" w:rsidRPr="00550FCA">
        <w:rPr>
          <w:rFonts w:ascii="Arial" w:hAnsi="Arial" w:cs="Arial"/>
          <w:lang w:eastAsia="de-CH"/>
        </w:rPr>
        <w:t xml:space="preserve"> </w:t>
      </w:r>
      <w:r w:rsidR="004A4C40" w:rsidRPr="00550FCA">
        <w:rPr>
          <w:rFonts w:ascii="Arial" w:hAnsi="Arial" w:cs="Arial"/>
          <w:lang w:eastAsia="de-CH"/>
        </w:rPr>
        <w:t xml:space="preserve">done </w:t>
      </w:r>
      <w:r w:rsidR="00BC79FA" w:rsidRPr="00550FCA">
        <w:rPr>
          <w:rFonts w:ascii="Arial" w:hAnsi="Arial" w:cs="Arial"/>
          <w:lang w:eastAsia="de-CH"/>
        </w:rPr>
        <w:t>on a</w:t>
      </w:r>
      <w:r w:rsidR="00EE5FCC" w:rsidRPr="00550FCA">
        <w:rPr>
          <w:rFonts w:ascii="Arial" w:hAnsi="Arial" w:cs="Arial"/>
          <w:lang w:eastAsia="de-CH"/>
        </w:rPr>
        <w:t xml:space="preserve">ll </w:t>
      </w:r>
      <w:r w:rsidR="00BF3D24" w:rsidRPr="00550FCA">
        <w:rPr>
          <w:rFonts w:ascii="Arial" w:hAnsi="Arial" w:cs="Arial"/>
          <w:lang w:eastAsia="de-CH"/>
        </w:rPr>
        <w:t>participants who had all three tests</w:t>
      </w:r>
      <w:r w:rsidR="00710D47" w:rsidRPr="00550FCA">
        <w:rPr>
          <w:rFonts w:ascii="Arial" w:hAnsi="Arial" w:cs="Arial"/>
          <w:lang w:eastAsia="de-CH"/>
        </w:rPr>
        <w:t xml:space="preserve"> </w:t>
      </w:r>
      <w:r w:rsidR="00710D47" w:rsidRPr="00550FCA">
        <w:rPr>
          <w:rFonts w:ascii="Arial" w:hAnsi="Arial" w:cs="Arial"/>
          <w:lang w:eastAsia="en-ZA"/>
        </w:rPr>
        <w:t xml:space="preserve">(MTB Plus, </w:t>
      </w:r>
      <w:r w:rsidR="005936E4">
        <w:rPr>
          <w:rFonts w:ascii="Arial" w:hAnsi="Arial" w:cs="Arial"/>
          <w:lang w:eastAsia="en-ZA"/>
        </w:rPr>
        <w:t>Ultima</w:t>
      </w:r>
      <w:r w:rsidR="00710D47" w:rsidRPr="00550FCA">
        <w:rPr>
          <w:rFonts w:ascii="Arial" w:hAnsi="Arial" w:cs="Arial"/>
          <w:lang w:eastAsia="en-ZA"/>
        </w:rPr>
        <w:t>, Ultra)</w:t>
      </w:r>
      <w:r w:rsidR="00BF3D24" w:rsidRPr="00550FCA">
        <w:rPr>
          <w:rFonts w:ascii="Arial" w:hAnsi="Arial" w:cs="Arial"/>
          <w:lang w:eastAsia="de-CH"/>
        </w:rPr>
        <w:t xml:space="preserve"> </w:t>
      </w:r>
      <w:r w:rsidR="00BF3D24" w:rsidRPr="00550FCA" w:rsidDel="00F244EB">
        <w:rPr>
          <w:rFonts w:ascii="Arial" w:hAnsi="Arial" w:cs="Arial"/>
          <w:lang w:eastAsia="de-CH"/>
        </w:rPr>
        <w:t>attempted</w:t>
      </w:r>
      <w:r w:rsidR="00967852" w:rsidRPr="00550FCA" w:rsidDel="00F244EB">
        <w:rPr>
          <w:rFonts w:ascii="Arial" w:hAnsi="Arial" w:cs="Arial"/>
          <w:lang w:eastAsia="de-CH"/>
        </w:rPr>
        <w:t>.</w:t>
      </w:r>
      <w:bookmarkStart w:id="9" w:name="_Toc170410755"/>
      <w:r w:rsidR="00F244EB" w:rsidRPr="00550FCA">
        <w:rPr>
          <w:rFonts w:ascii="Arial" w:hAnsi="Arial" w:cs="Arial"/>
          <w:iCs/>
          <w:lang w:val="en-ZA" w:eastAsia="de-CH"/>
        </w:rPr>
        <w:t xml:space="preserve"> </w:t>
      </w:r>
    </w:p>
    <w:p w14:paraId="754F776B" w14:textId="7510FFE8" w:rsidR="002170E3" w:rsidRPr="00550FCA" w:rsidRDefault="00F244EB" w:rsidP="00B50317">
      <w:pPr>
        <w:pStyle w:val="Heading3"/>
        <w:spacing w:line="480" w:lineRule="auto"/>
        <w:rPr>
          <w:lang w:val="en-ZA" w:eastAsia="de-CH"/>
        </w:rPr>
      </w:pPr>
      <w:bookmarkStart w:id="10" w:name="_Toc176717636"/>
      <w:r w:rsidRPr="00550FCA">
        <w:rPr>
          <w:lang w:val="en-ZA" w:eastAsia="de-CH"/>
        </w:rPr>
        <w:t>Extended</w:t>
      </w:r>
      <w:r w:rsidR="002170E3" w:rsidRPr="00550FCA">
        <w:rPr>
          <w:lang w:val="en-ZA" w:eastAsia="de-CH"/>
        </w:rPr>
        <w:t xml:space="preserve"> microbiological reference standard </w:t>
      </w:r>
      <w:r w:rsidR="003B20C5" w:rsidRPr="00550FCA">
        <w:rPr>
          <w:lang w:val="en-ZA" w:eastAsia="de-CH"/>
        </w:rPr>
        <w:t>(eMRS)</w:t>
      </w:r>
      <w:bookmarkEnd w:id="9"/>
      <w:bookmarkEnd w:id="10"/>
    </w:p>
    <w:p w14:paraId="12C3FC27" w14:textId="7BB8F2F1" w:rsidR="00A27341" w:rsidRDefault="003B20C5" w:rsidP="00B50317">
      <w:pPr>
        <w:spacing w:line="480" w:lineRule="auto"/>
        <w:jc w:val="both"/>
        <w:rPr>
          <w:rFonts w:ascii="Arial" w:eastAsia="ScalaLancetPro" w:hAnsi="Arial" w:cs="Arial"/>
          <w:lang w:eastAsia="en-ZA"/>
        </w:rPr>
      </w:pPr>
      <w:r w:rsidRPr="0081174B">
        <w:rPr>
          <w:rFonts w:ascii="Arial" w:hAnsi="Arial" w:cs="Arial"/>
          <w:lang w:val="en-ZA" w:eastAsia="de-CH"/>
        </w:rPr>
        <w:t>A</w:t>
      </w:r>
      <w:r w:rsidR="002170E3" w:rsidRPr="0081174B">
        <w:rPr>
          <w:rFonts w:ascii="Arial" w:hAnsi="Arial" w:cs="Arial"/>
          <w:lang w:val="en-ZA" w:eastAsia="de-CH"/>
        </w:rPr>
        <w:t xml:space="preserve"> definite TB case was defined </w:t>
      </w:r>
      <w:r w:rsidRPr="0081174B">
        <w:rPr>
          <w:rFonts w:ascii="Arial" w:hAnsi="Arial" w:cs="Arial"/>
          <w:lang w:val="en-ZA" w:eastAsia="de-CH"/>
        </w:rPr>
        <w:t>per the MRS or</w:t>
      </w:r>
      <w:r w:rsidR="00B14071" w:rsidRPr="0081174B">
        <w:rPr>
          <w:rFonts w:ascii="Arial" w:hAnsi="Arial" w:cs="Arial"/>
          <w:lang w:val="en-ZA" w:eastAsia="de-CH"/>
        </w:rPr>
        <w:t xml:space="preserve">, if MRS-negative or </w:t>
      </w:r>
      <w:r w:rsidR="00651D49" w:rsidRPr="0081174B">
        <w:rPr>
          <w:rFonts w:ascii="Arial" w:hAnsi="Arial" w:cs="Arial"/>
          <w:lang w:val="en-ZA" w:eastAsia="de-CH"/>
        </w:rPr>
        <w:t>unsuccessful</w:t>
      </w:r>
      <w:r w:rsidR="00B14071" w:rsidRPr="0081174B">
        <w:rPr>
          <w:rFonts w:ascii="Arial" w:hAnsi="Arial" w:cs="Arial"/>
          <w:lang w:val="en-ZA" w:eastAsia="de-CH"/>
        </w:rPr>
        <w:t>,</w:t>
      </w:r>
      <w:r w:rsidRPr="0081174B">
        <w:rPr>
          <w:rFonts w:ascii="Arial" w:hAnsi="Arial" w:cs="Arial"/>
          <w:lang w:val="en-ZA" w:eastAsia="de-CH"/>
        </w:rPr>
        <w:t xml:space="preserve"> </w:t>
      </w:r>
      <w:r w:rsidR="002170E3" w:rsidRPr="0081174B">
        <w:rPr>
          <w:rFonts w:ascii="Arial" w:hAnsi="Arial" w:cs="Arial"/>
          <w:lang w:val="en-ZA" w:eastAsia="de-CH"/>
        </w:rPr>
        <w:t>sputum Ultra</w:t>
      </w:r>
      <w:r w:rsidRPr="0081174B">
        <w:rPr>
          <w:rFonts w:ascii="Arial" w:hAnsi="Arial" w:cs="Arial"/>
          <w:lang w:val="en-ZA" w:eastAsia="de-CH"/>
        </w:rPr>
        <w:t>-positive</w:t>
      </w:r>
      <w:r w:rsidR="002170E3" w:rsidRPr="0081174B">
        <w:rPr>
          <w:rFonts w:ascii="Arial" w:hAnsi="Arial" w:cs="Arial"/>
          <w:lang w:val="en-ZA" w:eastAsia="de-CH"/>
        </w:rPr>
        <w:t xml:space="preserve">. A non-TB was defined as negative </w:t>
      </w:r>
      <w:r w:rsidR="00EF73CE" w:rsidRPr="0081174B">
        <w:rPr>
          <w:rFonts w:ascii="Arial" w:hAnsi="Arial" w:cs="Arial"/>
          <w:lang w:val="en-ZA" w:eastAsia="de-CH"/>
        </w:rPr>
        <w:t>for</w:t>
      </w:r>
      <w:r w:rsidR="002170E3" w:rsidRPr="0081174B" w:rsidDel="00EF73CE">
        <w:rPr>
          <w:rFonts w:ascii="Arial" w:hAnsi="Arial" w:cs="Arial"/>
          <w:lang w:val="en-ZA" w:eastAsia="de-CH"/>
        </w:rPr>
        <w:t xml:space="preserve"> </w:t>
      </w:r>
      <w:r w:rsidR="002170E3" w:rsidRPr="0081174B">
        <w:rPr>
          <w:rFonts w:ascii="Arial" w:hAnsi="Arial" w:cs="Arial"/>
          <w:lang w:val="en-ZA" w:eastAsia="de-CH"/>
        </w:rPr>
        <w:t>MGIT960 culture and Ultra</w:t>
      </w:r>
      <w:r w:rsidR="00714F2F" w:rsidRPr="0081174B">
        <w:rPr>
          <w:rFonts w:ascii="Arial" w:hAnsi="Arial" w:cs="Arial"/>
          <w:lang w:val="en-ZA" w:eastAsia="de-CH"/>
        </w:rPr>
        <w:t>.</w:t>
      </w:r>
      <w:r w:rsidR="00651D49" w:rsidRPr="0081174B">
        <w:rPr>
          <w:rFonts w:ascii="Arial" w:eastAsia="ScalaLancetPro" w:hAnsi="Arial" w:cs="Arial"/>
          <w:lang w:eastAsia="en-ZA"/>
        </w:rPr>
        <w:t xml:space="preserve"> People missing </w:t>
      </w:r>
      <w:r w:rsidR="00517941" w:rsidRPr="0081174B">
        <w:rPr>
          <w:rFonts w:ascii="Arial" w:eastAsia="ScalaLancetPro" w:hAnsi="Arial" w:cs="Arial"/>
          <w:lang w:eastAsia="en-ZA"/>
        </w:rPr>
        <w:t xml:space="preserve">successful </w:t>
      </w:r>
      <w:r w:rsidR="00651D49" w:rsidRPr="0081174B">
        <w:rPr>
          <w:rFonts w:ascii="Arial" w:eastAsia="ScalaLancetPro" w:hAnsi="Arial" w:cs="Arial"/>
          <w:lang w:eastAsia="en-ZA"/>
        </w:rPr>
        <w:t xml:space="preserve">eMRS </w:t>
      </w:r>
      <w:r w:rsidR="00517941" w:rsidRPr="0081174B">
        <w:rPr>
          <w:rFonts w:ascii="Arial" w:eastAsia="ScalaLancetPro" w:hAnsi="Arial" w:cs="Arial"/>
          <w:lang w:eastAsia="en-ZA"/>
        </w:rPr>
        <w:t>or Ultra results were excluded.</w:t>
      </w:r>
    </w:p>
    <w:p w14:paraId="308247A7" w14:textId="77777777" w:rsidR="009B510B" w:rsidRPr="0081174B" w:rsidRDefault="00A27341" w:rsidP="00B50317">
      <w:pPr>
        <w:pStyle w:val="Heading3"/>
        <w:spacing w:line="480" w:lineRule="auto"/>
        <w:rPr>
          <w:iCs/>
          <w:lang w:eastAsia="en-ZA"/>
        </w:rPr>
      </w:pPr>
      <w:bookmarkStart w:id="11" w:name="_Toc176717637"/>
      <w:r w:rsidRPr="00562DD7">
        <w:rPr>
          <w:lang w:eastAsia="en-ZA"/>
        </w:rPr>
        <w:t>Diagnostic yield among those tested</w:t>
      </w:r>
      <w:r w:rsidR="009B510B" w:rsidRPr="00562DD7">
        <w:rPr>
          <w:lang w:eastAsia="en-ZA"/>
        </w:rPr>
        <w:t xml:space="preserve"> (DYT)</w:t>
      </w:r>
      <w:bookmarkEnd w:id="11"/>
    </w:p>
    <w:p w14:paraId="757FE0E7" w14:textId="7F5FBB00" w:rsidR="0037277F" w:rsidRPr="0081174B" w:rsidRDefault="000D5F9C" w:rsidP="00B50317">
      <w:pPr>
        <w:spacing w:line="480" w:lineRule="auto"/>
        <w:jc w:val="both"/>
        <w:rPr>
          <w:rFonts w:ascii="Arial" w:eastAsia="ScalaLancetPro" w:hAnsi="Arial" w:cs="Arial"/>
          <w:lang w:eastAsia="en-ZA"/>
        </w:rPr>
      </w:pPr>
      <w:r>
        <w:rPr>
          <w:rFonts w:ascii="Arial" w:eastAsia="ScalaLancetPro" w:hAnsi="Arial" w:cs="Arial"/>
          <w:lang w:eastAsia="en-ZA"/>
        </w:rPr>
        <w:t>T</w:t>
      </w:r>
      <w:r w:rsidR="00A270C3" w:rsidRPr="00562DD7">
        <w:rPr>
          <w:rFonts w:ascii="Arial" w:eastAsia="ScalaLancetPro" w:hAnsi="Arial" w:cs="Arial"/>
          <w:lang w:eastAsia="en-ZA"/>
        </w:rPr>
        <w:t xml:space="preserve">he proportion of people in whom a diagnostic test identifies </w:t>
      </w:r>
      <w:r w:rsidR="0038377D" w:rsidRPr="0081174B">
        <w:rPr>
          <w:rFonts w:ascii="Arial" w:eastAsia="ScalaLancetPro" w:hAnsi="Arial" w:cs="Arial"/>
          <w:lang w:eastAsia="en-ZA"/>
        </w:rPr>
        <w:t>TB</w:t>
      </w:r>
      <w:r w:rsidR="00A270C3" w:rsidRPr="00562DD7">
        <w:rPr>
          <w:rFonts w:ascii="Arial" w:eastAsia="ScalaLancetPro" w:hAnsi="Arial" w:cs="Arial"/>
          <w:lang w:eastAsia="en-ZA"/>
        </w:rPr>
        <w:t xml:space="preserve"> among all people for whom testing is attempted. </w:t>
      </w:r>
    </w:p>
    <w:p w14:paraId="119C3D3E" w14:textId="77777777" w:rsidR="00B80CCC" w:rsidRPr="0081174B" w:rsidRDefault="00A270C3" w:rsidP="00B50317">
      <w:pPr>
        <w:pStyle w:val="Heading3"/>
        <w:spacing w:line="480" w:lineRule="auto"/>
        <w:rPr>
          <w:lang w:eastAsia="en-ZA"/>
        </w:rPr>
      </w:pPr>
      <w:bookmarkStart w:id="12" w:name="_Toc176717638"/>
      <w:r w:rsidRPr="0081174B">
        <w:rPr>
          <w:lang w:eastAsia="en-ZA"/>
        </w:rPr>
        <w:t>Diagnostic yield among those diagnosed (DYD)</w:t>
      </w:r>
      <w:bookmarkEnd w:id="12"/>
    </w:p>
    <w:p w14:paraId="6CCE534F" w14:textId="16AC03EF" w:rsidR="004E46A2" w:rsidRPr="0081174B" w:rsidRDefault="000D5F9C" w:rsidP="00B50317">
      <w:pPr>
        <w:spacing w:after="0" w:line="480" w:lineRule="auto"/>
        <w:jc w:val="both"/>
        <w:rPr>
          <w:rFonts w:ascii="Arial" w:eastAsia="ScalaLancetPro" w:hAnsi="Arial" w:cs="Arial"/>
          <w:lang w:eastAsia="en-ZA"/>
        </w:rPr>
        <w:sectPr w:rsidR="004E46A2" w:rsidRPr="0081174B" w:rsidSect="00F9365B"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  <w:r>
        <w:rPr>
          <w:rFonts w:ascii="Arial" w:eastAsia="ScalaLancetPro" w:hAnsi="Arial" w:cs="Arial"/>
          <w:lang w:eastAsia="en-ZA"/>
        </w:rPr>
        <w:t>T</w:t>
      </w:r>
      <w:r w:rsidR="00B80CCC" w:rsidRPr="0081174B">
        <w:rPr>
          <w:rFonts w:ascii="Arial" w:eastAsia="ScalaLancetPro" w:hAnsi="Arial" w:cs="Arial"/>
          <w:lang w:eastAsia="en-ZA"/>
        </w:rPr>
        <w:t>he proportion of people in whom a diagnostic test identifies</w:t>
      </w:r>
      <w:r w:rsidR="000D27D4" w:rsidRPr="0081174B">
        <w:rPr>
          <w:rFonts w:ascii="Arial" w:eastAsia="ScalaLancetPro" w:hAnsi="Arial" w:cs="Arial"/>
          <w:lang w:eastAsia="en-ZA"/>
        </w:rPr>
        <w:t xml:space="preserve"> TB among TB positive people for whom testing is attempted.</w:t>
      </w:r>
    </w:p>
    <w:p w14:paraId="0A3E4B3B" w14:textId="60FF9171" w:rsidR="00D87115" w:rsidRDefault="00D87115" w:rsidP="003A1F6C">
      <w:pPr>
        <w:pStyle w:val="Heading1"/>
        <w:rPr>
          <w:rFonts w:eastAsia="ScalaLancetPro" w:cs="Arial"/>
          <w:sz w:val="22"/>
          <w:szCs w:val="22"/>
          <w:lang w:eastAsia="en-ZA"/>
        </w:rPr>
      </w:pPr>
      <w:bookmarkStart w:id="13" w:name="_Toc170410756"/>
      <w:bookmarkStart w:id="14" w:name="_Toc175148929"/>
      <w:bookmarkStart w:id="15" w:name="_Toc176717639"/>
      <w:r w:rsidRPr="009259F2">
        <w:rPr>
          <w:rFonts w:eastAsia="ScalaLancetPro" w:cs="Arial"/>
          <w:sz w:val="22"/>
          <w:szCs w:val="22"/>
          <w:lang w:eastAsia="en-ZA"/>
        </w:rPr>
        <w:lastRenderedPageBreak/>
        <w:t>Results</w:t>
      </w:r>
      <w:bookmarkEnd w:id="13"/>
      <w:bookmarkEnd w:id="14"/>
      <w:bookmarkEnd w:id="15"/>
    </w:p>
    <w:p w14:paraId="445849A1" w14:textId="76C24CC4" w:rsidR="00534378" w:rsidRPr="00962040" w:rsidRDefault="00534378" w:rsidP="00C82C1F">
      <w:pPr>
        <w:pStyle w:val="Heading2"/>
        <w:rPr>
          <w:rFonts w:cs="Arial"/>
          <w:sz w:val="20"/>
          <w:szCs w:val="20"/>
          <w:u w:val="none"/>
        </w:rPr>
      </w:pPr>
      <w:bookmarkStart w:id="16" w:name="_Toc170410757"/>
      <w:bookmarkStart w:id="17" w:name="_Toc176717640"/>
      <w:r w:rsidRPr="00962040">
        <w:rPr>
          <w:rFonts w:cs="Arial"/>
          <w:b/>
          <w:sz w:val="20"/>
          <w:szCs w:val="20"/>
        </w:rPr>
        <w:t xml:space="preserve">Supplementary figure </w:t>
      </w:r>
      <w:r w:rsidRPr="00962040">
        <w:rPr>
          <w:rFonts w:cs="Arial"/>
          <w:b/>
          <w:bCs/>
          <w:sz w:val="20"/>
          <w:szCs w:val="20"/>
        </w:rPr>
        <w:fldChar w:fldCharType="begin"/>
      </w:r>
      <w:r w:rsidRPr="00962040">
        <w:rPr>
          <w:rFonts w:cs="Arial"/>
          <w:b/>
          <w:bCs/>
          <w:sz w:val="20"/>
          <w:szCs w:val="20"/>
        </w:rPr>
        <w:instrText xml:space="preserve"> SEQ Supplementary_figure \* ARABIC </w:instrText>
      </w:r>
      <w:r w:rsidRPr="00962040">
        <w:rPr>
          <w:rFonts w:cs="Arial"/>
          <w:b/>
          <w:bCs/>
          <w:sz w:val="20"/>
          <w:szCs w:val="20"/>
        </w:rPr>
        <w:fldChar w:fldCharType="separate"/>
      </w:r>
      <w:r w:rsidR="005838BF">
        <w:rPr>
          <w:rFonts w:cs="Arial"/>
          <w:b/>
          <w:bCs/>
          <w:noProof/>
          <w:sz w:val="20"/>
          <w:szCs w:val="20"/>
        </w:rPr>
        <w:t>1</w:t>
      </w:r>
      <w:r w:rsidRPr="00962040">
        <w:rPr>
          <w:rFonts w:cs="Arial"/>
          <w:b/>
          <w:bCs/>
          <w:sz w:val="20"/>
          <w:szCs w:val="20"/>
        </w:rPr>
        <w:fldChar w:fldCharType="end"/>
      </w:r>
      <w:r w:rsidRPr="00962040">
        <w:rPr>
          <w:rFonts w:asciiTheme="minorBidi" w:hAnsiTheme="minorBidi" w:cstheme="minorBidi"/>
          <w:b/>
          <w:sz w:val="20"/>
          <w:szCs w:val="20"/>
        </w:rPr>
        <w:t>.</w:t>
      </w:r>
      <w:r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</w:t>
      </w:r>
      <w:r w:rsidR="003A28B6" w:rsidRPr="00962040">
        <w:rPr>
          <w:rFonts w:asciiTheme="minorBidi" w:hAnsiTheme="minorBidi" w:cstheme="minorBidi"/>
          <w:b/>
          <w:sz w:val="20"/>
          <w:szCs w:val="20"/>
          <w:u w:val="none"/>
        </w:rPr>
        <w:t>S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>ensitivity of MTB Plus</w:t>
      </w:r>
      <w:r w:rsidR="004F4FD1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, </w:t>
      </w:r>
      <w:r w:rsidR="005936E4">
        <w:rPr>
          <w:rFonts w:asciiTheme="minorBidi" w:hAnsiTheme="minorBidi" w:cstheme="minorBidi"/>
          <w:b/>
          <w:sz w:val="20"/>
          <w:szCs w:val="20"/>
          <w:u w:val="none"/>
        </w:rPr>
        <w:t>Ultima</w:t>
      </w:r>
      <w:r w:rsidR="00CF6B49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>and Ult</w:t>
      </w:r>
      <w:r w:rsidR="00CF6B49" w:rsidRPr="00962040">
        <w:rPr>
          <w:rFonts w:asciiTheme="minorBidi" w:hAnsiTheme="minorBidi" w:cstheme="minorBidi"/>
          <w:b/>
          <w:sz w:val="20"/>
          <w:szCs w:val="20"/>
          <w:u w:val="none"/>
        </w:rPr>
        <w:t>ra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for </w:t>
      </w:r>
      <w:r w:rsidR="00605B23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TB 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detection </w:t>
      </w:r>
      <w:r w:rsidR="00605B23" w:rsidRPr="00962040">
        <w:rPr>
          <w:rFonts w:asciiTheme="minorBidi" w:hAnsiTheme="minorBidi" w:cstheme="minorBidi"/>
          <w:b/>
          <w:sz w:val="20"/>
          <w:szCs w:val="20"/>
          <w:u w:val="none"/>
        </w:rPr>
        <w:t>versus the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MRS and eMRS</w:t>
      </w:r>
      <w:r w:rsidR="006E3E42" w:rsidRPr="00962040">
        <w:rPr>
          <w:rFonts w:asciiTheme="minorBidi" w:hAnsiTheme="minorBidi" w:cstheme="minorBidi"/>
          <w:b/>
          <w:sz w:val="20"/>
          <w:szCs w:val="20"/>
          <w:u w:val="none"/>
        </w:rPr>
        <w:t>,</w:t>
      </w:r>
      <w:r w:rsidR="008B4379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stratified by HIV and smear status</w:t>
      </w:r>
      <w:r w:rsidR="006E3E42" w:rsidRPr="00962040">
        <w:rPr>
          <w:rFonts w:asciiTheme="minorBidi" w:hAnsiTheme="minorBidi" w:cstheme="minorBidi"/>
          <w:b/>
          <w:sz w:val="20"/>
          <w:szCs w:val="20"/>
          <w:u w:val="none"/>
        </w:rPr>
        <w:t>es</w:t>
      </w:r>
      <w:r w:rsidR="00131C6B" w:rsidRPr="00962040">
        <w:rPr>
          <w:rFonts w:asciiTheme="minorBidi" w:hAnsiTheme="minorBidi" w:cstheme="minorBidi"/>
          <w:b/>
          <w:sz w:val="20"/>
          <w:szCs w:val="20"/>
          <w:u w:val="none"/>
        </w:rPr>
        <w:t xml:space="preserve"> </w:t>
      </w:r>
      <w:r w:rsidR="002667D7" w:rsidRPr="00962040">
        <w:rPr>
          <w:rFonts w:asciiTheme="minorBidi" w:hAnsiTheme="minorBidi" w:cstheme="minorBidi"/>
          <w:b/>
          <w:sz w:val="20"/>
          <w:szCs w:val="20"/>
          <w:u w:val="none"/>
        </w:rPr>
        <w:t>excluding repeat test results for Truenat</w:t>
      </w:r>
      <w:r w:rsidR="00131C6B" w:rsidRPr="00962040">
        <w:rPr>
          <w:rFonts w:asciiTheme="minorBidi" w:hAnsiTheme="minorBidi" w:cstheme="minorBidi"/>
          <w:b/>
          <w:sz w:val="20"/>
          <w:szCs w:val="20"/>
          <w:u w:val="none"/>
        </w:rPr>
        <w:t>.</w:t>
      </w:r>
      <w:r w:rsidR="008B4379" w:rsidRPr="00C05132">
        <w:rPr>
          <w:rFonts w:asciiTheme="minorBidi" w:hAnsiTheme="minorBidi" w:cstheme="minorBidi"/>
          <w:b/>
          <w:sz w:val="20"/>
          <w:szCs w:val="20"/>
        </w:rPr>
        <w:t xml:space="preserve"> </w:t>
      </w:r>
      <w:r w:rsidR="003B543A" w:rsidRPr="00962040">
        <w:rPr>
          <w:rFonts w:cs="Arial"/>
          <w:bCs/>
          <w:sz w:val="20"/>
          <w:szCs w:val="20"/>
          <w:u w:val="none"/>
        </w:rPr>
        <w:t>S</w:t>
      </w:r>
      <w:r w:rsidR="008B4379" w:rsidRPr="00962040">
        <w:rPr>
          <w:rFonts w:cs="Arial"/>
          <w:bCs/>
          <w:sz w:val="20"/>
          <w:szCs w:val="20"/>
          <w:u w:val="none"/>
        </w:rPr>
        <w:t>ensitivities were similar when stratified by HIV status</w:t>
      </w:r>
      <w:r w:rsidR="003B543A" w:rsidRPr="00962040">
        <w:rPr>
          <w:rFonts w:cs="Arial"/>
          <w:bCs/>
          <w:sz w:val="20"/>
          <w:szCs w:val="20"/>
          <w:u w:val="none"/>
        </w:rPr>
        <w:t xml:space="preserve"> and lower in smear-negative </w:t>
      </w:r>
      <w:r w:rsidR="00E13C62" w:rsidRPr="00962040">
        <w:rPr>
          <w:rFonts w:cs="Arial"/>
          <w:bCs/>
          <w:sz w:val="20"/>
          <w:szCs w:val="20"/>
          <w:u w:val="none"/>
        </w:rPr>
        <w:t>sputa.</w:t>
      </w:r>
      <w:bookmarkEnd w:id="16"/>
      <w:bookmarkEnd w:id="17"/>
    </w:p>
    <w:p w14:paraId="632914AD" w14:textId="57A5B450" w:rsidR="00660C5C" w:rsidRPr="000E00D2" w:rsidRDefault="00B75BE4" w:rsidP="005A49E8">
      <w:pPr>
        <w:spacing w:after="0" w:line="48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drawing>
          <wp:inline distT="0" distB="0" distL="0" distR="0" wp14:anchorId="66E33B55" wp14:editId="37E33F3A">
            <wp:extent cx="5943600" cy="5807710"/>
            <wp:effectExtent l="0" t="0" r="0" b="0"/>
            <wp:docPr id="17833308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333084" name="Picture 178333084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689"/>
                    <a:stretch/>
                  </pic:blipFill>
                  <pic:spPr bwMode="auto">
                    <a:xfrm>
                      <a:off x="0" y="0"/>
                      <a:ext cx="5943600" cy="58077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96018" w:rsidRPr="000E00D2">
        <w:rPr>
          <w:rFonts w:ascii="Arial" w:hAnsi="Arial" w:cs="Arial"/>
          <w:b/>
          <w:bCs/>
        </w:rPr>
        <w:br w:type="page"/>
      </w:r>
    </w:p>
    <w:p w14:paraId="1C49E122" w14:textId="26AFC894" w:rsidR="00660C5C" w:rsidRPr="000E00D2" w:rsidRDefault="005B51B1" w:rsidP="007C0B6D">
      <w:pPr>
        <w:pStyle w:val="Caption"/>
        <w:jc w:val="both"/>
        <w:outlineLvl w:val="1"/>
        <w:rPr>
          <w:rFonts w:ascii="Arial" w:hAnsi="Arial" w:cs="Arial"/>
          <w:sz w:val="20"/>
          <w:szCs w:val="20"/>
        </w:rPr>
      </w:pPr>
      <w:bookmarkStart w:id="18" w:name="_Toc176717641"/>
      <w:bookmarkStart w:id="19" w:name="_Toc170410758"/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lastRenderedPageBreak/>
        <w:t xml:space="preserve">Supplementary figure </w:t>
      </w:r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fldChar w:fldCharType="begin"/>
      </w:r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instrText xml:space="preserve"> SEQ Supplementary_figure \* ARABIC </w:instrText>
      </w:r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fldChar w:fldCharType="separate"/>
      </w:r>
      <w:r w:rsidR="005838BF">
        <w:rPr>
          <w:rFonts w:asciiTheme="minorBidi" w:hAnsiTheme="minorBidi" w:cstheme="minorBidi"/>
          <w:b/>
          <w:noProof/>
          <w:sz w:val="20"/>
          <w:szCs w:val="20"/>
          <w:u w:val="single"/>
        </w:rPr>
        <w:t>2</w:t>
      </w:r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fldChar w:fldCharType="end"/>
      </w:r>
      <w:r w:rsidRPr="00F35E11">
        <w:rPr>
          <w:rFonts w:asciiTheme="minorBidi" w:hAnsiTheme="minorBidi" w:cstheme="minorBidi"/>
          <w:b/>
          <w:sz w:val="20"/>
          <w:szCs w:val="20"/>
          <w:u w:val="single"/>
        </w:rPr>
        <w:t xml:space="preserve">. </w:t>
      </w:r>
      <w:r w:rsidR="00223127" w:rsidRPr="00F35E11">
        <w:rPr>
          <w:rFonts w:asciiTheme="minorBidi" w:hAnsiTheme="minorBidi" w:cstheme="minorBidi"/>
          <w:b/>
          <w:sz w:val="20"/>
          <w:szCs w:val="20"/>
        </w:rPr>
        <w:t>S</w:t>
      </w:r>
      <w:r w:rsidR="0062471A" w:rsidRPr="00F35E11">
        <w:rPr>
          <w:rFonts w:asciiTheme="minorBidi" w:hAnsiTheme="minorBidi" w:cstheme="minorBidi"/>
          <w:b/>
          <w:sz w:val="20"/>
          <w:szCs w:val="20"/>
        </w:rPr>
        <w:t>pecificity of MTB Plus</w:t>
      </w:r>
      <w:r w:rsidR="00223127" w:rsidRPr="00F35E11">
        <w:rPr>
          <w:rFonts w:asciiTheme="minorBidi" w:hAnsiTheme="minorBidi" w:cstheme="minorBidi"/>
          <w:b/>
          <w:sz w:val="20"/>
          <w:szCs w:val="20"/>
        </w:rPr>
        <w:t xml:space="preserve"> and </w:t>
      </w:r>
      <w:r w:rsidR="005936E4">
        <w:rPr>
          <w:rFonts w:asciiTheme="minorBidi" w:hAnsiTheme="minorBidi" w:cstheme="minorBidi"/>
          <w:b/>
          <w:sz w:val="20"/>
          <w:szCs w:val="20"/>
        </w:rPr>
        <w:t>Ultima</w:t>
      </w:r>
      <w:r w:rsidR="0062471A" w:rsidRPr="00F35E11">
        <w:rPr>
          <w:rFonts w:asciiTheme="minorBidi" w:hAnsiTheme="minorBidi" w:cstheme="minorBidi"/>
          <w:b/>
          <w:sz w:val="20"/>
          <w:szCs w:val="20"/>
        </w:rPr>
        <w:t xml:space="preserve"> </w:t>
      </w:r>
      <w:r w:rsidR="00223127" w:rsidRPr="00F35E11">
        <w:rPr>
          <w:rFonts w:asciiTheme="minorBidi" w:hAnsiTheme="minorBidi" w:cstheme="minorBidi"/>
          <w:b/>
          <w:sz w:val="20"/>
          <w:szCs w:val="20"/>
        </w:rPr>
        <w:t>compared to</w:t>
      </w:r>
      <w:r w:rsidR="0008430A" w:rsidRPr="00F35E11">
        <w:rPr>
          <w:rFonts w:asciiTheme="minorBidi" w:hAnsiTheme="minorBidi" w:cstheme="minorBidi"/>
          <w:b/>
          <w:sz w:val="20"/>
          <w:szCs w:val="20"/>
        </w:rPr>
        <w:t xml:space="preserve"> Ultra </w:t>
      </w:r>
      <w:r w:rsidR="0062471A" w:rsidRPr="00F35E11">
        <w:rPr>
          <w:rFonts w:asciiTheme="minorBidi" w:hAnsiTheme="minorBidi" w:cstheme="minorBidi"/>
          <w:b/>
          <w:sz w:val="20"/>
          <w:szCs w:val="20"/>
        </w:rPr>
        <w:t xml:space="preserve">for </w:t>
      </w:r>
      <w:r w:rsidR="00373B64" w:rsidRPr="00F35E11">
        <w:rPr>
          <w:rFonts w:asciiTheme="minorBidi" w:hAnsiTheme="minorBidi" w:cstheme="minorBidi"/>
          <w:b/>
          <w:sz w:val="20"/>
          <w:szCs w:val="20"/>
        </w:rPr>
        <w:t xml:space="preserve">TB </w:t>
      </w:r>
      <w:r w:rsidR="0062471A" w:rsidRPr="00F35E11">
        <w:rPr>
          <w:rFonts w:asciiTheme="minorBidi" w:hAnsiTheme="minorBidi" w:cstheme="minorBidi"/>
          <w:b/>
          <w:sz w:val="20"/>
          <w:szCs w:val="20"/>
        </w:rPr>
        <w:t>detection in comparison with MRS and eMRS stratified by HIV status, excluding repeat test results for Truenat.</w:t>
      </w:r>
      <w:r w:rsidR="0062471A" w:rsidRPr="00C05132">
        <w:rPr>
          <w:rFonts w:ascii="Arial" w:hAnsi="Arial" w:cs="Arial"/>
          <w:b/>
          <w:sz w:val="20"/>
          <w:szCs w:val="20"/>
        </w:rPr>
        <w:t xml:space="preserve"> </w:t>
      </w:r>
      <w:r w:rsidR="0062471A" w:rsidRPr="000E00D2">
        <w:rPr>
          <w:rFonts w:ascii="Arial" w:hAnsi="Arial" w:cs="Arial"/>
          <w:sz w:val="20"/>
          <w:szCs w:val="20"/>
        </w:rPr>
        <w:t>Among PLHIV</w:t>
      </w:r>
      <w:r w:rsidR="00963034">
        <w:rPr>
          <w:rFonts w:ascii="Arial" w:hAnsi="Arial" w:cs="Arial"/>
          <w:sz w:val="20"/>
          <w:szCs w:val="20"/>
        </w:rPr>
        <w:t>,</w:t>
      </w:r>
      <w:r w:rsidR="0062471A" w:rsidRPr="000E00D2">
        <w:rPr>
          <w:rFonts w:ascii="Arial" w:hAnsi="Arial" w:cs="Arial"/>
          <w:sz w:val="20"/>
          <w:szCs w:val="20"/>
        </w:rPr>
        <w:t xml:space="preserve"> </w:t>
      </w:r>
      <w:r w:rsidR="005936E4">
        <w:rPr>
          <w:rFonts w:ascii="Arial" w:hAnsi="Arial" w:cs="Arial"/>
          <w:sz w:val="20"/>
          <w:szCs w:val="20"/>
        </w:rPr>
        <w:t>Ultima</w:t>
      </w:r>
      <w:r w:rsidR="0062471A" w:rsidRPr="000E00D2">
        <w:rPr>
          <w:rFonts w:ascii="Arial" w:hAnsi="Arial" w:cs="Arial"/>
          <w:sz w:val="20"/>
          <w:szCs w:val="20"/>
        </w:rPr>
        <w:t xml:space="preserve"> specificity was lower than MTB Plus and Ultra.</w:t>
      </w:r>
      <w:bookmarkEnd w:id="18"/>
      <w:r w:rsidR="0062471A" w:rsidRPr="000E00D2">
        <w:rPr>
          <w:rFonts w:ascii="Arial" w:hAnsi="Arial" w:cs="Arial"/>
          <w:sz w:val="20"/>
          <w:szCs w:val="20"/>
        </w:rPr>
        <w:t xml:space="preserve"> </w:t>
      </w:r>
      <w:bookmarkEnd w:id="19"/>
    </w:p>
    <w:p w14:paraId="08AA9EE9" w14:textId="768D24FB" w:rsidR="0015394D" w:rsidRDefault="002A1583" w:rsidP="005A49E8">
      <w:pPr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49F79D6" wp14:editId="0DB8947D">
            <wp:extent cx="4678267" cy="4070985"/>
            <wp:effectExtent l="0" t="0" r="0" b="0"/>
            <wp:docPr id="13602071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0207127" name="Picture 1360207127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35"/>
                    <a:stretch/>
                  </pic:blipFill>
                  <pic:spPr bwMode="auto">
                    <a:xfrm>
                      <a:off x="0" y="0"/>
                      <a:ext cx="4678680" cy="40713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5394D">
        <w:rPr>
          <w:rFonts w:ascii="Arial" w:hAnsi="Arial" w:cs="Arial"/>
        </w:rPr>
        <w:br w:type="page"/>
      </w:r>
    </w:p>
    <w:p w14:paraId="2240BA88" w14:textId="6DBDC0B2" w:rsidR="00342950" w:rsidRPr="00C75B93" w:rsidRDefault="003A7A89" w:rsidP="00F35E11">
      <w:pPr>
        <w:pStyle w:val="Heading2"/>
        <w:rPr>
          <w:rFonts w:cs="Arial"/>
          <w:sz w:val="20"/>
          <w:szCs w:val="20"/>
        </w:rPr>
      </w:pPr>
      <w:bookmarkStart w:id="20" w:name="_Toc176717642"/>
      <w:r w:rsidRPr="00C75B93">
        <w:rPr>
          <w:rFonts w:cs="Arial"/>
          <w:b/>
          <w:bCs/>
          <w:sz w:val="20"/>
          <w:szCs w:val="20"/>
        </w:rPr>
        <w:lastRenderedPageBreak/>
        <w:t xml:space="preserve">Supplementary figure </w:t>
      </w:r>
      <w:r w:rsidRPr="00C75B93">
        <w:rPr>
          <w:rFonts w:cs="Arial"/>
          <w:b/>
          <w:bCs/>
          <w:sz w:val="20"/>
          <w:szCs w:val="20"/>
        </w:rPr>
        <w:fldChar w:fldCharType="begin"/>
      </w:r>
      <w:r w:rsidRPr="00C75B93">
        <w:rPr>
          <w:rFonts w:cs="Arial"/>
          <w:b/>
          <w:bCs/>
          <w:sz w:val="20"/>
          <w:szCs w:val="20"/>
        </w:rPr>
        <w:instrText xml:space="preserve"> SEQ Supplementary_figure \* ARABIC </w:instrText>
      </w:r>
      <w:r w:rsidRPr="00C75B93">
        <w:rPr>
          <w:rFonts w:cs="Arial"/>
          <w:b/>
          <w:bCs/>
          <w:sz w:val="20"/>
          <w:szCs w:val="20"/>
        </w:rPr>
        <w:fldChar w:fldCharType="separate"/>
      </w:r>
      <w:r w:rsidR="005838BF">
        <w:rPr>
          <w:rFonts w:cs="Arial"/>
          <w:b/>
          <w:bCs/>
          <w:noProof/>
          <w:sz w:val="20"/>
          <w:szCs w:val="20"/>
        </w:rPr>
        <w:t>3</w:t>
      </w:r>
      <w:r w:rsidRPr="00C75B93">
        <w:rPr>
          <w:rFonts w:cs="Arial"/>
          <w:b/>
          <w:bCs/>
          <w:sz w:val="20"/>
          <w:szCs w:val="20"/>
        </w:rPr>
        <w:fldChar w:fldCharType="end"/>
      </w:r>
      <w:r w:rsidRPr="00C75B93">
        <w:rPr>
          <w:rFonts w:cs="Arial"/>
          <w:b/>
          <w:bCs/>
          <w:sz w:val="20"/>
          <w:szCs w:val="20"/>
        </w:rPr>
        <w:t>.</w:t>
      </w:r>
      <w:r w:rsidRPr="00C75B93">
        <w:rPr>
          <w:rFonts w:cs="Arial"/>
          <w:b/>
          <w:bCs/>
          <w:sz w:val="20"/>
          <w:szCs w:val="20"/>
          <w:u w:val="none"/>
        </w:rPr>
        <w:t xml:space="preserve"> </w:t>
      </w:r>
      <w:r w:rsidR="00731718" w:rsidRPr="00C75B93">
        <w:rPr>
          <w:rFonts w:cs="Arial"/>
          <w:b/>
          <w:bCs/>
          <w:sz w:val="20"/>
          <w:szCs w:val="20"/>
          <w:u w:val="none"/>
        </w:rPr>
        <w:t>Number of</w:t>
      </w:r>
      <w:r w:rsidR="00650761" w:rsidRPr="00C75B93">
        <w:rPr>
          <w:rFonts w:cs="Arial"/>
          <w:b/>
          <w:bCs/>
          <w:sz w:val="20"/>
          <w:szCs w:val="20"/>
          <w:u w:val="none"/>
        </w:rPr>
        <w:t xml:space="preserve"> unsuccessful</w:t>
      </w:r>
      <w:r w:rsidR="00494B9F" w:rsidRPr="00C75B93">
        <w:rPr>
          <w:rFonts w:cs="Arial"/>
          <w:b/>
          <w:bCs/>
          <w:sz w:val="20"/>
          <w:szCs w:val="20"/>
          <w:u w:val="none"/>
        </w:rPr>
        <w:t xml:space="preserve"> results </w:t>
      </w:r>
      <w:r w:rsidR="00A714E6" w:rsidRPr="00C75B93">
        <w:rPr>
          <w:rFonts w:cs="Arial"/>
          <w:b/>
          <w:bCs/>
          <w:sz w:val="20"/>
          <w:szCs w:val="20"/>
          <w:u w:val="none"/>
        </w:rPr>
        <w:t>by testing week</w:t>
      </w:r>
      <w:r w:rsidR="00FC2417" w:rsidRPr="00C75B93">
        <w:rPr>
          <w:rFonts w:cs="Arial"/>
          <w:b/>
          <w:bCs/>
          <w:sz w:val="20"/>
          <w:szCs w:val="20"/>
          <w:u w:val="none"/>
        </w:rPr>
        <w:t xml:space="preserve"> for </w:t>
      </w:r>
      <w:r w:rsidR="00E35135" w:rsidRPr="00C75B93">
        <w:rPr>
          <w:rFonts w:cs="Arial"/>
          <w:b/>
          <w:bCs/>
          <w:sz w:val="20"/>
          <w:szCs w:val="20"/>
          <w:u w:val="none"/>
        </w:rPr>
        <w:t xml:space="preserve">(A) </w:t>
      </w:r>
      <w:r w:rsidR="00FC2417" w:rsidRPr="00C75B93">
        <w:rPr>
          <w:rFonts w:cs="Arial"/>
          <w:b/>
          <w:bCs/>
          <w:sz w:val="20"/>
          <w:szCs w:val="20"/>
          <w:u w:val="none"/>
        </w:rPr>
        <w:t xml:space="preserve">MTB Plus and </w:t>
      </w:r>
      <w:r w:rsidR="00E35135" w:rsidRPr="00C75B93">
        <w:rPr>
          <w:rFonts w:cs="Arial"/>
          <w:b/>
          <w:bCs/>
          <w:sz w:val="20"/>
          <w:szCs w:val="20"/>
          <w:u w:val="none"/>
        </w:rPr>
        <w:t>(B)</w:t>
      </w:r>
      <w:r w:rsidR="0066377B" w:rsidRPr="00C75B93">
        <w:rPr>
          <w:rFonts w:cs="Arial"/>
          <w:b/>
          <w:bCs/>
          <w:sz w:val="20"/>
          <w:szCs w:val="20"/>
          <w:u w:val="none"/>
        </w:rPr>
        <w:t xml:space="preserve"> </w:t>
      </w:r>
      <w:r w:rsidR="005936E4">
        <w:rPr>
          <w:rFonts w:cs="Arial"/>
          <w:b/>
          <w:bCs/>
          <w:sz w:val="20"/>
          <w:szCs w:val="20"/>
          <w:u w:val="none"/>
        </w:rPr>
        <w:t>Ultima</w:t>
      </w:r>
      <w:r w:rsidR="00EC09D1" w:rsidRPr="00C75B93">
        <w:rPr>
          <w:rFonts w:cs="Arial"/>
          <w:b/>
          <w:bCs/>
          <w:sz w:val="20"/>
          <w:szCs w:val="20"/>
          <w:u w:val="none"/>
        </w:rPr>
        <w:t xml:space="preserve">. </w:t>
      </w:r>
      <w:r w:rsidR="00060E45" w:rsidRPr="00C75B93">
        <w:rPr>
          <w:rFonts w:cs="Arial"/>
          <w:sz w:val="20"/>
          <w:szCs w:val="20"/>
          <w:u w:val="none"/>
        </w:rPr>
        <w:t xml:space="preserve">The </w:t>
      </w:r>
      <w:r w:rsidR="0050123D" w:rsidRPr="00C75B93">
        <w:rPr>
          <w:rFonts w:cs="Arial"/>
          <w:sz w:val="20"/>
          <w:szCs w:val="20"/>
          <w:u w:val="none"/>
        </w:rPr>
        <w:t xml:space="preserve">proportion </w:t>
      </w:r>
      <w:r w:rsidR="00060E45" w:rsidRPr="00C75B93">
        <w:rPr>
          <w:rFonts w:cs="Arial"/>
          <w:sz w:val="20"/>
          <w:szCs w:val="20"/>
          <w:u w:val="none"/>
        </w:rPr>
        <w:t xml:space="preserve">of unsuccessful results </w:t>
      </w:r>
      <w:r w:rsidR="003B29B8" w:rsidRPr="00C75B93">
        <w:rPr>
          <w:rFonts w:cs="Arial"/>
          <w:sz w:val="20"/>
          <w:szCs w:val="20"/>
          <w:u w:val="none"/>
        </w:rPr>
        <w:t xml:space="preserve">in both assays </w:t>
      </w:r>
      <w:r w:rsidR="00814673" w:rsidRPr="00C75B93">
        <w:rPr>
          <w:rFonts w:cs="Arial"/>
          <w:sz w:val="20"/>
          <w:szCs w:val="20"/>
          <w:u w:val="none"/>
        </w:rPr>
        <w:t xml:space="preserve">was </w:t>
      </w:r>
      <w:r w:rsidR="00ED455F">
        <w:rPr>
          <w:rFonts w:cs="Arial"/>
          <w:sz w:val="20"/>
          <w:szCs w:val="20"/>
          <w:u w:val="none"/>
        </w:rPr>
        <w:t xml:space="preserve">generally </w:t>
      </w:r>
      <w:r w:rsidR="00814673" w:rsidRPr="00C75B93">
        <w:rPr>
          <w:rFonts w:cs="Arial"/>
          <w:sz w:val="20"/>
          <w:szCs w:val="20"/>
          <w:u w:val="none"/>
        </w:rPr>
        <w:t>consistent</w:t>
      </w:r>
      <w:r w:rsidR="003B29B8" w:rsidRPr="00C75B93">
        <w:rPr>
          <w:rFonts w:cs="Arial"/>
          <w:sz w:val="20"/>
          <w:szCs w:val="20"/>
          <w:u w:val="none"/>
        </w:rPr>
        <w:t xml:space="preserve"> over time</w:t>
      </w:r>
      <w:r w:rsidR="00145F28">
        <w:rPr>
          <w:rFonts w:cs="Arial"/>
          <w:sz w:val="20"/>
          <w:szCs w:val="20"/>
          <w:u w:val="none"/>
        </w:rPr>
        <w:t xml:space="preserve"> and not clustered at the start of testing.</w:t>
      </w:r>
      <w:bookmarkEnd w:id="20"/>
    </w:p>
    <w:p w14:paraId="2016B6D2" w14:textId="5F99392B" w:rsidR="0099388A" w:rsidRPr="00C75B93" w:rsidRDefault="000D4831" w:rsidP="00F35E11">
      <w:pPr>
        <w:rPr>
          <w:rFonts w:ascii="Arial" w:hAnsi="Arial" w:cs="Arial"/>
          <w:iCs/>
          <w:noProof/>
        </w:rPr>
      </w:pPr>
      <w:r w:rsidRPr="00C75B93">
        <w:rPr>
          <w:rFonts w:ascii="Arial" w:hAnsi="Arial" w:cs="Arial"/>
          <w:noProof/>
          <w:sz w:val="18"/>
          <w:szCs w:val="18"/>
        </w:rPr>
        <w:drawing>
          <wp:anchor distT="0" distB="0" distL="114300" distR="114300" simplePos="0" relativeHeight="251658240" behindDoc="0" locked="0" layoutInCell="1" allowOverlap="1" wp14:anchorId="6CB6C90E" wp14:editId="0FEE296D">
            <wp:simplePos x="914400" y="1416050"/>
            <wp:positionH relativeFrom="margin">
              <wp:align>center</wp:align>
            </wp:positionH>
            <wp:positionV relativeFrom="margin">
              <wp:align>center</wp:align>
            </wp:positionV>
            <wp:extent cx="5943600" cy="7059295"/>
            <wp:effectExtent l="0" t="0" r="0" b="8255"/>
            <wp:wrapSquare wrapText="bothSides"/>
            <wp:docPr id="554220260" name="Picture 1" descr="A graph of a number of successful and a number of successfu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4220260" name="Picture 1" descr="A graph of a number of successful and a number of successful&#10;&#10;Description automatically generated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91"/>
                    <a:stretch/>
                  </pic:blipFill>
                  <pic:spPr bwMode="auto">
                    <a:xfrm>
                      <a:off x="0" y="0"/>
                      <a:ext cx="5943600" cy="70592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1AAB684E" w14:textId="77777777" w:rsidR="0099388A" w:rsidRPr="00C75B93" w:rsidRDefault="0099388A" w:rsidP="0099388A">
      <w:pPr>
        <w:rPr>
          <w:rFonts w:ascii="Arial" w:hAnsi="Arial" w:cs="Arial"/>
          <w:iCs/>
          <w:noProof/>
        </w:rPr>
        <w:sectPr w:rsidR="0099388A" w:rsidRPr="00C75B93" w:rsidSect="008A5DC6"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7727E10B" w14:textId="23475E55" w:rsidR="0024628C" w:rsidRPr="00FC42DC" w:rsidRDefault="0024628C" w:rsidP="00FE7558">
      <w:pPr>
        <w:pStyle w:val="Caption"/>
        <w:outlineLvl w:val="1"/>
        <w:rPr>
          <w:rFonts w:ascii="Arial" w:hAnsi="Arial" w:cs="Arial"/>
          <w:i/>
          <w:color w:val="auto"/>
          <w:sz w:val="20"/>
          <w:szCs w:val="20"/>
        </w:rPr>
      </w:pPr>
      <w:bookmarkStart w:id="21" w:name="_Ref158875102"/>
      <w:bookmarkStart w:id="22" w:name="_Toc147933514"/>
      <w:bookmarkStart w:id="23" w:name="_Toc170410759"/>
      <w:bookmarkStart w:id="24" w:name="_Toc176717643"/>
      <w:r w:rsidRPr="00FE7558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bookmarkEnd w:id="21"/>
      <w:r w:rsidR="00A5742D" w:rsidRPr="00FE7558">
        <w:rPr>
          <w:rFonts w:ascii="Arial" w:hAnsi="Arial" w:cs="Arial"/>
          <w:b/>
          <w:sz w:val="20"/>
          <w:szCs w:val="20"/>
          <w:u w:val="single"/>
        </w:rPr>
        <w:fldChar w:fldCharType="begin"/>
      </w:r>
      <w:r w:rsidR="00A5742D" w:rsidRPr="00FE7558">
        <w:rPr>
          <w:rFonts w:ascii="Arial" w:hAnsi="Arial" w:cs="Arial"/>
          <w:b/>
          <w:sz w:val="20"/>
          <w:szCs w:val="20"/>
          <w:u w:val="single"/>
        </w:rPr>
        <w:instrText xml:space="preserve"> SEQ Supplementary_table \* ARABIC </w:instrText>
      </w:r>
      <w:r w:rsidR="00A5742D" w:rsidRPr="00FE7558">
        <w:rPr>
          <w:rFonts w:ascii="Arial" w:hAnsi="Arial" w:cs="Arial"/>
          <w:b/>
          <w:sz w:val="20"/>
          <w:szCs w:val="20"/>
          <w:u w:val="single"/>
        </w:rPr>
        <w:fldChar w:fldCharType="separate"/>
      </w:r>
      <w:r w:rsidR="005838BF">
        <w:rPr>
          <w:rFonts w:ascii="Arial" w:hAnsi="Arial" w:cs="Arial"/>
          <w:b/>
          <w:noProof/>
          <w:sz w:val="20"/>
          <w:szCs w:val="20"/>
          <w:u w:val="single"/>
        </w:rPr>
        <w:t>1</w:t>
      </w:r>
      <w:r w:rsidR="00A5742D" w:rsidRPr="00FE7558">
        <w:rPr>
          <w:rFonts w:ascii="Arial" w:hAnsi="Arial" w:cs="Arial"/>
          <w:b/>
          <w:sz w:val="20"/>
          <w:szCs w:val="20"/>
          <w:u w:val="single"/>
        </w:rPr>
        <w:fldChar w:fldCharType="end"/>
      </w:r>
      <w:r w:rsidRPr="00FE7558">
        <w:rPr>
          <w:rFonts w:ascii="Arial" w:hAnsi="Arial" w:cs="Arial"/>
          <w:b/>
          <w:sz w:val="20"/>
          <w:szCs w:val="20"/>
          <w:u w:val="single"/>
        </w:rPr>
        <w:t>.</w:t>
      </w:r>
      <w:r w:rsidRPr="00116150">
        <w:rPr>
          <w:rFonts w:ascii="Arial" w:hAnsi="Arial" w:cs="Arial"/>
          <w:b/>
          <w:iCs w:val="0"/>
          <w:sz w:val="20"/>
          <w:szCs w:val="20"/>
        </w:rPr>
        <w:t xml:space="preserve"> </w:t>
      </w:r>
      <w:r w:rsidRPr="00CC1BC0">
        <w:rPr>
          <w:rFonts w:ascii="Arial" w:hAnsi="Arial" w:cs="Arial"/>
          <w:b/>
          <w:sz w:val="20"/>
          <w:szCs w:val="20"/>
        </w:rPr>
        <w:t>MTB Plus</w:t>
      </w:r>
      <w:r w:rsidRPr="00CC1BC0">
        <w:rPr>
          <w:rFonts w:ascii="Arial" w:hAnsi="Arial" w:cs="Arial"/>
          <w:b/>
          <w:sz w:val="20"/>
          <w:szCs w:val="20"/>
          <w:lang w:eastAsia="de-CH"/>
        </w:rPr>
        <w:t xml:space="preserve"> and </w:t>
      </w:r>
      <w:r w:rsidR="005936E4">
        <w:rPr>
          <w:rFonts w:ascii="Arial" w:hAnsi="Arial" w:cs="Arial"/>
          <w:b/>
          <w:sz w:val="20"/>
          <w:szCs w:val="20"/>
        </w:rPr>
        <w:t>Ultima</w:t>
      </w:r>
      <w:r w:rsidRPr="00CC1BC0">
        <w:rPr>
          <w:rFonts w:ascii="Arial" w:hAnsi="Arial" w:cs="Arial"/>
          <w:b/>
          <w:sz w:val="20"/>
          <w:szCs w:val="20"/>
        </w:rPr>
        <w:t xml:space="preserve"> </w:t>
      </w:r>
      <w:r w:rsidR="00BC4573" w:rsidRPr="00FE7558">
        <w:rPr>
          <w:rFonts w:ascii="Arial" w:hAnsi="Arial" w:cs="Arial"/>
          <w:b/>
          <w:sz w:val="20"/>
          <w:szCs w:val="20"/>
        </w:rPr>
        <w:t xml:space="preserve">successful and </w:t>
      </w:r>
      <w:r w:rsidR="00AB7E4C" w:rsidRPr="00CC1BC0">
        <w:rPr>
          <w:rFonts w:ascii="Arial" w:hAnsi="Arial" w:cs="Arial"/>
          <w:b/>
          <w:sz w:val="20"/>
          <w:szCs w:val="20"/>
          <w:lang w:eastAsia="de-CH"/>
        </w:rPr>
        <w:t>unsuccessful result</w:t>
      </w:r>
      <w:r w:rsidR="00116150" w:rsidRPr="00FE7558">
        <w:rPr>
          <w:rFonts w:ascii="Arial" w:hAnsi="Arial" w:cs="Arial"/>
          <w:b/>
          <w:sz w:val="20"/>
          <w:szCs w:val="20"/>
          <w:lang w:eastAsia="de-CH"/>
        </w:rPr>
        <w:t>s</w:t>
      </w:r>
      <w:r w:rsidR="000736C5" w:rsidRPr="00CC1BC0">
        <w:rPr>
          <w:rFonts w:ascii="Arial" w:hAnsi="Arial" w:cs="Arial"/>
          <w:b/>
          <w:sz w:val="20"/>
          <w:szCs w:val="20"/>
          <w:lang w:eastAsia="de-CH"/>
        </w:rPr>
        <w:t xml:space="preserve"> </w:t>
      </w:r>
      <w:r w:rsidR="00AB7E4C" w:rsidRPr="00CC1BC0">
        <w:rPr>
          <w:rFonts w:ascii="Arial" w:hAnsi="Arial" w:cs="Arial"/>
          <w:b/>
          <w:sz w:val="20"/>
          <w:szCs w:val="20"/>
          <w:lang w:eastAsia="de-CH"/>
        </w:rPr>
        <w:t>for TB detection</w:t>
      </w:r>
      <w:r w:rsidR="000736C5" w:rsidRPr="00CC1BC0">
        <w:rPr>
          <w:rFonts w:ascii="Arial" w:hAnsi="Arial" w:cs="Arial"/>
          <w:b/>
          <w:sz w:val="20"/>
          <w:szCs w:val="20"/>
          <w:lang w:eastAsia="de-CH"/>
        </w:rPr>
        <w:t xml:space="preserve">, before and after repeat testing of the same eluate. </w:t>
      </w:r>
      <w:bookmarkEnd w:id="22"/>
      <w:r w:rsidR="00F478C1">
        <w:rPr>
          <w:rFonts w:ascii="Arial" w:hAnsi="Arial" w:cs="Arial"/>
          <w:bCs/>
          <w:color w:val="auto"/>
          <w:sz w:val="20"/>
          <w:szCs w:val="20"/>
        </w:rPr>
        <w:t>U</w:t>
      </w:r>
      <w:r w:rsidR="001B22FE" w:rsidRPr="00CF54D5">
        <w:rPr>
          <w:rFonts w:ascii="Arial" w:hAnsi="Arial" w:cs="Arial"/>
          <w:bCs/>
          <w:color w:val="auto"/>
          <w:sz w:val="20"/>
          <w:szCs w:val="20"/>
        </w:rPr>
        <w:t>nsuccessful results</w:t>
      </w:r>
      <w:r w:rsidR="00F478C1">
        <w:rPr>
          <w:rFonts w:ascii="Arial" w:hAnsi="Arial" w:cs="Arial"/>
          <w:bCs/>
          <w:color w:val="auto"/>
          <w:sz w:val="20"/>
          <w:szCs w:val="20"/>
        </w:rPr>
        <w:t xml:space="preserve"> were more common for</w:t>
      </w:r>
      <w:r w:rsidR="001B22FE" w:rsidRPr="00CF54D5">
        <w:rPr>
          <w:rFonts w:ascii="Arial" w:hAnsi="Arial" w:cs="Arial"/>
          <w:bCs/>
          <w:color w:val="auto"/>
          <w:sz w:val="20"/>
          <w:szCs w:val="20"/>
        </w:rPr>
        <w:t xml:space="preserve"> </w:t>
      </w:r>
      <w:r w:rsidR="00F478C1" w:rsidRPr="00525D8F">
        <w:rPr>
          <w:rFonts w:ascii="Arial" w:hAnsi="Arial" w:cs="Arial"/>
          <w:bCs/>
          <w:color w:val="auto"/>
          <w:sz w:val="20"/>
          <w:szCs w:val="20"/>
          <w:lang w:eastAsia="de-CH"/>
        </w:rPr>
        <w:t xml:space="preserve">MTB Plus </w:t>
      </w:r>
      <w:r w:rsidR="001B22FE" w:rsidRPr="00CF54D5">
        <w:rPr>
          <w:rFonts w:ascii="Arial" w:hAnsi="Arial" w:cs="Arial"/>
          <w:bCs/>
          <w:color w:val="auto"/>
          <w:sz w:val="20"/>
          <w:szCs w:val="20"/>
        </w:rPr>
        <w:t xml:space="preserve">than </w:t>
      </w:r>
      <w:r w:rsidR="005936E4">
        <w:rPr>
          <w:rFonts w:ascii="Arial" w:hAnsi="Arial" w:cs="Arial"/>
          <w:bCs/>
          <w:color w:val="auto"/>
          <w:sz w:val="20"/>
          <w:szCs w:val="20"/>
        </w:rPr>
        <w:t>Ultima</w:t>
      </w:r>
      <w:r w:rsidR="001B22FE" w:rsidRPr="00CF54D5">
        <w:rPr>
          <w:rFonts w:ascii="Arial" w:hAnsi="Arial" w:cs="Arial"/>
          <w:bCs/>
          <w:color w:val="auto"/>
          <w:sz w:val="20"/>
          <w:szCs w:val="20"/>
        </w:rPr>
        <w:t>.</w:t>
      </w:r>
      <w:r w:rsidRPr="00116150">
        <w:rPr>
          <w:rFonts w:ascii="Arial" w:hAnsi="Arial" w:cs="Arial"/>
          <w:color w:val="auto"/>
          <w:sz w:val="20"/>
          <w:szCs w:val="20"/>
        </w:rPr>
        <w:t xml:space="preserve"> </w:t>
      </w:r>
      <w:r w:rsidR="0001300E" w:rsidRPr="00116150">
        <w:rPr>
          <w:rFonts w:ascii="Arial" w:hAnsi="Arial" w:cs="Arial"/>
          <w:color w:val="auto"/>
          <w:sz w:val="20"/>
          <w:szCs w:val="20"/>
        </w:rPr>
        <w:t xml:space="preserve">Repeat testing resolved </w:t>
      </w:r>
      <w:r w:rsidR="1BDDC470" w:rsidRPr="00116150">
        <w:rPr>
          <w:rFonts w:ascii="Arial" w:hAnsi="Arial" w:cs="Arial"/>
          <w:color w:val="auto"/>
          <w:sz w:val="20"/>
          <w:szCs w:val="20"/>
        </w:rPr>
        <w:t xml:space="preserve">over </w:t>
      </w:r>
      <w:r w:rsidRPr="00116150">
        <w:rPr>
          <w:rFonts w:ascii="Arial" w:hAnsi="Arial" w:cs="Arial"/>
          <w:color w:val="auto"/>
          <w:sz w:val="20"/>
          <w:szCs w:val="20"/>
        </w:rPr>
        <w:t xml:space="preserve">half of the </w:t>
      </w:r>
      <w:r w:rsidR="00C463C5" w:rsidRPr="00116150">
        <w:rPr>
          <w:rFonts w:ascii="Arial" w:hAnsi="Arial" w:cs="Arial"/>
          <w:color w:val="auto"/>
          <w:sz w:val="20"/>
          <w:szCs w:val="20"/>
        </w:rPr>
        <w:t>unsuccessful</w:t>
      </w:r>
      <w:r w:rsidRPr="00116150">
        <w:rPr>
          <w:rFonts w:ascii="Arial" w:hAnsi="Arial" w:cs="Arial"/>
          <w:color w:val="auto"/>
          <w:sz w:val="20"/>
          <w:szCs w:val="20"/>
        </w:rPr>
        <w:t xml:space="preserve"> results for both </w:t>
      </w:r>
      <w:r w:rsidR="00ED1DDF" w:rsidRPr="00116150">
        <w:rPr>
          <w:rFonts w:ascii="Arial" w:hAnsi="Arial" w:cs="Arial"/>
          <w:color w:val="auto"/>
          <w:sz w:val="20"/>
          <w:szCs w:val="20"/>
        </w:rPr>
        <w:t>tests</w:t>
      </w:r>
      <w:r w:rsidR="00B36CCB" w:rsidRPr="00116150">
        <w:rPr>
          <w:rFonts w:ascii="Arial" w:hAnsi="Arial" w:cs="Arial"/>
          <w:color w:val="auto"/>
          <w:sz w:val="20"/>
          <w:szCs w:val="20"/>
        </w:rPr>
        <w:t>.</w:t>
      </w:r>
      <w:bookmarkEnd w:id="23"/>
      <w:r w:rsidRPr="00116150">
        <w:rPr>
          <w:rFonts w:ascii="Arial" w:hAnsi="Arial" w:cs="Arial"/>
          <w:color w:val="auto"/>
          <w:sz w:val="20"/>
          <w:szCs w:val="20"/>
        </w:rPr>
        <w:t xml:space="preserve"> </w:t>
      </w:r>
      <w:r w:rsidR="00AA76EE" w:rsidRPr="00116150">
        <w:rPr>
          <w:rFonts w:ascii="Arial" w:hAnsi="Arial" w:cs="Arial"/>
          <w:color w:val="auto"/>
          <w:sz w:val="20"/>
          <w:szCs w:val="20"/>
        </w:rPr>
        <w:t>Data are % (95% CI) n/N.</w:t>
      </w:r>
      <w:bookmarkEnd w:id="24"/>
    </w:p>
    <w:tbl>
      <w:tblPr>
        <w:tblpPr w:leftFromText="180" w:rightFromText="180" w:vertAnchor="text" w:horzAnchor="margin" w:tblpY="47"/>
        <w:tblW w:w="13104" w:type="dxa"/>
        <w:tblLayout w:type="fixed"/>
        <w:tblLook w:val="04A0" w:firstRow="1" w:lastRow="0" w:firstColumn="1" w:lastColumn="0" w:noHBand="0" w:noVBand="1"/>
      </w:tblPr>
      <w:tblGrid>
        <w:gridCol w:w="1872"/>
        <w:gridCol w:w="1872"/>
        <w:gridCol w:w="1872"/>
        <w:gridCol w:w="1872"/>
        <w:gridCol w:w="1872"/>
        <w:gridCol w:w="1872"/>
        <w:gridCol w:w="1872"/>
      </w:tblGrid>
      <w:tr w:rsidR="00116150" w:rsidRPr="000E00D2" w14:paraId="4E51E538" w14:textId="77777777">
        <w:trPr>
          <w:trHeight w:val="20"/>
        </w:trPr>
        <w:tc>
          <w:tcPr>
            <w:tcW w:w="1872" w:type="dxa"/>
            <w:tcBorders>
              <w:right w:val="single" w:sz="12" w:space="0" w:color="auto"/>
            </w:tcBorders>
          </w:tcPr>
          <w:p w14:paraId="4FF16572" w14:textId="77777777" w:rsidR="00116150" w:rsidRPr="000E00D2" w:rsidRDefault="00116150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5616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3A4D391" w14:textId="265C6DAF" w:rsidR="00116150" w:rsidRPr="000E00D2" w:rsidRDefault="00116150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MTB Plus</w:t>
            </w:r>
          </w:p>
        </w:tc>
        <w:tc>
          <w:tcPr>
            <w:tcW w:w="5616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D58AF81" w14:textId="10EE75C1" w:rsidR="00116150" w:rsidRPr="000E00D2" w:rsidRDefault="005936E4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Ultima</w:t>
            </w:r>
          </w:p>
        </w:tc>
      </w:tr>
      <w:tr w:rsidR="006A5059" w:rsidRPr="000E00D2" w14:paraId="6D1E9CF1" w14:textId="77777777" w:rsidTr="00135F99">
        <w:trPr>
          <w:trHeight w:val="20"/>
        </w:trPr>
        <w:tc>
          <w:tcPr>
            <w:tcW w:w="1872" w:type="dxa"/>
            <w:tcBorders>
              <w:bottom w:val="single" w:sz="12" w:space="0" w:color="auto"/>
              <w:right w:val="single" w:sz="12" w:space="0" w:color="auto"/>
            </w:tcBorders>
          </w:tcPr>
          <w:p w14:paraId="36D36AD6" w14:textId="77777777" w:rsidR="0024628C" w:rsidRPr="000E00D2" w:rsidRDefault="0024628C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87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67B6773F" w14:textId="77777777" w:rsidR="0024628C" w:rsidRPr="000E00D2" w:rsidRDefault="0024628C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Initial test results</w:t>
            </w:r>
          </w:p>
        </w:tc>
        <w:tc>
          <w:tcPr>
            <w:tcW w:w="1872" w:type="dxa"/>
            <w:tcBorders>
              <w:top w:val="single" w:sz="12" w:space="0" w:color="auto"/>
              <w:bottom w:val="single" w:sz="12" w:space="0" w:color="auto"/>
            </w:tcBorders>
          </w:tcPr>
          <w:p w14:paraId="5E098E1E" w14:textId="4CB06262" w:rsidR="00F53B21" w:rsidRPr="000E00D2" w:rsidRDefault="007573E5" w:rsidP="00F53B2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R</w:t>
            </w:r>
            <w:r w:rsidR="00115AD5"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epeat</w:t>
            </w: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ed results</w:t>
            </w:r>
            <w:r w:rsidR="0024628C"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</w:t>
            </w:r>
          </w:p>
          <w:p w14:paraId="3DADD576" w14:textId="77777777" w:rsidR="0024628C" w:rsidRDefault="0024628C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of initial </w:t>
            </w:r>
            <w:r w:rsidR="00C463C5"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unsuccessful</w:t>
            </w: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test</w:t>
            </w:r>
            <w:r w:rsidRPr="000E00D2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#</w:t>
            </w: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n=86)</w:t>
            </w:r>
          </w:p>
          <w:p w14:paraId="2F9DF3C2" w14:textId="3BF57887" w:rsidR="00AC50F7" w:rsidRPr="000E00D2" w:rsidRDefault="00AC50F7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872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599D31AA" w14:textId="1F2C0F15" w:rsidR="00AC50F7" w:rsidRPr="00AC50F7" w:rsidRDefault="00560C89" w:rsidP="00BE69F3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gram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Final results</w:t>
            </w:r>
            <w:proofErr w:type="gramEnd"/>
            <w:r>
              <w:rPr>
                <w:rFonts w:ascii="Arial" w:hAnsi="Arial" w:cs="Arial"/>
                <w:b/>
                <w:bCs/>
                <w:sz w:val="18"/>
                <w:szCs w:val="18"/>
              </w:rPr>
              <w:t>*</w:t>
            </w:r>
          </w:p>
        </w:tc>
        <w:tc>
          <w:tcPr>
            <w:tcW w:w="187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7E873EF0" w14:textId="77777777" w:rsidR="0024628C" w:rsidRPr="000E00D2" w:rsidDel="00EA5489" w:rsidRDefault="0024628C" w:rsidP="00BE69F3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Initial test results</w:t>
            </w:r>
          </w:p>
        </w:tc>
        <w:tc>
          <w:tcPr>
            <w:tcW w:w="1872" w:type="dxa"/>
            <w:tcBorders>
              <w:top w:val="single" w:sz="12" w:space="0" w:color="auto"/>
              <w:bottom w:val="single" w:sz="12" w:space="0" w:color="auto"/>
            </w:tcBorders>
          </w:tcPr>
          <w:p w14:paraId="14ADBEC1" w14:textId="77777777" w:rsidR="00E51308" w:rsidRPr="000E00D2" w:rsidRDefault="00E51308" w:rsidP="00E51308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Repeated results </w:t>
            </w:r>
          </w:p>
          <w:p w14:paraId="0CCD496C" w14:textId="65C513B2" w:rsidR="00E51308" w:rsidRPr="000E00D2" w:rsidRDefault="00E51308" w:rsidP="00E51308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of initial unsuccessful </w:t>
            </w:r>
            <w:r w:rsidR="0024628C"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test</w:t>
            </w:r>
            <w:r w:rsidR="0024628C" w:rsidRPr="000E00D2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#</w:t>
            </w:r>
          </w:p>
          <w:p w14:paraId="358A9FCC" w14:textId="796402D3" w:rsidR="0024628C" w:rsidRPr="000E00D2" w:rsidDel="00EA5489" w:rsidRDefault="0024628C" w:rsidP="00E51308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n=52)</w:t>
            </w:r>
          </w:p>
        </w:tc>
        <w:tc>
          <w:tcPr>
            <w:tcW w:w="1872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2212895" w14:textId="5C82ABCC" w:rsidR="0024628C" w:rsidRPr="000E00D2" w:rsidDel="00EA5489" w:rsidRDefault="00560C89" w:rsidP="00BE69F3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gram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Final results</w:t>
            </w:r>
            <w:proofErr w:type="gramEnd"/>
            <w:r>
              <w:rPr>
                <w:rFonts w:ascii="Arial" w:hAnsi="Arial" w:cs="Arial"/>
                <w:b/>
                <w:bCs/>
                <w:sz w:val="18"/>
                <w:szCs w:val="18"/>
              </w:rPr>
              <w:t>*</w:t>
            </w:r>
          </w:p>
        </w:tc>
      </w:tr>
      <w:tr w:rsidR="00B54DC1" w:rsidRPr="000E00D2" w14:paraId="7DD82DCB" w14:textId="77777777" w:rsidTr="00135F99">
        <w:trPr>
          <w:trHeight w:val="20"/>
        </w:trPr>
        <w:tc>
          <w:tcPr>
            <w:tcW w:w="187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4A77A7F6" w14:textId="05B969B7" w:rsidR="00520141" w:rsidRPr="000E00D2" w:rsidRDefault="00520141" w:rsidP="00520141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Successful</w:t>
            </w:r>
          </w:p>
          <w:p w14:paraId="6B735D1C" w14:textId="77777777" w:rsidR="00520141" w:rsidRPr="000E00D2" w:rsidRDefault="00520141" w:rsidP="00520141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 (detected or not detected)</w:t>
            </w:r>
          </w:p>
        </w:tc>
        <w:tc>
          <w:tcPr>
            <w:tcW w:w="1872" w:type="dxa"/>
            <w:tcBorders>
              <w:top w:val="single" w:sz="12" w:space="0" w:color="auto"/>
              <w:left w:val="single" w:sz="12" w:space="0" w:color="auto"/>
            </w:tcBorders>
            <w:shd w:val="clear" w:color="000000" w:fill="FFFFFF"/>
          </w:tcPr>
          <w:p w14:paraId="43C7E5B8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3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79, 85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415/501</w:t>
            </w:r>
          </w:p>
        </w:tc>
        <w:tc>
          <w:tcPr>
            <w:tcW w:w="1872" w:type="dxa"/>
            <w:tcBorders>
              <w:top w:val="single" w:sz="12" w:space="0" w:color="auto"/>
            </w:tcBorders>
            <w:shd w:val="clear" w:color="000000" w:fill="FFFFFF"/>
          </w:tcPr>
          <w:p w14:paraId="66C4A912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49, 6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52/86</w:t>
            </w:r>
          </w:p>
        </w:tc>
        <w:tc>
          <w:tcPr>
            <w:tcW w:w="1872" w:type="dxa"/>
            <w:tcBorders>
              <w:top w:val="single" w:sz="12" w:space="0" w:color="auto"/>
              <w:right w:val="single" w:sz="4" w:space="0" w:color="D0CECE"/>
            </w:tcBorders>
            <w:shd w:val="clear" w:color="000000" w:fill="FFFFFF"/>
            <w:vAlign w:val="bottom"/>
          </w:tcPr>
          <w:p w14:paraId="21970097" w14:textId="21D1D0AE" w:rsidR="00520141" w:rsidRPr="000E00D2" w:rsidRDefault="00A43D7A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93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br/>
              <w:t>(91, 95)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br/>
              <w:t xml:space="preserve"> 467/501</w:t>
            </w:r>
          </w:p>
        </w:tc>
        <w:tc>
          <w:tcPr>
            <w:tcW w:w="1872" w:type="dxa"/>
            <w:tcBorders>
              <w:top w:val="single" w:sz="12" w:space="0" w:color="auto"/>
              <w:left w:val="single" w:sz="12" w:space="0" w:color="auto"/>
            </w:tcBorders>
            <w:shd w:val="clear" w:color="000000" w:fill="FFFFFF"/>
          </w:tcPr>
          <w:p w14:paraId="38FE6DA8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7, 92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449/501</w:t>
            </w:r>
          </w:p>
        </w:tc>
        <w:tc>
          <w:tcPr>
            <w:tcW w:w="1872" w:type="dxa"/>
            <w:tcBorders>
              <w:top w:val="single" w:sz="12" w:space="0" w:color="auto"/>
            </w:tcBorders>
            <w:shd w:val="clear" w:color="000000" w:fill="FFFFFF"/>
          </w:tcPr>
          <w:p w14:paraId="13C1A6D7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54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39, 64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8/52</w:t>
            </w:r>
          </w:p>
        </w:tc>
        <w:tc>
          <w:tcPr>
            <w:tcW w:w="1872" w:type="dxa"/>
            <w:tcBorders>
              <w:top w:val="single" w:sz="12" w:space="0" w:color="auto"/>
              <w:right w:val="single" w:sz="12" w:space="0" w:color="auto"/>
            </w:tcBorders>
            <w:shd w:val="clear" w:color="000000" w:fill="FFFFFF"/>
          </w:tcPr>
          <w:p w14:paraId="4E36E071" w14:textId="77777777" w:rsidR="00191ADD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</w:p>
          <w:p w14:paraId="2A4D28F7" w14:textId="77777777" w:rsidR="00191ADD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(93, 97)</w:t>
            </w:r>
          </w:p>
          <w:p w14:paraId="072A53A9" w14:textId="6D29645E" w:rsidR="00520141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 477/501</w:t>
            </w:r>
          </w:p>
        </w:tc>
      </w:tr>
      <w:tr w:rsidR="00B54DC1" w:rsidRPr="000E00D2" w14:paraId="533EF03B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  <w:shd w:val="clear" w:color="000000" w:fill="FFFFFF"/>
          </w:tcPr>
          <w:p w14:paraId="6961B5D0" w14:textId="18636805" w:rsidR="00520141" w:rsidRPr="000E00D2" w:rsidRDefault="00520141" w:rsidP="00520141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Unsuccessful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6488CA25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7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14, 2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86/501</w:t>
            </w:r>
          </w:p>
        </w:tc>
        <w:tc>
          <w:tcPr>
            <w:tcW w:w="1872" w:type="dxa"/>
            <w:shd w:val="clear" w:color="000000" w:fill="FFFFFF"/>
          </w:tcPr>
          <w:p w14:paraId="6EBFE89F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4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29, 4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34/86</w:t>
            </w: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534C0D47" w14:textId="188D0BA3" w:rsidR="00520141" w:rsidRPr="000E00D2" w:rsidRDefault="00FE4A15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7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br/>
              <w:t>(5, 9)</w:t>
            </w:r>
            <w:r w:rsidR="0021698F" w:rsidRPr="000E00D2">
              <w:rPr>
                <w:rFonts w:ascii="Arial" w:hAnsi="Arial" w:cs="Arial"/>
                <w:sz w:val="18"/>
                <w:szCs w:val="18"/>
              </w:rPr>
              <w:br/>
              <w:t xml:space="preserve"> 34/501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27A63DD4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, 13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52/501</w:t>
            </w:r>
          </w:p>
        </w:tc>
        <w:tc>
          <w:tcPr>
            <w:tcW w:w="1872" w:type="dxa"/>
            <w:shd w:val="clear" w:color="000000" w:fill="FFFFFF"/>
          </w:tcPr>
          <w:p w14:paraId="2F9EAA1C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46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32, 57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4/52</w:t>
            </w: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45F8FF66" w14:textId="77777777" w:rsidR="00191ADD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7C6ABF4C" w14:textId="77777777" w:rsidR="00191ADD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(3, 6)</w:t>
            </w:r>
          </w:p>
          <w:p w14:paraId="74F0C192" w14:textId="2639BF3F" w:rsidR="00520141" w:rsidRPr="000E00D2" w:rsidRDefault="00191ADD" w:rsidP="00191ADD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 24/501</w:t>
            </w:r>
          </w:p>
        </w:tc>
      </w:tr>
      <w:tr w:rsidR="00B54DC1" w:rsidRPr="000E00D2" w14:paraId="08DF1D3A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  <w:shd w:val="clear" w:color="000000" w:fill="FFFFFF"/>
          </w:tcPr>
          <w:p w14:paraId="3092DA61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0CD09801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shd w:val="clear" w:color="000000" w:fill="FFFFFF"/>
          </w:tcPr>
          <w:p w14:paraId="39640CE5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4E4F7F50" w14:textId="4A1E74B1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5AD3FCE6" w14:textId="06BD4475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p=0.001</w:t>
            </w:r>
            <w:r w:rsidR="003F4908">
              <w:rPr>
                <w:rFonts w:ascii="Arial" w:hAnsi="Arial" w:cs="Arial"/>
                <w:b/>
                <w:bCs/>
                <w:sz w:val="18"/>
                <w:szCs w:val="18"/>
              </w:rPr>
              <w:t>8</w:t>
            </w:r>
            <w:r w:rsidRPr="000E00D2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872" w:type="dxa"/>
            <w:shd w:val="clear" w:color="000000" w:fill="FFFFFF"/>
          </w:tcPr>
          <w:p w14:paraId="1199DF6C" w14:textId="1EEFD8BE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571CD9DF" w14:textId="4711E87D" w:rsidR="00520141" w:rsidRPr="000E00D2" w:rsidRDefault="00520141" w:rsidP="00EF5D53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54DC1" w:rsidRPr="000E00D2" w14:paraId="02B8987C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</w:tcPr>
          <w:p w14:paraId="7270EC0B" w14:textId="77777777" w:rsidR="00520141" w:rsidRPr="000E00D2" w:rsidRDefault="00520141" w:rsidP="00520141">
            <w:pPr>
              <w:spacing w:after="0" w:line="240" w:lineRule="auto"/>
              <w:ind w:left="164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Invalid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711C681D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1, 94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77/86</w:t>
            </w:r>
          </w:p>
        </w:tc>
        <w:tc>
          <w:tcPr>
            <w:tcW w:w="1872" w:type="dxa"/>
            <w:shd w:val="clear" w:color="000000" w:fill="FFFFFF"/>
          </w:tcPr>
          <w:p w14:paraId="69D32621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90, 10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34/34</w:t>
            </w: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646ABB18" w14:textId="6E851937" w:rsidR="00520141" w:rsidRPr="000E00D2" w:rsidRDefault="00662303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90, 10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34/34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6D987244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4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4, 9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49/52</w:t>
            </w:r>
          </w:p>
        </w:tc>
        <w:tc>
          <w:tcPr>
            <w:tcW w:w="1872" w:type="dxa"/>
            <w:shd w:val="clear" w:color="000000" w:fill="FFFFFF"/>
          </w:tcPr>
          <w:p w14:paraId="0C647FC9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6, 10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4/24</w:t>
            </w: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0686F6D9" w14:textId="65F4349E" w:rsidR="00520141" w:rsidRPr="000E00D2" w:rsidRDefault="00E230D5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86, 10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4/24</w:t>
            </w:r>
          </w:p>
        </w:tc>
      </w:tr>
      <w:tr w:rsidR="00B54DC1" w:rsidRPr="000E00D2" w14:paraId="199A52CD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</w:tcPr>
          <w:p w14:paraId="7EBE829E" w14:textId="77777777" w:rsidR="00520141" w:rsidRPr="000E00D2" w:rsidRDefault="00520141" w:rsidP="00520141">
            <w:pPr>
              <w:spacing w:after="0" w:line="240" w:lineRule="auto"/>
              <w:ind w:left="164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Error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6DA5E2BB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5, 17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9/86</w:t>
            </w:r>
          </w:p>
        </w:tc>
        <w:tc>
          <w:tcPr>
            <w:tcW w:w="1872" w:type="dxa"/>
            <w:shd w:val="clear" w:color="000000" w:fill="FFFFFF"/>
          </w:tcPr>
          <w:p w14:paraId="0FF8101B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7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0/34</w:t>
            </w: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3A8E8C23" w14:textId="73C30A72" w:rsidR="00520141" w:rsidRPr="000E00D2" w:rsidRDefault="00074717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7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0/34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09A2FAA0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1, 13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3/52</w:t>
            </w:r>
          </w:p>
        </w:tc>
        <w:tc>
          <w:tcPr>
            <w:tcW w:w="1872" w:type="dxa"/>
            <w:shd w:val="clear" w:color="000000" w:fill="FFFFFF"/>
          </w:tcPr>
          <w:p w14:paraId="4C7592C8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10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0/24</w:t>
            </w: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4452E6FB" w14:textId="77777777" w:rsidR="00E230D5" w:rsidRPr="000E00D2" w:rsidRDefault="00E230D5" w:rsidP="00E230D5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</w:p>
          <w:p w14:paraId="3B740493" w14:textId="77777777" w:rsidR="00E230D5" w:rsidRPr="000E00D2" w:rsidRDefault="00E230D5" w:rsidP="00E230D5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(0, 10)</w:t>
            </w:r>
          </w:p>
          <w:p w14:paraId="558CE782" w14:textId="6CE049A0" w:rsidR="00520141" w:rsidRPr="000E00D2" w:rsidRDefault="00E230D5" w:rsidP="00E230D5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 0/24</w:t>
            </w:r>
          </w:p>
        </w:tc>
      </w:tr>
      <w:tr w:rsidR="00B54DC1" w:rsidRPr="000E00D2" w14:paraId="4DBCD093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</w:tcPr>
          <w:p w14:paraId="50673D84" w14:textId="77777777" w:rsidR="00520141" w:rsidRPr="000E00D2" w:rsidRDefault="00520141" w:rsidP="00520141">
            <w:pPr>
              <w:spacing w:after="0" w:line="240" w:lineRule="auto"/>
              <w:ind w:left="2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Error-1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23AFCFE4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78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40, 95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7/9</w:t>
            </w:r>
          </w:p>
        </w:tc>
        <w:tc>
          <w:tcPr>
            <w:tcW w:w="1872" w:type="dxa"/>
            <w:shd w:val="clear" w:color="000000" w:fill="FFFFFF"/>
          </w:tcPr>
          <w:p w14:paraId="2AC716A0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32BBC5D4" w14:textId="77605699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68A1175A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33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1, 83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1/3</w:t>
            </w:r>
          </w:p>
        </w:tc>
        <w:tc>
          <w:tcPr>
            <w:tcW w:w="1872" w:type="dxa"/>
            <w:shd w:val="clear" w:color="000000" w:fill="FFFFFF"/>
          </w:tcPr>
          <w:p w14:paraId="0709C086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1C2B8C94" w14:textId="4E18F03A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54DC1" w:rsidRPr="000E00D2" w14:paraId="6B97B041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</w:tcPr>
          <w:p w14:paraId="5F9A63D4" w14:textId="77777777" w:rsidR="00520141" w:rsidRPr="000E00D2" w:rsidRDefault="00520141" w:rsidP="00520141">
            <w:pPr>
              <w:spacing w:after="0" w:line="240" w:lineRule="auto"/>
              <w:ind w:left="2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Error-4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40F4A058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39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1/9</w:t>
            </w:r>
          </w:p>
        </w:tc>
        <w:tc>
          <w:tcPr>
            <w:tcW w:w="1872" w:type="dxa"/>
            <w:shd w:val="clear" w:color="000000" w:fill="FFFFFF"/>
          </w:tcPr>
          <w:p w14:paraId="03B83221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4C67CD84" w14:textId="04211D1C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45441D44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7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9, 97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/3</w:t>
            </w:r>
          </w:p>
        </w:tc>
        <w:tc>
          <w:tcPr>
            <w:tcW w:w="1872" w:type="dxa"/>
            <w:shd w:val="clear" w:color="000000" w:fill="FFFFFF"/>
          </w:tcPr>
          <w:p w14:paraId="61238B26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2B9E1BA7" w14:textId="2DC4C64D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54DC1" w:rsidRPr="000E00D2" w14:paraId="4A5BAF08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right w:val="single" w:sz="12" w:space="0" w:color="auto"/>
            </w:tcBorders>
          </w:tcPr>
          <w:p w14:paraId="35519E9B" w14:textId="77777777" w:rsidR="00520141" w:rsidRPr="000E00D2" w:rsidRDefault="00520141" w:rsidP="00520141">
            <w:pPr>
              <w:spacing w:after="0" w:line="240" w:lineRule="auto"/>
              <w:ind w:left="2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>Error-5</w:t>
            </w: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173E76DB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39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1/9</w:t>
            </w:r>
          </w:p>
        </w:tc>
        <w:tc>
          <w:tcPr>
            <w:tcW w:w="1872" w:type="dxa"/>
            <w:shd w:val="clear" w:color="000000" w:fill="FFFFFF"/>
          </w:tcPr>
          <w:p w14:paraId="52625B2B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4" w:space="0" w:color="D0CECE"/>
            </w:tcBorders>
            <w:shd w:val="clear" w:color="000000" w:fill="FFFFFF"/>
            <w:vAlign w:val="bottom"/>
          </w:tcPr>
          <w:p w14:paraId="22504F86" w14:textId="2686CE15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left w:val="single" w:sz="12" w:space="0" w:color="auto"/>
            </w:tcBorders>
            <w:shd w:val="clear" w:color="000000" w:fill="FFFFFF"/>
          </w:tcPr>
          <w:p w14:paraId="7E07856B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(0, 5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0/3</w:t>
            </w:r>
          </w:p>
        </w:tc>
        <w:tc>
          <w:tcPr>
            <w:tcW w:w="1872" w:type="dxa"/>
            <w:shd w:val="clear" w:color="000000" w:fill="FFFFFF"/>
          </w:tcPr>
          <w:p w14:paraId="01964D7D" w14:textId="77777777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72" w:type="dxa"/>
            <w:tcBorders>
              <w:right w:val="single" w:sz="12" w:space="0" w:color="auto"/>
            </w:tcBorders>
            <w:shd w:val="clear" w:color="000000" w:fill="FFFFFF"/>
          </w:tcPr>
          <w:p w14:paraId="7E27725F" w14:textId="70F83AA8" w:rsidR="00520141" w:rsidRPr="000E00D2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54DC1" w:rsidRPr="000E00D2" w14:paraId="4FC0D062" w14:textId="77777777" w:rsidTr="00135F99">
        <w:trPr>
          <w:trHeight w:val="20"/>
        </w:trPr>
        <w:tc>
          <w:tcPr>
            <w:tcW w:w="187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1D6CC59" w14:textId="77777777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1872" w:type="dxa"/>
            <w:tcBorders>
              <w:left w:val="single" w:sz="12" w:space="0" w:color="auto"/>
              <w:bottom w:val="single" w:sz="12" w:space="0" w:color="auto"/>
            </w:tcBorders>
            <w:shd w:val="clear" w:color="000000" w:fill="FFFFFF"/>
          </w:tcPr>
          <w:p w14:paraId="286A262F" w14:textId="77777777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501</w:t>
            </w:r>
          </w:p>
        </w:tc>
        <w:tc>
          <w:tcPr>
            <w:tcW w:w="1872" w:type="dxa"/>
            <w:tcBorders>
              <w:bottom w:val="single" w:sz="12" w:space="0" w:color="auto"/>
            </w:tcBorders>
            <w:shd w:val="clear" w:color="000000" w:fill="FFFFFF"/>
          </w:tcPr>
          <w:p w14:paraId="0B47A73B" w14:textId="77777777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86</w:t>
            </w:r>
          </w:p>
        </w:tc>
        <w:tc>
          <w:tcPr>
            <w:tcW w:w="1872" w:type="dxa"/>
            <w:tcBorders>
              <w:bottom w:val="single" w:sz="12" w:space="0" w:color="auto"/>
              <w:right w:val="single" w:sz="4" w:space="0" w:color="D0CECE"/>
            </w:tcBorders>
            <w:shd w:val="clear" w:color="000000" w:fill="FFFFFF"/>
            <w:vAlign w:val="bottom"/>
          </w:tcPr>
          <w:p w14:paraId="56E737DB" w14:textId="641EC131" w:rsidR="00520141" w:rsidRPr="0097430C" w:rsidRDefault="00542846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501</w:t>
            </w:r>
          </w:p>
        </w:tc>
        <w:tc>
          <w:tcPr>
            <w:tcW w:w="1872" w:type="dxa"/>
            <w:tcBorders>
              <w:left w:val="single" w:sz="12" w:space="0" w:color="auto"/>
              <w:bottom w:val="single" w:sz="12" w:space="0" w:color="auto"/>
            </w:tcBorders>
            <w:shd w:val="clear" w:color="000000" w:fill="FFFFFF"/>
          </w:tcPr>
          <w:p w14:paraId="7F56B9F3" w14:textId="086B1820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50</w:t>
            </w:r>
            <w:r w:rsidR="00871F1C"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</w:p>
        </w:tc>
        <w:tc>
          <w:tcPr>
            <w:tcW w:w="1872" w:type="dxa"/>
            <w:tcBorders>
              <w:bottom w:val="single" w:sz="12" w:space="0" w:color="auto"/>
            </w:tcBorders>
            <w:shd w:val="clear" w:color="000000" w:fill="FFFFFF"/>
          </w:tcPr>
          <w:p w14:paraId="3D28A6F9" w14:textId="77777777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52</w:t>
            </w:r>
          </w:p>
        </w:tc>
        <w:tc>
          <w:tcPr>
            <w:tcW w:w="1872" w:type="dxa"/>
            <w:tcBorders>
              <w:bottom w:val="single" w:sz="12" w:space="0" w:color="auto"/>
              <w:right w:val="single" w:sz="12" w:space="0" w:color="auto"/>
            </w:tcBorders>
            <w:shd w:val="clear" w:color="000000" w:fill="FFFFFF"/>
          </w:tcPr>
          <w:p w14:paraId="5B9A767F" w14:textId="4C7A8F89" w:rsidR="00520141" w:rsidRPr="0097430C" w:rsidRDefault="00520141" w:rsidP="00520141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5</w:t>
            </w:r>
            <w:r w:rsidR="00B4098C" w:rsidRPr="0097430C">
              <w:rPr>
                <w:rFonts w:ascii="Arial" w:hAnsi="Arial" w:cs="Arial"/>
                <w:b/>
                <w:bCs/>
                <w:sz w:val="18"/>
                <w:szCs w:val="18"/>
              </w:rPr>
              <w:t>01</w:t>
            </w:r>
          </w:p>
        </w:tc>
      </w:tr>
    </w:tbl>
    <w:p w14:paraId="7B8A84AB" w14:textId="77777777" w:rsidR="00363F7B" w:rsidRDefault="003A7EDD" w:rsidP="00550FCA">
      <w:pPr>
        <w:spacing w:after="0" w:line="24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*</w:t>
      </w:r>
      <w:r w:rsidR="002A100F" w:rsidRPr="003A7EDD">
        <w:rPr>
          <w:rFonts w:ascii="Arial" w:hAnsi="Arial" w:cs="Arial"/>
          <w:sz w:val="18"/>
          <w:szCs w:val="18"/>
        </w:rPr>
        <w:t>Combined</w:t>
      </w:r>
      <w:r w:rsidRPr="003A7EDD">
        <w:rPr>
          <w:rFonts w:ascii="Arial" w:hAnsi="Arial" w:cs="Arial"/>
          <w:sz w:val="18"/>
          <w:szCs w:val="18"/>
        </w:rPr>
        <w:t xml:space="preserve"> initial results and, if unsuccessful, with any repeats</w:t>
      </w:r>
      <w:r w:rsidR="002A100F">
        <w:rPr>
          <w:rFonts w:ascii="Arial" w:hAnsi="Arial" w:cs="Arial"/>
          <w:sz w:val="18"/>
          <w:szCs w:val="18"/>
        </w:rPr>
        <w:t>.</w:t>
      </w:r>
      <w:r w:rsidR="00327A93">
        <w:rPr>
          <w:rFonts w:ascii="Arial" w:hAnsi="Arial" w:cs="Arial"/>
          <w:sz w:val="18"/>
          <w:szCs w:val="18"/>
        </w:rPr>
        <w:t xml:space="preserve"> </w:t>
      </w:r>
    </w:p>
    <w:p w14:paraId="711D836A" w14:textId="47C2262F" w:rsidR="00327A93" w:rsidRDefault="0024628C" w:rsidP="00550FCA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0E00D2">
        <w:rPr>
          <w:rFonts w:ascii="Arial" w:hAnsi="Arial" w:cs="Arial"/>
          <w:sz w:val="18"/>
          <w:szCs w:val="18"/>
        </w:rPr>
        <w:t xml:space="preserve">Within row p-values: </w:t>
      </w:r>
      <w:r w:rsidRPr="000E00D2">
        <w:rPr>
          <w:rFonts w:ascii="Arial" w:hAnsi="Arial" w:cs="Arial"/>
          <w:sz w:val="18"/>
          <w:szCs w:val="18"/>
          <w:vertAlign w:val="superscript"/>
        </w:rPr>
        <w:t>†</w:t>
      </w:r>
      <w:r w:rsidR="00136E4E" w:rsidRPr="000E00D2">
        <w:rPr>
          <w:rFonts w:ascii="Arial" w:hAnsi="Arial" w:cs="Arial"/>
          <w:sz w:val="18"/>
          <w:szCs w:val="18"/>
        </w:rPr>
        <w:t xml:space="preserve">proportion </w:t>
      </w:r>
      <w:r w:rsidR="003A0E97" w:rsidRPr="000E00D2">
        <w:rPr>
          <w:rFonts w:ascii="Arial" w:hAnsi="Arial" w:cs="Arial"/>
          <w:sz w:val="18"/>
          <w:szCs w:val="18"/>
        </w:rPr>
        <w:t>unsuccessful</w:t>
      </w:r>
      <w:r w:rsidRPr="000E00D2">
        <w:rPr>
          <w:rFonts w:ascii="Arial" w:hAnsi="Arial" w:cs="Arial"/>
          <w:sz w:val="18"/>
          <w:szCs w:val="18"/>
        </w:rPr>
        <w:t xml:space="preserve"> initial test for </w:t>
      </w:r>
      <w:r w:rsidR="00A57875" w:rsidRPr="000E00D2">
        <w:rPr>
          <w:rFonts w:ascii="Arial" w:hAnsi="Arial" w:cs="Arial"/>
          <w:sz w:val="18"/>
          <w:szCs w:val="18"/>
        </w:rPr>
        <w:t xml:space="preserve">MTB </w:t>
      </w:r>
      <w:r w:rsidRPr="000E00D2">
        <w:rPr>
          <w:rFonts w:ascii="Arial" w:hAnsi="Arial" w:cs="Arial"/>
          <w:sz w:val="18"/>
          <w:szCs w:val="18"/>
        </w:rPr>
        <w:t xml:space="preserve">Plus vs. </w:t>
      </w:r>
      <w:r w:rsidR="005936E4">
        <w:rPr>
          <w:rFonts w:ascii="Arial" w:hAnsi="Arial" w:cs="Arial"/>
          <w:sz w:val="18"/>
          <w:szCs w:val="18"/>
        </w:rPr>
        <w:t>Ultima</w:t>
      </w:r>
      <w:r w:rsidR="002421FB">
        <w:rPr>
          <w:rFonts w:ascii="Arial" w:hAnsi="Arial" w:cs="Arial"/>
          <w:sz w:val="18"/>
          <w:szCs w:val="18"/>
        </w:rPr>
        <w:t>.</w:t>
      </w:r>
      <w:r w:rsidR="00327A93">
        <w:rPr>
          <w:rFonts w:ascii="Arial" w:hAnsi="Arial" w:cs="Arial"/>
          <w:sz w:val="18"/>
          <w:szCs w:val="18"/>
        </w:rPr>
        <w:t xml:space="preserve"> </w:t>
      </w:r>
    </w:p>
    <w:p w14:paraId="706B66AA" w14:textId="62398351" w:rsidR="00903A4B" w:rsidRDefault="0024628C" w:rsidP="00060DC9">
      <w:pPr>
        <w:spacing w:after="0" w:line="240" w:lineRule="auto"/>
        <w:rPr>
          <w:rStyle w:val="eop"/>
          <w:rFonts w:ascii="Arial" w:hAnsi="Arial" w:cs="Arial"/>
          <w:sz w:val="18"/>
          <w:szCs w:val="18"/>
          <w:shd w:val="clear" w:color="auto" w:fill="FFFFFF"/>
        </w:rPr>
        <w:sectPr w:rsidR="00903A4B" w:rsidSect="00F9365B">
          <w:footerReference w:type="default" r:id="rId12"/>
          <w:pgSz w:w="15840" w:h="12240" w:orient="landscape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  <w:r w:rsidRPr="00212B63">
        <w:rPr>
          <w:rStyle w:val="normaltextrun"/>
          <w:rFonts w:ascii="Arial" w:hAnsi="Arial" w:cs="Arial"/>
          <w:sz w:val="18"/>
          <w:szCs w:val="18"/>
          <w:shd w:val="clear" w:color="auto" w:fill="FFFFFF"/>
        </w:rPr>
        <w:t xml:space="preserve">Error code </w:t>
      </w:r>
      <w:r w:rsidR="00E772D5" w:rsidRPr="00212B63">
        <w:rPr>
          <w:rStyle w:val="normaltextrun"/>
          <w:rFonts w:ascii="Arial" w:hAnsi="Arial" w:cs="Arial"/>
          <w:sz w:val="18"/>
          <w:szCs w:val="18"/>
          <w:shd w:val="clear" w:color="auto" w:fill="FFFFFF"/>
        </w:rPr>
        <w:t>d</w:t>
      </w:r>
      <w:r w:rsidRPr="00212B63">
        <w:rPr>
          <w:rStyle w:val="normaltextrun"/>
          <w:rFonts w:ascii="Arial" w:hAnsi="Arial" w:cs="Arial"/>
          <w:sz w:val="18"/>
          <w:szCs w:val="18"/>
          <w:shd w:val="clear" w:color="auto" w:fill="FFFFFF"/>
        </w:rPr>
        <w:t>efinitions:</w:t>
      </w:r>
      <w:r w:rsidR="001E5459"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 xml:space="preserve"> </w:t>
      </w:r>
      <w:r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>Error-1 (faulty test chip)</w:t>
      </w:r>
      <w:r w:rsidR="0099388A"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 xml:space="preserve">; </w:t>
      </w:r>
      <w:r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>Error-4 (Runtime Error)</w:t>
      </w:r>
      <w:r w:rsidR="0099388A"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>;</w:t>
      </w:r>
      <w:r w:rsidRPr="00212B63">
        <w:rPr>
          <w:rStyle w:val="eop"/>
          <w:rFonts w:ascii="Arial" w:hAnsi="Arial" w:cs="Arial"/>
          <w:sz w:val="18"/>
          <w:szCs w:val="18"/>
          <w:shd w:val="clear" w:color="auto" w:fill="FFFFFF"/>
        </w:rPr>
        <w:t xml:space="preserve"> Error-5 (Probe check error).</w:t>
      </w:r>
      <w:r w:rsidR="00060DC9">
        <w:rPr>
          <w:rStyle w:val="eop"/>
          <w:rFonts w:ascii="Arial" w:hAnsi="Arial" w:cs="Arial"/>
          <w:sz w:val="18"/>
          <w:szCs w:val="18"/>
          <w:shd w:val="clear" w:color="auto" w:fill="FFFFFF"/>
        </w:rPr>
        <w:t xml:space="preserve"> </w:t>
      </w:r>
      <w:r w:rsidR="00060DC9" w:rsidRPr="00060DC9">
        <w:rPr>
          <w:rFonts w:ascii="Arial" w:hAnsi="Arial" w:cs="Arial"/>
          <w:sz w:val="18"/>
          <w:szCs w:val="18"/>
          <w:shd w:val="clear" w:color="auto" w:fill="FFFFFF"/>
        </w:rPr>
        <w:t>Bold font represents p values &lt;0.05</w:t>
      </w:r>
    </w:p>
    <w:p w14:paraId="14748522" w14:textId="77777777" w:rsidR="00903A4B" w:rsidRDefault="00903A4B" w:rsidP="00327A93">
      <w:pPr>
        <w:spacing w:before="120" w:after="0" w:line="240" w:lineRule="auto"/>
        <w:rPr>
          <w:rStyle w:val="eop"/>
          <w:rFonts w:ascii="Arial" w:hAnsi="Arial" w:cs="Arial"/>
          <w:sz w:val="18"/>
          <w:szCs w:val="18"/>
          <w:shd w:val="clear" w:color="auto" w:fill="FFFFFF"/>
        </w:rPr>
        <w:sectPr w:rsidR="00903A4B" w:rsidSect="00903A4B">
          <w:type w:val="continuous"/>
          <w:pgSz w:w="15840" w:h="12240" w:orient="landscape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00758E42" w14:textId="498F291C" w:rsidR="00BB016E" w:rsidRPr="006B3237" w:rsidRDefault="0024628C" w:rsidP="00CC73CB">
      <w:pPr>
        <w:pStyle w:val="Caption"/>
        <w:outlineLvl w:val="1"/>
        <w:rPr>
          <w:rFonts w:ascii="Arial" w:hAnsi="Arial" w:cs="Arial"/>
          <w:i/>
          <w:color w:val="auto"/>
          <w:sz w:val="20"/>
          <w:szCs w:val="20"/>
        </w:rPr>
      </w:pPr>
      <w:bookmarkStart w:id="25" w:name="_Ref158875117"/>
      <w:bookmarkStart w:id="26" w:name="_Toc147933515"/>
      <w:bookmarkStart w:id="27" w:name="_Toc170410760"/>
      <w:bookmarkStart w:id="28" w:name="_Toc176717644"/>
      <w:r w:rsidRPr="008E61CE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bookmarkEnd w:id="25"/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begin"/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instrText xml:space="preserve"> SEQ Supplementary_table \* ARABIC </w:instrText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separate"/>
      </w:r>
      <w:r w:rsidR="005838BF">
        <w:rPr>
          <w:rFonts w:ascii="Arial" w:hAnsi="Arial" w:cs="Arial"/>
          <w:b/>
          <w:noProof/>
          <w:sz w:val="20"/>
          <w:szCs w:val="20"/>
          <w:u w:val="single"/>
        </w:rPr>
        <w:t>2</w:t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end"/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. </w:t>
      </w:r>
      <w:r w:rsidR="004068C0" w:rsidRPr="00EE3422">
        <w:rPr>
          <w:rFonts w:ascii="Arial" w:hAnsi="Arial" w:cs="Arial"/>
          <w:b/>
          <w:color w:val="auto"/>
          <w:sz w:val="20"/>
          <w:szCs w:val="20"/>
        </w:rPr>
        <w:t xml:space="preserve">Proportion </w:t>
      </w:r>
      <w:r w:rsidR="00BD450B">
        <w:rPr>
          <w:rFonts w:ascii="Arial" w:hAnsi="Arial" w:cs="Arial"/>
          <w:b/>
          <w:color w:val="auto"/>
          <w:sz w:val="20"/>
          <w:szCs w:val="20"/>
        </w:rPr>
        <w:t>unsuccessful (invalid</w:t>
      </w:r>
      <w:r w:rsidR="0045649D">
        <w:rPr>
          <w:rFonts w:ascii="Arial" w:hAnsi="Arial" w:cs="Arial"/>
          <w:b/>
          <w:color w:val="auto"/>
          <w:sz w:val="20"/>
          <w:szCs w:val="20"/>
        </w:rPr>
        <w:t>, error</w:t>
      </w:r>
      <w:r w:rsidR="00BD450B">
        <w:rPr>
          <w:rFonts w:ascii="Arial" w:hAnsi="Arial" w:cs="Arial"/>
          <w:b/>
          <w:color w:val="auto"/>
          <w:sz w:val="20"/>
          <w:szCs w:val="20"/>
        </w:rPr>
        <w:t xml:space="preserve">) </w:t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and false-positive results </w:t>
      </w:r>
      <w:r w:rsidR="66A13486" w:rsidRPr="00EE3422">
        <w:rPr>
          <w:rFonts w:ascii="Arial" w:hAnsi="Arial" w:cs="Arial"/>
          <w:b/>
          <w:color w:val="auto"/>
          <w:sz w:val="20"/>
          <w:szCs w:val="20"/>
        </w:rPr>
        <w:t xml:space="preserve">for </w:t>
      </w:r>
      <w:r w:rsidR="00B57EAB" w:rsidRPr="00EE3422">
        <w:rPr>
          <w:rFonts w:ascii="Arial" w:hAnsi="Arial" w:cs="Arial"/>
          <w:b/>
          <w:color w:val="auto"/>
          <w:sz w:val="20"/>
          <w:szCs w:val="20"/>
        </w:rPr>
        <w:t xml:space="preserve">MTB </w:t>
      </w:r>
      <w:r w:rsidRPr="00EE3422">
        <w:rPr>
          <w:rFonts w:ascii="Arial" w:hAnsi="Arial" w:cs="Arial"/>
          <w:b/>
          <w:color w:val="auto"/>
          <w:sz w:val="20"/>
          <w:szCs w:val="20"/>
        </w:rPr>
        <w:t>Plus</w:t>
      </w:r>
      <w:r w:rsidR="00BD450B">
        <w:rPr>
          <w:rFonts w:ascii="Arial" w:hAnsi="Arial" w:cs="Arial"/>
          <w:b/>
          <w:color w:val="auto"/>
          <w:sz w:val="20"/>
          <w:szCs w:val="20"/>
        </w:rPr>
        <w:t xml:space="preserve"> and</w:t>
      </w:r>
      <w:r w:rsidR="00BD450B" w:rsidRPr="00EE3422">
        <w:rPr>
          <w:rFonts w:ascii="Arial" w:hAnsi="Arial" w:cs="Arial"/>
          <w:b/>
          <w:color w:val="auto"/>
          <w:sz w:val="20"/>
          <w:szCs w:val="20"/>
        </w:rPr>
        <w:t xml:space="preserve"> </w:t>
      </w:r>
      <w:r w:rsidR="005936E4">
        <w:rPr>
          <w:rFonts w:ascii="Arial" w:hAnsi="Arial" w:cs="Arial"/>
          <w:b/>
          <w:color w:val="auto"/>
          <w:sz w:val="20"/>
          <w:szCs w:val="20"/>
        </w:rPr>
        <w:t>Ultima</w:t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 based on lot</w:t>
      </w:r>
      <w:r w:rsidR="001A3156">
        <w:rPr>
          <w:rFonts w:ascii="Arial" w:hAnsi="Arial" w:cs="Arial"/>
          <w:b/>
          <w:color w:val="auto"/>
          <w:sz w:val="20"/>
          <w:szCs w:val="20"/>
        </w:rPr>
        <w:t xml:space="preserve"> </w:t>
      </w:r>
      <w:r w:rsidR="00D917A5">
        <w:rPr>
          <w:rFonts w:ascii="Arial" w:hAnsi="Arial" w:cs="Arial"/>
          <w:b/>
          <w:color w:val="auto"/>
          <w:sz w:val="20"/>
          <w:szCs w:val="20"/>
        </w:rPr>
        <w:t>(</w:t>
      </w:r>
      <w:r w:rsidR="000F2FDF" w:rsidRPr="000F2FDF">
        <w:rPr>
          <w:rFonts w:ascii="Arial" w:hAnsi="Arial" w:cs="Arial"/>
          <w:b/>
          <w:color w:val="auto"/>
          <w:sz w:val="20"/>
          <w:szCs w:val="20"/>
        </w:rPr>
        <w:t xml:space="preserve">initial </w:t>
      </w:r>
      <w:r w:rsidR="00C636D2">
        <w:rPr>
          <w:rFonts w:ascii="Arial" w:hAnsi="Arial" w:cs="Arial"/>
          <w:b/>
          <w:color w:val="auto"/>
          <w:sz w:val="20"/>
          <w:szCs w:val="20"/>
        </w:rPr>
        <w:t>and</w:t>
      </w:r>
      <w:r w:rsidR="00995BE5">
        <w:rPr>
          <w:rFonts w:ascii="Arial" w:hAnsi="Arial" w:cs="Arial"/>
          <w:b/>
          <w:color w:val="auto"/>
          <w:sz w:val="20"/>
          <w:szCs w:val="20"/>
        </w:rPr>
        <w:t xml:space="preserve"> </w:t>
      </w:r>
      <w:r w:rsidR="000F2FDF" w:rsidRPr="000F2FDF">
        <w:rPr>
          <w:rFonts w:ascii="Arial" w:hAnsi="Arial" w:cs="Arial"/>
          <w:b/>
          <w:color w:val="auto"/>
          <w:sz w:val="20"/>
          <w:szCs w:val="20"/>
        </w:rPr>
        <w:t>repeat testing result)</w:t>
      </w:r>
      <w:r w:rsidRPr="00EE3422">
        <w:rPr>
          <w:rFonts w:ascii="Arial" w:hAnsi="Arial" w:cs="Arial"/>
          <w:b/>
          <w:color w:val="auto"/>
          <w:sz w:val="20"/>
          <w:szCs w:val="20"/>
        </w:rPr>
        <w:t>.</w:t>
      </w:r>
      <w:bookmarkEnd w:id="26"/>
      <w:r w:rsidRPr="00EE3422">
        <w:rPr>
          <w:rFonts w:ascii="Arial" w:hAnsi="Arial" w:cs="Arial"/>
          <w:color w:val="auto"/>
          <w:sz w:val="20"/>
          <w:szCs w:val="20"/>
        </w:rPr>
        <w:t xml:space="preserve"> </w:t>
      </w:r>
      <w:bookmarkStart w:id="29" w:name="_Toc170379499"/>
      <w:bookmarkEnd w:id="27"/>
      <w:r w:rsidR="00BB016E" w:rsidRPr="006B3237">
        <w:rPr>
          <w:rFonts w:ascii="Arial" w:hAnsi="Arial" w:cs="Arial"/>
          <w:color w:val="auto"/>
          <w:sz w:val="20"/>
          <w:szCs w:val="20"/>
        </w:rPr>
        <w:t xml:space="preserve">For MTB Plus, the </w:t>
      </w:r>
      <w:r w:rsidR="00BB016E" w:rsidRPr="006B3237">
        <w:rPr>
          <w:rFonts w:ascii="Arial" w:hAnsi="Arial" w:cs="Arial"/>
          <w:sz w:val="20"/>
          <w:szCs w:val="20"/>
        </w:rPr>
        <w:t>proportion of</w:t>
      </w:r>
      <w:r w:rsidR="00BB016E" w:rsidRPr="006B3237">
        <w:rPr>
          <w:rFonts w:ascii="Arial" w:hAnsi="Arial" w:cs="Arial"/>
          <w:color w:val="auto"/>
          <w:sz w:val="20"/>
          <w:szCs w:val="20"/>
        </w:rPr>
        <w:t xml:space="preserve"> false-positive results was higher for lot # TP037. For </w:t>
      </w:r>
      <w:r w:rsidR="005936E4">
        <w:rPr>
          <w:rFonts w:ascii="Arial" w:hAnsi="Arial" w:cs="Arial"/>
          <w:color w:val="auto"/>
          <w:sz w:val="20"/>
          <w:szCs w:val="20"/>
        </w:rPr>
        <w:t>Ultima</w:t>
      </w:r>
      <w:r w:rsidR="00BB016E" w:rsidRPr="006B3237">
        <w:rPr>
          <w:rFonts w:ascii="Arial" w:hAnsi="Arial" w:cs="Arial"/>
          <w:color w:val="auto"/>
          <w:sz w:val="20"/>
          <w:szCs w:val="20"/>
        </w:rPr>
        <w:t xml:space="preserve"> the </w:t>
      </w:r>
      <w:r w:rsidR="00BB016E" w:rsidRPr="006B3237">
        <w:rPr>
          <w:rFonts w:ascii="Arial" w:hAnsi="Arial" w:cs="Arial"/>
          <w:sz w:val="20"/>
          <w:szCs w:val="20"/>
        </w:rPr>
        <w:t>proportion of</w:t>
      </w:r>
      <w:r w:rsidR="00BB016E" w:rsidRPr="006B3237">
        <w:rPr>
          <w:rFonts w:ascii="Arial" w:hAnsi="Arial" w:cs="Arial"/>
          <w:color w:val="auto"/>
          <w:sz w:val="20"/>
          <w:szCs w:val="20"/>
        </w:rPr>
        <w:t xml:space="preserve"> invalid was higher for lot # EMT02 than EMT03, the </w:t>
      </w:r>
      <w:r w:rsidR="00BB016E" w:rsidRPr="006B3237">
        <w:rPr>
          <w:rFonts w:ascii="Arial" w:hAnsi="Arial" w:cs="Arial"/>
          <w:sz w:val="20"/>
          <w:szCs w:val="20"/>
        </w:rPr>
        <w:t xml:space="preserve">proportion of </w:t>
      </w:r>
      <w:r w:rsidR="00BB016E" w:rsidRPr="006B3237">
        <w:rPr>
          <w:rFonts w:ascii="Arial" w:hAnsi="Arial" w:cs="Arial"/>
          <w:color w:val="auto"/>
          <w:sz w:val="20"/>
          <w:szCs w:val="20"/>
        </w:rPr>
        <w:t>false-positive results was similar.</w:t>
      </w:r>
      <w:bookmarkEnd w:id="28"/>
      <w:bookmarkEnd w:id="29"/>
      <w:r w:rsidR="00467A80">
        <w:rPr>
          <w:rFonts w:ascii="Arial" w:hAnsi="Arial" w:cs="Arial"/>
          <w:color w:val="auto"/>
          <w:sz w:val="20"/>
          <w:szCs w:val="20"/>
        </w:rPr>
        <w:t xml:space="preserve"> </w:t>
      </w:r>
    </w:p>
    <w:tbl>
      <w:tblPr>
        <w:tblW w:w="7380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462"/>
        <w:gridCol w:w="1463"/>
        <w:gridCol w:w="1462"/>
        <w:gridCol w:w="1463"/>
      </w:tblGrid>
      <w:tr w:rsidR="00BB016E" w:rsidRPr="00974576" w14:paraId="444E3F34" w14:textId="77777777" w:rsidTr="005F4F75">
        <w:trPr>
          <w:trHeight w:val="300"/>
          <w:jc w:val="center"/>
        </w:trPr>
        <w:tc>
          <w:tcPr>
            <w:tcW w:w="153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noWrap/>
          </w:tcPr>
          <w:p w14:paraId="38DF3B3D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46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6F07504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Total unsuccessful</w:t>
            </w:r>
          </w:p>
        </w:tc>
        <w:tc>
          <w:tcPr>
            <w:tcW w:w="1463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14:paraId="31C6084D" w14:textId="58D81C76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 xml:space="preserve">Invalid </w:t>
            </w:r>
          </w:p>
        </w:tc>
        <w:tc>
          <w:tcPr>
            <w:tcW w:w="1462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5393064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Error</w:t>
            </w:r>
          </w:p>
        </w:tc>
        <w:tc>
          <w:tcPr>
            <w:tcW w:w="146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E022B91" w14:textId="75C8CE2E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 xml:space="preserve">False-positive </w:t>
            </w:r>
          </w:p>
        </w:tc>
      </w:tr>
      <w:tr w:rsidR="00BB016E" w:rsidRPr="00974576" w14:paraId="558D482D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</w:tcPr>
          <w:p w14:paraId="08DB8C74" w14:textId="77777777" w:rsidR="00BB016E" w:rsidRPr="00974576" w:rsidRDefault="00BB016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 xml:space="preserve">MTB </w:t>
            </w:r>
            <w:r w:rsidRPr="00974576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lus</w:t>
            </w:r>
          </w:p>
        </w:tc>
        <w:tc>
          <w:tcPr>
            <w:tcW w:w="1462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14:paraId="69A7FA75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3" w:type="dxa"/>
            <w:tcBorders>
              <w:top w:val="single" w:sz="12" w:space="0" w:color="auto"/>
              <w:left w:val="single" w:sz="12" w:space="0" w:color="auto"/>
              <w:bottom w:val="nil"/>
            </w:tcBorders>
            <w:shd w:val="clear" w:color="auto" w:fill="FFFFFF" w:themeFill="background1"/>
            <w:noWrap/>
          </w:tcPr>
          <w:p w14:paraId="6C403CCF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2" w:type="dxa"/>
            <w:tcBorders>
              <w:top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7769B706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3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2D9F5BB0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</w:tr>
      <w:tr w:rsidR="00452AF5" w:rsidRPr="00974576" w14:paraId="61FF2758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816CD00" w14:textId="77777777" w:rsidR="00BB016E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  <w:p w14:paraId="0DC34CFF" w14:textId="339AA975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Lot TP036</w:t>
            </w: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186D9DDE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7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2, 22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31/179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04E0F36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5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0, 19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26/179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0DAA61FD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3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, 5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5/179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5C7DD271" w14:textId="77777777" w:rsidR="00BB016E" w:rsidRPr="00F41E17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/>
              </w:rPr>
            </w:pPr>
            <w:r w:rsidRPr="00767268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767268">
              <w:rPr>
                <w:rFonts w:ascii="Arial" w:hAnsi="Arial" w:cs="Arial"/>
                <w:sz w:val="18"/>
                <w:szCs w:val="18"/>
              </w:rPr>
              <w:br/>
              <w:t>(0, 1)</w:t>
            </w:r>
            <w:r w:rsidRPr="00767268">
              <w:rPr>
                <w:rFonts w:ascii="Arial" w:hAnsi="Arial" w:cs="Arial"/>
                <w:sz w:val="18"/>
                <w:szCs w:val="18"/>
              </w:rPr>
              <w:br/>
              <w:t xml:space="preserve"> 0/179</w:t>
            </w:r>
          </w:p>
        </w:tc>
      </w:tr>
      <w:tr w:rsidR="00BB016E" w:rsidRPr="00974576" w14:paraId="1C68951F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4954332" w14:textId="77777777" w:rsidR="00BB016E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  <w:p w14:paraId="3D3FA20A" w14:textId="4F63B2F6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Lot TP037</w:t>
            </w: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4D384168" w14:textId="77777777" w:rsidR="00BB016E" w:rsidRPr="001D574E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22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8, 25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89/408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2322294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21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7, 24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85/408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58653B8A" w14:textId="77777777" w:rsidR="00BB016E" w:rsidRPr="001D574E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0, 2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4/408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3EAA0AAE" w14:textId="77777777" w:rsidR="00BB016E" w:rsidRPr="00F41E17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/>
              </w:rPr>
            </w:pPr>
            <w:r w:rsidRPr="00B101A2">
              <w:rPr>
                <w:rFonts w:ascii="Arial" w:hAnsi="Arial" w:cs="Arial"/>
                <w:sz w:val="18"/>
                <w:szCs w:val="18"/>
              </w:rPr>
              <w:t xml:space="preserve">3 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>(2, 4)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 xml:space="preserve"> 12/408</w:t>
            </w:r>
          </w:p>
        </w:tc>
      </w:tr>
      <w:tr w:rsidR="00BB016E" w:rsidRPr="00974576" w14:paraId="0C2DFD6F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32D8CEB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3583F83A" w14:textId="3ED56FD1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07C3E">
              <w:rPr>
                <w:rFonts w:ascii="Arial" w:hAnsi="Arial" w:cs="Arial"/>
                <w:sz w:val="18"/>
                <w:szCs w:val="18"/>
              </w:rPr>
              <w:t>p=</w:t>
            </w:r>
            <w:r w:rsidRPr="00176A59">
              <w:rPr>
                <w:rFonts w:ascii="Arial" w:hAnsi="Arial" w:cs="Arial"/>
                <w:sz w:val="18"/>
                <w:szCs w:val="18"/>
              </w:rPr>
              <w:t>0.2137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</w:tcBorders>
            <w:shd w:val="clear" w:color="auto" w:fill="FFFFFF" w:themeFill="background1"/>
            <w:noWrap/>
            <w:vAlign w:val="center"/>
          </w:tcPr>
          <w:p w14:paraId="22D68F6E" w14:textId="434FA92B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07C3E">
              <w:rPr>
                <w:rFonts w:ascii="Arial" w:hAnsi="Arial" w:cs="Arial"/>
                <w:sz w:val="18"/>
                <w:szCs w:val="18"/>
              </w:rPr>
              <w:t>p=</w:t>
            </w:r>
            <w:r w:rsidRPr="00435452">
              <w:rPr>
                <w:rFonts w:ascii="Arial" w:hAnsi="Arial" w:cs="Arial"/>
                <w:sz w:val="18"/>
                <w:szCs w:val="18"/>
              </w:rPr>
              <w:t>0.0724</w:t>
            </w:r>
          </w:p>
        </w:tc>
        <w:tc>
          <w:tcPr>
            <w:tcW w:w="1462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1C4937F2" w14:textId="6219A12C" w:rsidR="00BB016E" w:rsidRPr="00374534" w:rsidRDefault="00374534">
            <w:pPr>
              <w:spacing w:after="0" w:line="240" w:lineRule="auto"/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6B3237">
              <w:rPr>
                <w:rFonts w:ascii="Arial" w:hAnsi="Arial" w:cs="Arial"/>
                <w:bCs/>
                <w:sz w:val="18"/>
                <w:szCs w:val="18"/>
              </w:rPr>
              <w:t>p=0.0998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3FF3EF3E" w14:textId="0C490AED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p=</w:t>
            </w:r>
            <w:r w:rsidRPr="005A0E77">
              <w:rPr>
                <w:rFonts w:ascii="Arial" w:hAnsi="Arial" w:cs="Arial"/>
                <w:b/>
                <w:bCs/>
                <w:sz w:val="18"/>
                <w:szCs w:val="18"/>
              </w:rPr>
              <w:t>0.0204</w:t>
            </w:r>
          </w:p>
        </w:tc>
      </w:tr>
      <w:tr w:rsidR="00BB016E" w:rsidRPr="00974576" w14:paraId="462D8CEA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5B6051FB" w14:textId="4B2DC61B" w:rsidR="00BB016E" w:rsidRPr="00974576" w:rsidRDefault="005936E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Ultima</w:t>
            </w:r>
          </w:p>
        </w:tc>
        <w:tc>
          <w:tcPr>
            <w:tcW w:w="1462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14:paraId="1935EF0A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3" w:type="dxa"/>
            <w:tcBorders>
              <w:top w:val="single" w:sz="12" w:space="0" w:color="auto"/>
              <w:left w:val="single" w:sz="12" w:space="0" w:color="auto"/>
              <w:bottom w:val="nil"/>
            </w:tcBorders>
          </w:tcPr>
          <w:p w14:paraId="452018D7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2" w:type="dxa"/>
            <w:tcBorders>
              <w:top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noWrap/>
          </w:tcPr>
          <w:p w14:paraId="7B65D182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3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0C236D87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</w:tr>
      <w:tr w:rsidR="00BB016E" w:rsidRPr="00974576" w14:paraId="5466F8C8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C83C1AD" w14:textId="77777777" w:rsidR="00BB016E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  <w:p w14:paraId="45A9ED6D" w14:textId="6934D5D3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Lot EMT02</w:t>
            </w: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230657CD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7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3, 21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48/282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56307D9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7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13, 20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47/282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0330E867" w14:textId="77777777" w:rsidR="00BB016E" w:rsidRPr="001D574E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0, 1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1/282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06505F5C" w14:textId="77777777" w:rsidR="00BB016E" w:rsidRPr="00F41E17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/>
              </w:rPr>
            </w:pPr>
            <w:r w:rsidRPr="00B101A2">
              <w:rPr>
                <w:rFonts w:ascii="Arial" w:hAnsi="Arial" w:cs="Arial"/>
                <w:sz w:val="18"/>
                <w:szCs w:val="18"/>
              </w:rPr>
              <w:t xml:space="preserve">7 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>(4, 10)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 xml:space="preserve"> 20/282</w:t>
            </w:r>
          </w:p>
        </w:tc>
      </w:tr>
      <w:tr w:rsidR="00BB016E" w:rsidRPr="00974576" w14:paraId="4CE937A1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D62EF82" w14:textId="77777777" w:rsidR="00BB016E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  <w:p w14:paraId="278B1722" w14:textId="2AFBF48B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74576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Lot EMT03</w:t>
            </w: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1E034314" w14:textId="77777777" w:rsidR="00BB016E" w:rsidRPr="001D574E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7, 13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28/271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7E3113EE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6, 13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26/271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3BD67E1C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sz w:val="18"/>
                <w:szCs w:val="18"/>
              </w:rPr>
              <w:t xml:space="preserve">1 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(0, 2)</w:t>
            </w:r>
            <w:r w:rsidRPr="00974576">
              <w:rPr>
                <w:rFonts w:ascii="Arial" w:hAnsi="Arial" w:cs="Arial"/>
                <w:sz w:val="18"/>
                <w:szCs w:val="18"/>
              </w:rPr>
              <w:br/>
              <w:t xml:space="preserve"> 2/271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2EB0BA56" w14:textId="77777777" w:rsidR="00BB016E" w:rsidRPr="00F41E17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/>
              </w:rPr>
            </w:pPr>
            <w:r w:rsidRPr="00B101A2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>(6, 13)</w:t>
            </w:r>
            <w:r w:rsidRPr="00B101A2">
              <w:rPr>
                <w:rFonts w:ascii="Arial" w:hAnsi="Arial" w:cs="Arial"/>
                <w:sz w:val="18"/>
                <w:szCs w:val="18"/>
              </w:rPr>
              <w:br/>
              <w:t xml:space="preserve"> 26/271</w:t>
            </w:r>
          </w:p>
        </w:tc>
      </w:tr>
      <w:tr w:rsidR="00BB016E" w:rsidRPr="00974576" w14:paraId="1466E0F4" w14:textId="77777777" w:rsidTr="005F4F75">
        <w:trPr>
          <w:trHeight w:val="290"/>
          <w:jc w:val="center"/>
        </w:trPr>
        <w:tc>
          <w:tcPr>
            <w:tcW w:w="153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A07F2C8" w14:textId="77777777" w:rsidR="00BB016E" w:rsidRPr="00974576" w:rsidRDefault="00BB016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46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0DF9AD97" w14:textId="1EE139C3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74576">
              <w:rPr>
                <w:rFonts w:ascii="Arial" w:hAnsi="Arial" w:cs="Arial"/>
                <w:b/>
                <w:bCs/>
                <w:sz w:val="18"/>
                <w:szCs w:val="18"/>
              </w:rPr>
              <w:t>p=</w:t>
            </w:r>
            <w:r w:rsidRPr="0008131B">
              <w:rPr>
                <w:rFonts w:ascii="Arial" w:hAnsi="Arial" w:cs="Arial"/>
                <w:b/>
                <w:bCs/>
                <w:sz w:val="18"/>
                <w:szCs w:val="18"/>
              </w:rPr>
              <w:t>0.0224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851F8B" w14:textId="4171A955" w:rsidR="00BB016E" w:rsidRPr="00C23E96" w:rsidRDefault="00BB016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C23E96">
              <w:rPr>
                <w:rFonts w:ascii="Arial" w:hAnsi="Arial" w:cs="Arial"/>
                <w:b/>
                <w:bCs/>
                <w:sz w:val="18"/>
                <w:szCs w:val="18"/>
              </w:rPr>
              <w:t>p=0.0140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1417FF5A" w14:textId="407A0443" w:rsidR="00BB016E" w:rsidRPr="00974576" w:rsidRDefault="00BB016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07C3E">
              <w:rPr>
                <w:rFonts w:ascii="Arial" w:hAnsi="Arial" w:cs="Arial"/>
                <w:sz w:val="18"/>
                <w:szCs w:val="18"/>
              </w:rPr>
              <w:t>p=</w:t>
            </w:r>
            <w:r w:rsidRPr="0002212B">
              <w:rPr>
                <w:rFonts w:ascii="Arial" w:hAnsi="Arial" w:cs="Arial"/>
                <w:sz w:val="18"/>
                <w:szCs w:val="18"/>
              </w:rPr>
              <w:t>0.5395</w:t>
            </w:r>
          </w:p>
        </w:tc>
        <w:tc>
          <w:tcPr>
            <w:tcW w:w="1463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77ABC9BA" w14:textId="240244C6" w:rsidR="00BB016E" w:rsidRPr="00EF0B5A" w:rsidRDefault="00BB016E">
            <w:pPr>
              <w:spacing w:after="0" w:line="240" w:lineRule="auto"/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115539">
              <w:rPr>
                <w:rFonts w:ascii="Arial" w:hAnsi="Arial" w:cs="Arial"/>
                <w:bCs/>
                <w:sz w:val="18"/>
                <w:szCs w:val="18"/>
              </w:rPr>
              <w:t>p=0.2869</w:t>
            </w:r>
          </w:p>
        </w:tc>
      </w:tr>
    </w:tbl>
    <w:p w14:paraId="1FEC2C8C" w14:textId="792DFF77" w:rsidR="00903A4B" w:rsidRDefault="0024628C" w:rsidP="00060DC9">
      <w:pPr>
        <w:jc w:val="both"/>
        <w:rPr>
          <w:rFonts w:ascii="Arial" w:hAnsi="Arial" w:cs="Arial"/>
          <w:sz w:val="18"/>
          <w:szCs w:val="18"/>
        </w:rPr>
        <w:sectPr w:rsidR="00903A4B" w:rsidSect="00903A4B"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0E00D2">
        <w:rPr>
          <w:rFonts w:ascii="Arial" w:hAnsi="Arial" w:cs="Arial"/>
          <w:sz w:val="18"/>
          <w:szCs w:val="18"/>
        </w:rPr>
        <w:t>Within column p-values</w:t>
      </w:r>
      <w:r w:rsidR="0087695E">
        <w:rPr>
          <w:rFonts w:ascii="Arial" w:hAnsi="Arial" w:cs="Arial"/>
          <w:sz w:val="18"/>
          <w:szCs w:val="18"/>
        </w:rPr>
        <w:t xml:space="preserve"> compare across lots for </w:t>
      </w:r>
      <w:r w:rsidR="00101244">
        <w:rPr>
          <w:rFonts w:ascii="Arial" w:hAnsi="Arial" w:cs="Arial"/>
          <w:sz w:val="18"/>
          <w:szCs w:val="18"/>
        </w:rPr>
        <w:t xml:space="preserve">a specific test. </w:t>
      </w:r>
      <w:r w:rsidR="00060DC9" w:rsidRPr="00060DC9">
        <w:rPr>
          <w:rFonts w:ascii="Arial" w:hAnsi="Arial" w:cs="Arial"/>
          <w:sz w:val="18"/>
          <w:szCs w:val="18"/>
        </w:rPr>
        <w:t>Bold font represents p values &lt;0.05.</w:t>
      </w:r>
    </w:p>
    <w:p w14:paraId="37E41995" w14:textId="53FE5811" w:rsidR="002B1114" w:rsidRPr="006B3237" w:rsidRDefault="0024628C" w:rsidP="002B1114">
      <w:pPr>
        <w:pStyle w:val="Caption"/>
        <w:outlineLvl w:val="1"/>
        <w:rPr>
          <w:rFonts w:ascii="Arial" w:hAnsi="Arial" w:cs="Arial"/>
          <w:sz w:val="20"/>
          <w:szCs w:val="20"/>
        </w:rPr>
      </w:pPr>
      <w:bookmarkStart w:id="30" w:name="_Ref158876400"/>
      <w:bookmarkStart w:id="31" w:name="_Toc176717645"/>
      <w:bookmarkStart w:id="32" w:name="_Toc170410761"/>
      <w:r w:rsidRPr="00C96112">
        <w:rPr>
          <w:rFonts w:asciiTheme="minorBidi" w:hAnsiTheme="minorBidi" w:cstheme="minorBidi"/>
          <w:b/>
          <w:sz w:val="20"/>
          <w:szCs w:val="20"/>
          <w:u w:val="single"/>
        </w:rPr>
        <w:lastRenderedPageBreak/>
        <w:t xml:space="preserve">Supplementary table </w:t>
      </w:r>
      <w:bookmarkEnd w:id="30"/>
      <w:r w:rsidR="00A5742D" w:rsidRPr="00C96112">
        <w:rPr>
          <w:rFonts w:asciiTheme="minorBidi" w:hAnsiTheme="minorBidi" w:cstheme="minorBidi"/>
          <w:b/>
          <w:iCs w:val="0"/>
          <w:sz w:val="20"/>
          <w:szCs w:val="20"/>
          <w:u w:val="single"/>
        </w:rPr>
        <w:fldChar w:fldCharType="begin"/>
      </w:r>
      <w:r w:rsidR="00A5742D" w:rsidRPr="00C96112">
        <w:rPr>
          <w:rFonts w:asciiTheme="minorBidi" w:hAnsiTheme="minorBidi" w:cstheme="minorBidi"/>
          <w:b/>
          <w:sz w:val="20"/>
          <w:szCs w:val="20"/>
          <w:u w:val="single"/>
        </w:rPr>
        <w:instrText xml:space="preserve"> SEQ Supplementary_table \* ARABIC </w:instrText>
      </w:r>
      <w:r w:rsidR="00A5742D" w:rsidRPr="00C96112">
        <w:rPr>
          <w:rFonts w:asciiTheme="minorBidi" w:hAnsiTheme="minorBidi" w:cstheme="minorBidi"/>
          <w:b/>
          <w:iCs w:val="0"/>
          <w:sz w:val="20"/>
          <w:szCs w:val="20"/>
          <w:u w:val="single"/>
        </w:rPr>
        <w:fldChar w:fldCharType="separate"/>
      </w:r>
      <w:r w:rsidR="005838BF">
        <w:rPr>
          <w:rFonts w:asciiTheme="minorBidi" w:hAnsiTheme="minorBidi" w:cstheme="minorBidi"/>
          <w:b/>
          <w:noProof/>
          <w:sz w:val="20"/>
          <w:szCs w:val="20"/>
          <w:u w:val="single"/>
        </w:rPr>
        <w:t>3</w:t>
      </w:r>
      <w:r w:rsidR="00A5742D" w:rsidRPr="00C96112">
        <w:rPr>
          <w:rFonts w:asciiTheme="minorBidi" w:hAnsiTheme="minorBidi" w:cstheme="minorBidi"/>
          <w:b/>
          <w:iCs w:val="0"/>
          <w:sz w:val="20"/>
          <w:szCs w:val="20"/>
          <w:u w:val="single"/>
        </w:rPr>
        <w:fldChar w:fldCharType="end"/>
      </w:r>
      <w:r w:rsidRPr="00C96112">
        <w:rPr>
          <w:rFonts w:asciiTheme="minorBidi" w:hAnsiTheme="minorBidi" w:cstheme="minorBidi"/>
          <w:b/>
          <w:color w:val="auto"/>
          <w:sz w:val="20"/>
          <w:szCs w:val="20"/>
          <w:u w:val="single"/>
        </w:rPr>
        <w:t>.</w:t>
      </w:r>
      <w:r w:rsidRPr="00EE3422">
        <w:rPr>
          <w:rFonts w:cs="Arial"/>
          <w:b/>
          <w:color w:val="auto"/>
          <w:sz w:val="20"/>
          <w:szCs w:val="20"/>
        </w:rPr>
        <w:t xml:space="preserve"> </w:t>
      </w:r>
      <w:r w:rsidR="002B1114">
        <w:rPr>
          <w:rFonts w:ascii="Arial" w:hAnsi="Arial" w:cs="Arial"/>
          <w:b/>
          <w:sz w:val="20"/>
          <w:szCs w:val="20"/>
        </w:rPr>
        <w:t>D</w:t>
      </w:r>
      <w:r w:rsidR="002B1114" w:rsidRPr="00EE3422">
        <w:rPr>
          <w:rFonts w:ascii="Arial" w:hAnsi="Arial" w:cs="Arial"/>
          <w:b/>
          <w:sz w:val="20"/>
          <w:szCs w:val="20"/>
        </w:rPr>
        <w:t xml:space="preserve">iagnostic accuracy of MTB Plus and </w:t>
      </w:r>
      <w:r w:rsidR="005936E4">
        <w:rPr>
          <w:rFonts w:ascii="Arial" w:hAnsi="Arial" w:cs="Arial"/>
          <w:b/>
          <w:sz w:val="20"/>
          <w:szCs w:val="20"/>
        </w:rPr>
        <w:t>Ultima</w:t>
      </w:r>
      <w:r w:rsidR="002B1114" w:rsidRPr="00EE3422">
        <w:rPr>
          <w:rFonts w:ascii="Arial" w:hAnsi="Arial" w:cs="Arial"/>
          <w:b/>
          <w:sz w:val="20"/>
          <w:szCs w:val="20"/>
        </w:rPr>
        <w:t xml:space="preserve"> compared to the eMRS for </w:t>
      </w:r>
      <w:r w:rsidR="002B1114">
        <w:rPr>
          <w:rFonts w:ascii="Arial" w:hAnsi="Arial" w:cs="Arial"/>
          <w:b/>
          <w:sz w:val="20"/>
          <w:szCs w:val="20"/>
        </w:rPr>
        <w:t>TB</w:t>
      </w:r>
      <w:r w:rsidR="002B1114" w:rsidRPr="00EE3422">
        <w:rPr>
          <w:rFonts w:ascii="Arial" w:hAnsi="Arial" w:cs="Arial"/>
          <w:b/>
          <w:sz w:val="20"/>
          <w:szCs w:val="20"/>
        </w:rPr>
        <w:t xml:space="preserve"> detection of </w:t>
      </w:r>
      <w:r w:rsidR="002B1114">
        <w:rPr>
          <w:rFonts w:ascii="Arial" w:hAnsi="Arial" w:cs="Arial"/>
          <w:b/>
          <w:sz w:val="20"/>
          <w:szCs w:val="20"/>
        </w:rPr>
        <w:t>TB</w:t>
      </w:r>
      <w:r w:rsidR="002B1114" w:rsidRPr="00EE3422">
        <w:rPr>
          <w:rFonts w:ascii="Arial" w:hAnsi="Arial" w:cs="Arial"/>
          <w:b/>
          <w:sz w:val="20"/>
          <w:szCs w:val="20"/>
        </w:rPr>
        <w:t xml:space="preserve"> stratified by HIV status excluding repeat test results for MTB Plus and </w:t>
      </w:r>
      <w:r w:rsidR="005936E4">
        <w:rPr>
          <w:rFonts w:ascii="Arial" w:hAnsi="Arial" w:cs="Arial"/>
          <w:b/>
          <w:sz w:val="20"/>
          <w:szCs w:val="20"/>
        </w:rPr>
        <w:t>Ultima</w:t>
      </w:r>
      <w:r w:rsidR="002B1114">
        <w:rPr>
          <w:rFonts w:ascii="Arial" w:hAnsi="Arial" w:cs="Arial"/>
          <w:b/>
          <w:sz w:val="20"/>
          <w:szCs w:val="20"/>
        </w:rPr>
        <w:t xml:space="preserve">. </w:t>
      </w:r>
      <w:r w:rsidR="002B1114" w:rsidRPr="006B3237">
        <w:rPr>
          <w:rFonts w:ascii="Arial" w:hAnsi="Arial" w:cs="Arial"/>
          <w:sz w:val="20"/>
          <w:szCs w:val="20"/>
        </w:rPr>
        <w:t xml:space="preserve">There was no difference in performance of MTB Plus and </w:t>
      </w:r>
      <w:r w:rsidR="005936E4">
        <w:rPr>
          <w:rFonts w:ascii="Arial" w:hAnsi="Arial" w:cs="Arial"/>
          <w:sz w:val="20"/>
          <w:szCs w:val="20"/>
        </w:rPr>
        <w:t>Ultima</w:t>
      </w:r>
      <w:r w:rsidR="002B1114" w:rsidRPr="006B3237">
        <w:rPr>
          <w:rFonts w:ascii="Arial" w:hAnsi="Arial" w:cs="Arial"/>
          <w:sz w:val="20"/>
          <w:szCs w:val="20"/>
        </w:rPr>
        <w:t xml:space="preserve"> when comparing MRS </w:t>
      </w:r>
      <w:r w:rsidR="002B1114">
        <w:rPr>
          <w:rFonts w:ascii="Arial" w:hAnsi="Arial" w:cs="Arial"/>
          <w:sz w:val="20"/>
          <w:szCs w:val="20"/>
        </w:rPr>
        <w:t>(</w:t>
      </w:r>
      <w:r w:rsidR="002B1114">
        <w:rPr>
          <w:rFonts w:ascii="Arial" w:hAnsi="Arial" w:cs="Arial"/>
          <w:b/>
          <w:bCs/>
          <w:sz w:val="20"/>
          <w:szCs w:val="20"/>
        </w:rPr>
        <w:t>T</w:t>
      </w:r>
      <w:r w:rsidR="002B1114" w:rsidRPr="00C651D9">
        <w:rPr>
          <w:rFonts w:ascii="Arial" w:hAnsi="Arial" w:cs="Arial"/>
          <w:b/>
          <w:bCs/>
          <w:sz w:val="20"/>
          <w:szCs w:val="20"/>
        </w:rPr>
        <w:t>able 2</w:t>
      </w:r>
      <w:r w:rsidR="002B1114">
        <w:rPr>
          <w:rFonts w:ascii="Arial" w:hAnsi="Arial" w:cs="Arial"/>
          <w:sz w:val="20"/>
          <w:szCs w:val="20"/>
        </w:rPr>
        <w:t xml:space="preserve">) </w:t>
      </w:r>
      <w:r w:rsidR="002B1114" w:rsidRPr="006B3237">
        <w:rPr>
          <w:rFonts w:ascii="Arial" w:hAnsi="Arial" w:cs="Arial"/>
          <w:sz w:val="20"/>
          <w:szCs w:val="20"/>
        </w:rPr>
        <w:t>to eMRS.</w:t>
      </w:r>
      <w:r w:rsidR="002B1114">
        <w:rPr>
          <w:rFonts w:ascii="Arial" w:hAnsi="Arial" w:cs="Arial"/>
          <w:sz w:val="20"/>
          <w:szCs w:val="20"/>
        </w:rPr>
        <w:t xml:space="preserve"> </w:t>
      </w:r>
      <w:r w:rsidR="002B1114" w:rsidRPr="00116150">
        <w:rPr>
          <w:rFonts w:ascii="Arial" w:hAnsi="Arial" w:cs="Arial"/>
          <w:color w:val="auto"/>
          <w:sz w:val="20"/>
          <w:szCs w:val="20"/>
        </w:rPr>
        <w:t>Data are % (95% CI) n/N</w:t>
      </w:r>
      <w:bookmarkEnd w:id="31"/>
    </w:p>
    <w:tbl>
      <w:tblPr>
        <w:tblStyle w:val="TableGrid"/>
        <w:tblW w:w="15071" w:type="dxa"/>
        <w:tblInd w:w="-836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56"/>
        <w:gridCol w:w="1117"/>
        <w:gridCol w:w="1118"/>
        <w:gridCol w:w="1070"/>
        <w:gridCol w:w="1070"/>
        <w:gridCol w:w="1135"/>
        <w:gridCol w:w="1135"/>
        <w:gridCol w:w="1052"/>
        <w:gridCol w:w="1053"/>
        <w:gridCol w:w="1152"/>
        <w:gridCol w:w="1153"/>
        <w:gridCol w:w="1080"/>
        <w:gridCol w:w="1080"/>
      </w:tblGrid>
      <w:tr w:rsidR="002B1114" w:rsidRPr="000E00D2" w14:paraId="2B3EBF10" w14:textId="77777777">
        <w:trPr>
          <w:trHeight w:val="290"/>
        </w:trPr>
        <w:tc>
          <w:tcPr>
            <w:tcW w:w="1856" w:type="dxa"/>
            <w:vMerge w:val="restart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</w:tcPr>
          <w:p w14:paraId="44B63B54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375" w:type="dxa"/>
            <w:gridSpan w:val="4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noWrap/>
            <w:vAlign w:val="center"/>
          </w:tcPr>
          <w:p w14:paraId="1E0ED9F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All patients</w:t>
            </w:r>
          </w:p>
        </w:tc>
        <w:tc>
          <w:tcPr>
            <w:tcW w:w="4375" w:type="dxa"/>
            <w:gridSpan w:val="4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noWrap/>
            <w:vAlign w:val="center"/>
          </w:tcPr>
          <w:p w14:paraId="3ACC810B" w14:textId="77777777" w:rsidR="002B1114" w:rsidRPr="00ED36EB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ED36EB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HIV-negative</w:t>
            </w:r>
          </w:p>
          <w:p w14:paraId="527F523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CC2115">
              <w:rPr>
                <w:rFonts w:ascii="Arial" w:hAnsi="Arial" w:cs="Arial"/>
                <w:sz w:val="18"/>
                <w:szCs w:val="18"/>
              </w:rPr>
              <w:t>229/498 (46)</w:t>
            </w:r>
          </w:p>
        </w:tc>
        <w:tc>
          <w:tcPr>
            <w:tcW w:w="4465" w:type="dxa"/>
            <w:gridSpan w:val="4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noWrap/>
            <w:vAlign w:val="center"/>
          </w:tcPr>
          <w:p w14:paraId="798121C6" w14:textId="77777777" w:rsidR="002B1114" w:rsidRPr="00ED36EB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ED36EB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HIV-positive</w:t>
            </w:r>
          </w:p>
          <w:p w14:paraId="69F9B26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CC2115">
              <w:rPr>
                <w:rFonts w:ascii="Arial" w:hAnsi="Arial" w:cs="Arial"/>
                <w:sz w:val="18"/>
                <w:szCs w:val="18"/>
              </w:rPr>
              <w:t>269/498 (54)</w:t>
            </w:r>
          </w:p>
        </w:tc>
      </w:tr>
      <w:tr w:rsidR="002B1114" w:rsidRPr="000E00D2" w14:paraId="76EA1656" w14:textId="77777777">
        <w:trPr>
          <w:trHeight w:val="290"/>
        </w:trPr>
        <w:tc>
          <w:tcPr>
            <w:tcW w:w="1856" w:type="dxa"/>
            <w:vMerge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21349CE2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7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7A735C4B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ensitivity</w:t>
            </w:r>
          </w:p>
        </w:tc>
        <w:tc>
          <w:tcPr>
            <w:tcW w:w="1118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36A8B36A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pecificity</w:t>
            </w:r>
          </w:p>
        </w:tc>
        <w:tc>
          <w:tcPr>
            <w:tcW w:w="107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00F7C14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PPV</w:t>
            </w:r>
          </w:p>
        </w:tc>
        <w:tc>
          <w:tcPr>
            <w:tcW w:w="1070" w:type="dxa"/>
            <w:tcBorders>
              <w:top w:val="single" w:sz="6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3BBD82A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NPV</w:t>
            </w:r>
          </w:p>
        </w:tc>
        <w:tc>
          <w:tcPr>
            <w:tcW w:w="1135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70490DD0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ensitivity</w:t>
            </w:r>
          </w:p>
        </w:tc>
        <w:tc>
          <w:tcPr>
            <w:tcW w:w="1135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3DA3DA20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pecificity</w:t>
            </w:r>
          </w:p>
        </w:tc>
        <w:tc>
          <w:tcPr>
            <w:tcW w:w="1052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51F3D75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PPV</w:t>
            </w:r>
          </w:p>
        </w:tc>
        <w:tc>
          <w:tcPr>
            <w:tcW w:w="1053" w:type="dxa"/>
            <w:tcBorders>
              <w:top w:val="single" w:sz="6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1298022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NPV</w:t>
            </w:r>
          </w:p>
        </w:tc>
        <w:tc>
          <w:tcPr>
            <w:tcW w:w="1152" w:type="dxa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6C97C086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ensitivity</w:t>
            </w:r>
          </w:p>
        </w:tc>
        <w:tc>
          <w:tcPr>
            <w:tcW w:w="1153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4C1C886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pecificity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6936694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PPV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67710C1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NPV</w:t>
            </w:r>
          </w:p>
        </w:tc>
      </w:tr>
      <w:tr w:rsidR="002B1114" w:rsidRPr="000E00D2" w14:paraId="7E6C26E5" w14:textId="77777777">
        <w:trPr>
          <w:trHeight w:val="290"/>
        </w:trPr>
        <w:tc>
          <w:tcPr>
            <w:tcW w:w="1856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noWrap/>
            <w:hideMark/>
          </w:tcPr>
          <w:p w14:paraId="0D67D9BB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MTB Plus all</w:t>
            </w: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6418916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8, 8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35/159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8F1EA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7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4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18/225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976DF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0, 97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35/142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4A6193C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6, 93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18/242</w:t>
            </w: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1C6E782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7, 91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74/8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055C7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8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90/95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B946A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4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6, 97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74/7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63D947F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0, 93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2/102</w:t>
            </w: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21A9D46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4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3, 9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61/7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4528F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5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28/1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41472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7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9, 9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61/6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1E53583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6, 95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2/140</w:t>
            </w:r>
          </w:p>
        </w:tc>
      </w:tr>
      <w:tr w:rsidR="002B1114" w:rsidRPr="000E00D2" w14:paraId="4D6120F0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noWrap/>
          </w:tcPr>
          <w:p w14:paraId="161D1522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74C0693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91D8E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3AA8B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7767B1B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601AE5D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F07A3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8E702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19710A3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20A0E6F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1977F6">
              <w:rPr>
                <w:rFonts w:ascii="Arial" w:hAnsi="Arial" w:cs="Arial"/>
                <w:sz w:val="18"/>
                <w:szCs w:val="18"/>
              </w:rPr>
              <w:t>0.6627</w:t>
            </w:r>
            <w:r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C9AAE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0B3E26">
              <w:rPr>
                <w:rFonts w:ascii="Arial" w:hAnsi="Arial" w:cs="Arial"/>
                <w:sz w:val="18"/>
                <w:szCs w:val="18"/>
              </w:rPr>
              <w:t>0.1120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AD846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8C58B4">
              <w:rPr>
                <w:rFonts w:ascii="Arial" w:hAnsi="Arial" w:cs="Arial"/>
                <w:sz w:val="18"/>
                <w:szCs w:val="18"/>
              </w:rPr>
              <w:t>0.3883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11BE521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4B4302">
              <w:rPr>
                <w:rFonts w:ascii="Arial" w:hAnsi="Arial" w:cs="Arial"/>
                <w:sz w:val="18"/>
                <w:szCs w:val="18"/>
              </w:rPr>
              <w:t>0.4118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</w:tr>
      <w:tr w:rsidR="002B1114" w:rsidRPr="000E00D2" w14:paraId="02D20425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noWrap/>
            <w:hideMark/>
          </w:tcPr>
          <w:p w14:paraId="22398170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mear-positive</w:t>
            </w: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13276EE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8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91/96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60C6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1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2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A7852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91/91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25ABA44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29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4, 62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7</w:t>
            </w: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44CAD8D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7, 9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50/5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E8DA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1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2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BCDA5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3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50/5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6E112EE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5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, 8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4</w:t>
            </w: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2441DC1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3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1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1/4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A6305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Non-calculable</w:t>
            </w:r>
            <w:r w:rsidRPr="000E00D2" w:rsidDel="00C959D6"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99FB8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1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1/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1D528C0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0, 5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3/3</w:t>
            </w:r>
          </w:p>
        </w:tc>
      </w:tr>
      <w:tr w:rsidR="002B1114" w:rsidRPr="000E00D2" w14:paraId="72EE4C84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noWrap/>
            <w:hideMark/>
          </w:tcPr>
          <w:p w14:paraId="4DF5A3A2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mear-negative</w:t>
            </w: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63934D6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7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57, 7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44/63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0E3BB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7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94, 9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15/222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4E12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6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74, 93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44/51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720D4AB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2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88, 94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15/234</w:t>
            </w: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02F809E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71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53, 82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4/3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A0980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88, 98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88/93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F5AF8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3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64, 92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4/2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0B5B63C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0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82, 94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10/98</w:t>
            </w: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4C0F36D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9 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>(49, 81)</w:t>
            </w:r>
            <w:r w:rsidRPr="000E00D2">
              <w:rPr>
                <w:rFonts w:ascii="Arial" w:hAnsi="Arial" w:cs="Arial"/>
                <w:sz w:val="18"/>
                <w:szCs w:val="18"/>
              </w:rPr>
              <w:br/>
              <w:t xml:space="preserve"> 20/2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B70BF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Non-calculable</w:t>
            </w:r>
            <w:r w:rsidRPr="000E00D2" w:rsidDel="00C959D6"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52D3A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71, 98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0/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378E8E1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3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88, 9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9/136</w:t>
            </w:r>
          </w:p>
        </w:tc>
      </w:tr>
      <w:tr w:rsidR="002B1114" w:rsidRPr="000E00D2" w14:paraId="0BB9D6B2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</w:tcPr>
          <w:p w14:paraId="3AFA5253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</w:tcPr>
          <w:p w14:paraId="3035030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8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CC3262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59C4A0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7D041D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</w:tcPr>
          <w:p w14:paraId="4B79918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1D1583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731095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F4061F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</w:tcPr>
          <w:p w14:paraId="03FC0BC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74407F">
              <w:rPr>
                <w:rFonts w:ascii="Arial" w:hAnsi="Arial" w:cs="Arial"/>
                <w:sz w:val="18"/>
                <w:szCs w:val="18"/>
              </w:rPr>
              <w:t>0.8888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75C2468" w14:textId="77777777" w:rsidR="002B1114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4EDB18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C77E56">
              <w:rPr>
                <w:rFonts w:ascii="Arial" w:hAnsi="Arial" w:cs="Arial"/>
                <w:color w:val="000000"/>
                <w:sz w:val="18"/>
                <w:szCs w:val="18"/>
              </w:rPr>
              <w:t>0.4022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DC14D2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2D39F4">
              <w:rPr>
                <w:rFonts w:ascii="Arial" w:hAnsi="Arial" w:cs="Arial"/>
                <w:color w:val="000000"/>
                <w:sz w:val="18"/>
                <w:szCs w:val="18"/>
              </w:rPr>
              <w:t>0.3217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</w:tr>
      <w:tr w:rsidR="002B1114" w:rsidRPr="000E00D2" w14:paraId="1A4BD1E5" w14:textId="77777777">
        <w:trPr>
          <w:trHeight w:val="290"/>
        </w:trPr>
        <w:tc>
          <w:tcPr>
            <w:tcW w:w="1856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noWrap/>
            <w:hideMark/>
          </w:tcPr>
          <w:p w14:paraId="736E1200" w14:textId="180310EA" w:rsidR="002B1114" w:rsidRPr="000E00D2" w:rsidRDefault="005936E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Ultima</w:t>
            </w:r>
            <w:r w:rsidR="002B1114" w:rsidRPr="000E00D2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all</w:t>
            </w:r>
          </w:p>
        </w:tc>
        <w:tc>
          <w:tcPr>
            <w:tcW w:w="1117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60B571B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2, 92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40/159</w:t>
            </w:r>
          </w:p>
        </w:tc>
        <w:tc>
          <w:tcPr>
            <w:tcW w:w="1118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D7C8D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4, 91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99/225</w:t>
            </w:r>
          </w:p>
        </w:tc>
        <w:tc>
          <w:tcPr>
            <w:tcW w:w="107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1317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4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8, 8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40/166</w:t>
            </w:r>
          </w:p>
        </w:tc>
        <w:tc>
          <w:tcPr>
            <w:tcW w:w="1070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30131C5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7, 9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99/218</w:t>
            </w:r>
          </w:p>
        </w:tc>
        <w:tc>
          <w:tcPr>
            <w:tcW w:w="113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6831F57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6, 9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73/86</w:t>
            </w:r>
          </w:p>
        </w:tc>
        <w:tc>
          <w:tcPr>
            <w:tcW w:w="1135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A3A0B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7, 9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81/95</w:t>
            </w:r>
          </w:p>
        </w:tc>
        <w:tc>
          <w:tcPr>
            <w:tcW w:w="1052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5A54D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4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4, 8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73/87</w:t>
            </w:r>
          </w:p>
        </w:tc>
        <w:tc>
          <w:tcPr>
            <w:tcW w:w="1053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5B74ADD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8, 91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3/94</w:t>
            </w:r>
          </w:p>
        </w:tc>
        <w:tc>
          <w:tcPr>
            <w:tcW w:w="1152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noWrap/>
            <w:vAlign w:val="center"/>
            <w:hideMark/>
          </w:tcPr>
          <w:p w14:paraId="263D073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2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3, 96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67/73</w:t>
            </w:r>
          </w:p>
        </w:tc>
        <w:tc>
          <w:tcPr>
            <w:tcW w:w="1153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4B809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4, 9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18/130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91A52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5, 9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67/79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4B79CA1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0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6/124</w:t>
            </w:r>
          </w:p>
        </w:tc>
      </w:tr>
      <w:tr w:rsidR="002B1114" w:rsidRPr="000E00D2" w14:paraId="6B2A9391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noWrap/>
          </w:tcPr>
          <w:p w14:paraId="69BFF9D5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04E050B3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84A13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29B20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15A01B8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3A4CC11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9962C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6F660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7CAAE0E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4283ECF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C84CC0">
              <w:rPr>
                <w:rFonts w:ascii="Arial" w:hAnsi="Arial" w:cs="Arial"/>
                <w:sz w:val="18"/>
                <w:szCs w:val="18"/>
              </w:rPr>
              <w:t>0.1815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27A0B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A548C5">
              <w:rPr>
                <w:rFonts w:ascii="Arial" w:hAnsi="Arial" w:cs="Arial"/>
                <w:sz w:val="18"/>
                <w:szCs w:val="18"/>
              </w:rPr>
              <w:t>0.2020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4D818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F34828">
              <w:rPr>
                <w:rFonts w:ascii="Arial" w:hAnsi="Arial" w:cs="Arial"/>
                <w:sz w:val="18"/>
                <w:szCs w:val="18"/>
              </w:rPr>
              <w:t>0.8731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616E9A8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198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</w:tr>
      <w:tr w:rsidR="002B1114" w:rsidRPr="000E00D2" w14:paraId="0D65317A" w14:textId="77777777">
        <w:trPr>
          <w:trHeight w:val="290"/>
        </w:trPr>
        <w:tc>
          <w:tcPr>
            <w:tcW w:w="1856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noWrap/>
          </w:tcPr>
          <w:p w14:paraId="5B6C04CE" w14:textId="77777777" w:rsidR="002B1114" w:rsidRPr="000E00D2" w:rsidRDefault="002B1114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5A0138A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611AF4">
              <w:rPr>
                <w:rFonts w:ascii="Arial" w:hAnsi="Arial" w:cs="Arial"/>
                <w:sz w:val="18"/>
                <w:szCs w:val="18"/>
              </w:rPr>
              <w:t>0.4122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E7A5D3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006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D18837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024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0163638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982BCC">
              <w:rPr>
                <w:rFonts w:ascii="Arial" w:hAnsi="Arial" w:cs="Arial"/>
                <w:sz w:val="18"/>
                <w:szCs w:val="18"/>
              </w:rPr>
              <w:t>0.6584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5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5CECDDD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BD267D">
              <w:rPr>
                <w:rFonts w:ascii="Arial" w:hAnsi="Arial" w:cs="Arial"/>
                <w:sz w:val="18"/>
                <w:szCs w:val="18"/>
              </w:rPr>
              <w:t>0.8287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07A397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295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1B833D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485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30869B8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A160B3">
              <w:rPr>
                <w:rFonts w:ascii="Arial" w:hAnsi="Arial" w:cs="Arial"/>
                <w:sz w:val="18"/>
                <w:szCs w:val="18"/>
              </w:rPr>
              <w:t>0.6650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52" w:type="dxa"/>
            <w:tcBorders>
              <w:top w:val="nil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37090792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8D2995">
              <w:rPr>
                <w:rFonts w:ascii="Arial" w:hAnsi="Arial" w:cs="Arial"/>
                <w:sz w:val="18"/>
                <w:szCs w:val="18"/>
              </w:rPr>
              <w:t>0.1309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74461A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060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B23A06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170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4B68C54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2061AF">
              <w:rPr>
                <w:rFonts w:ascii="Arial" w:hAnsi="Arial" w:cs="Arial"/>
                <w:sz w:val="18"/>
                <w:szCs w:val="18"/>
              </w:rPr>
              <w:t>0.2298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</w:tr>
      <w:tr w:rsidR="002B1114" w:rsidRPr="000E00D2" w14:paraId="6EAFD05D" w14:textId="77777777">
        <w:trPr>
          <w:trHeight w:val="290"/>
        </w:trPr>
        <w:tc>
          <w:tcPr>
            <w:tcW w:w="1856" w:type="dxa"/>
            <w:tcBorders>
              <w:top w:val="nil"/>
              <w:right w:val="single" w:sz="12" w:space="0" w:color="auto"/>
            </w:tcBorders>
            <w:noWrap/>
            <w:hideMark/>
          </w:tcPr>
          <w:p w14:paraId="7E27D262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mear-positive</w:t>
            </w:r>
          </w:p>
        </w:tc>
        <w:tc>
          <w:tcPr>
            <w:tcW w:w="1117" w:type="dxa"/>
            <w:tcBorders>
              <w:top w:val="nil"/>
              <w:left w:val="single" w:sz="12" w:space="0" w:color="auto"/>
            </w:tcBorders>
            <w:noWrap/>
            <w:vAlign w:val="center"/>
            <w:hideMark/>
          </w:tcPr>
          <w:p w14:paraId="58BEFB3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0, 9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92/96</w:t>
            </w:r>
          </w:p>
        </w:tc>
        <w:tc>
          <w:tcPr>
            <w:tcW w:w="1118" w:type="dxa"/>
            <w:tcBorders>
              <w:top w:val="nil"/>
            </w:tcBorders>
            <w:noWrap/>
            <w:vAlign w:val="center"/>
            <w:hideMark/>
          </w:tcPr>
          <w:p w14:paraId="31B8C33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1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2</w:t>
            </w:r>
          </w:p>
        </w:tc>
        <w:tc>
          <w:tcPr>
            <w:tcW w:w="1070" w:type="dxa"/>
            <w:tcBorders>
              <w:top w:val="nil"/>
            </w:tcBorders>
            <w:noWrap/>
            <w:vAlign w:val="center"/>
            <w:hideMark/>
          </w:tcPr>
          <w:p w14:paraId="1825614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92/92</w:t>
            </w:r>
          </w:p>
        </w:tc>
        <w:tc>
          <w:tcPr>
            <w:tcW w:w="1070" w:type="dxa"/>
            <w:tcBorders>
              <w:top w:val="nil"/>
              <w:right w:val="single" w:sz="12" w:space="0" w:color="auto"/>
            </w:tcBorders>
            <w:noWrap/>
            <w:vAlign w:val="center"/>
            <w:hideMark/>
          </w:tcPr>
          <w:p w14:paraId="6D11D44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33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4, 6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6</w:t>
            </w:r>
          </w:p>
        </w:tc>
        <w:tc>
          <w:tcPr>
            <w:tcW w:w="1135" w:type="dxa"/>
            <w:tcBorders>
              <w:top w:val="nil"/>
              <w:left w:val="single" w:sz="12" w:space="0" w:color="auto"/>
            </w:tcBorders>
            <w:noWrap/>
            <w:vAlign w:val="center"/>
            <w:hideMark/>
          </w:tcPr>
          <w:p w14:paraId="6008BE4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7, 9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50/52</w:t>
            </w:r>
          </w:p>
        </w:tc>
        <w:tc>
          <w:tcPr>
            <w:tcW w:w="1135" w:type="dxa"/>
            <w:tcBorders>
              <w:top w:val="nil"/>
            </w:tcBorders>
            <w:noWrap/>
            <w:vAlign w:val="center"/>
            <w:hideMark/>
          </w:tcPr>
          <w:p w14:paraId="4A7926A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16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2</w:t>
            </w:r>
          </w:p>
        </w:tc>
        <w:tc>
          <w:tcPr>
            <w:tcW w:w="1052" w:type="dxa"/>
            <w:tcBorders>
              <w:top w:val="nil"/>
            </w:tcBorders>
            <w:noWrap/>
            <w:vAlign w:val="center"/>
            <w:hideMark/>
          </w:tcPr>
          <w:p w14:paraId="24CD961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3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50/50</w:t>
            </w:r>
          </w:p>
        </w:tc>
        <w:tc>
          <w:tcPr>
            <w:tcW w:w="1053" w:type="dxa"/>
            <w:tcBorders>
              <w:top w:val="nil"/>
              <w:right w:val="single" w:sz="12" w:space="0" w:color="auto"/>
            </w:tcBorders>
            <w:noWrap/>
            <w:vAlign w:val="center"/>
            <w:hideMark/>
          </w:tcPr>
          <w:p w14:paraId="7E04932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5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, 88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4</w:t>
            </w:r>
          </w:p>
        </w:tc>
        <w:tc>
          <w:tcPr>
            <w:tcW w:w="1152" w:type="dxa"/>
            <w:tcBorders>
              <w:top w:val="nil"/>
              <w:left w:val="single" w:sz="12" w:space="0" w:color="auto"/>
            </w:tcBorders>
            <w:noWrap/>
            <w:vAlign w:val="center"/>
            <w:hideMark/>
          </w:tcPr>
          <w:p w14:paraId="108E16F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5, 9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2/44</w:t>
            </w:r>
          </w:p>
        </w:tc>
        <w:tc>
          <w:tcPr>
            <w:tcW w:w="1153" w:type="dxa"/>
            <w:tcBorders>
              <w:top w:val="nil"/>
            </w:tcBorders>
            <w:noWrap/>
            <w:vAlign w:val="center"/>
            <w:hideMark/>
          </w:tcPr>
          <w:p w14:paraId="361496E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Non-calculable</w:t>
            </w:r>
          </w:p>
        </w:tc>
        <w:tc>
          <w:tcPr>
            <w:tcW w:w="1080" w:type="dxa"/>
            <w:tcBorders>
              <w:top w:val="nil"/>
            </w:tcBorders>
            <w:noWrap/>
            <w:vAlign w:val="center"/>
            <w:hideMark/>
          </w:tcPr>
          <w:p w14:paraId="4EED7E6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2, 10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2/42</w:t>
            </w:r>
          </w:p>
        </w:tc>
        <w:tc>
          <w:tcPr>
            <w:tcW w:w="1080" w:type="dxa"/>
            <w:tcBorders>
              <w:top w:val="nil"/>
            </w:tcBorders>
            <w:noWrap/>
            <w:vAlign w:val="center"/>
            <w:hideMark/>
          </w:tcPr>
          <w:p w14:paraId="0816D32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0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0, 73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/2</w:t>
            </w:r>
          </w:p>
        </w:tc>
      </w:tr>
      <w:tr w:rsidR="002B1114" w:rsidRPr="000E00D2" w14:paraId="144D127F" w14:textId="77777777">
        <w:trPr>
          <w:trHeight w:val="290"/>
        </w:trPr>
        <w:tc>
          <w:tcPr>
            <w:tcW w:w="1856" w:type="dxa"/>
            <w:tcBorders>
              <w:right w:val="single" w:sz="12" w:space="0" w:color="auto"/>
            </w:tcBorders>
            <w:noWrap/>
            <w:hideMark/>
          </w:tcPr>
          <w:p w14:paraId="69D98561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E00D2">
              <w:rPr>
                <w:rFonts w:ascii="Arial" w:hAnsi="Arial" w:cs="Arial"/>
                <w:b/>
                <w:bCs/>
                <w:sz w:val="18"/>
                <w:szCs w:val="18"/>
              </w:rPr>
              <w:t>Smear-negative</w:t>
            </w:r>
          </w:p>
        </w:tc>
        <w:tc>
          <w:tcPr>
            <w:tcW w:w="1117" w:type="dxa"/>
            <w:tcBorders>
              <w:left w:val="single" w:sz="12" w:space="0" w:color="auto"/>
            </w:tcBorders>
            <w:noWrap/>
            <w:vAlign w:val="center"/>
            <w:hideMark/>
          </w:tcPr>
          <w:p w14:paraId="58DED55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7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64, 8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8/63</w:t>
            </w:r>
          </w:p>
        </w:tc>
        <w:tc>
          <w:tcPr>
            <w:tcW w:w="1118" w:type="dxa"/>
            <w:noWrap/>
            <w:vAlign w:val="center"/>
            <w:hideMark/>
          </w:tcPr>
          <w:p w14:paraId="77AB7B8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3, 91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96/222</w:t>
            </w:r>
          </w:p>
        </w:tc>
        <w:tc>
          <w:tcPr>
            <w:tcW w:w="1070" w:type="dxa"/>
            <w:noWrap/>
            <w:vAlign w:val="center"/>
            <w:hideMark/>
          </w:tcPr>
          <w:p w14:paraId="08AE5C0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53, 73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8/74</w:t>
            </w:r>
          </w:p>
        </w:tc>
        <w:tc>
          <w:tcPr>
            <w:tcW w:w="1070" w:type="dxa"/>
            <w:tcBorders>
              <w:right w:val="single" w:sz="12" w:space="0" w:color="auto"/>
            </w:tcBorders>
            <w:noWrap/>
            <w:vAlign w:val="center"/>
            <w:hideMark/>
          </w:tcPr>
          <w:p w14:paraId="240D7A19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3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9, 95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96/211</w:t>
            </w:r>
          </w:p>
        </w:tc>
        <w:tc>
          <w:tcPr>
            <w:tcW w:w="1135" w:type="dxa"/>
            <w:tcBorders>
              <w:left w:val="single" w:sz="12" w:space="0" w:color="auto"/>
            </w:tcBorders>
            <w:noWrap/>
            <w:vAlign w:val="center"/>
            <w:hideMark/>
          </w:tcPr>
          <w:p w14:paraId="3411C6B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49, 7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3/34</w:t>
            </w:r>
          </w:p>
        </w:tc>
        <w:tc>
          <w:tcPr>
            <w:tcW w:w="1135" w:type="dxa"/>
            <w:noWrap/>
            <w:vAlign w:val="center"/>
            <w:hideMark/>
          </w:tcPr>
          <w:p w14:paraId="2901CFD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5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6, 90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79/93</w:t>
            </w:r>
          </w:p>
        </w:tc>
        <w:tc>
          <w:tcPr>
            <w:tcW w:w="1052" w:type="dxa"/>
            <w:noWrap/>
            <w:vAlign w:val="center"/>
            <w:hideMark/>
          </w:tcPr>
          <w:p w14:paraId="459072F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2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45, 7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3/37</w:t>
            </w:r>
          </w:p>
        </w:tc>
        <w:tc>
          <w:tcPr>
            <w:tcW w:w="1053" w:type="dxa"/>
            <w:tcBorders>
              <w:right w:val="single" w:sz="12" w:space="0" w:color="auto"/>
            </w:tcBorders>
            <w:noWrap/>
            <w:vAlign w:val="center"/>
            <w:hideMark/>
          </w:tcPr>
          <w:p w14:paraId="5197E04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79, 92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1/90</w:t>
            </w:r>
          </w:p>
        </w:tc>
        <w:tc>
          <w:tcPr>
            <w:tcW w:w="1152" w:type="dxa"/>
            <w:tcBorders>
              <w:left w:val="single" w:sz="12" w:space="0" w:color="auto"/>
            </w:tcBorders>
            <w:noWrap/>
            <w:vAlign w:val="center"/>
            <w:hideMark/>
          </w:tcPr>
          <w:p w14:paraId="4A83B625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86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68, 9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5/29</w:t>
            </w:r>
          </w:p>
        </w:tc>
        <w:tc>
          <w:tcPr>
            <w:tcW w:w="1153" w:type="dxa"/>
            <w:noWrap/>
            <w:vAlign w:val="center"/>
            <w:hideMark/>
          </w:tcPr>
          <w:p w14:paraId="39EF85A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84, 94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117/129</w:t>
            </w:r>
          </w:p>
        </w:tc>
        <w:tc>
          <w:tcPr>
            <w:tcW w:w="1080" w:type="dxa"/>
            <w:noWrap/>
            <w:vAlign w:val="center"/>
            <w:hideMark/>
          </w:tcPr>
          <w:p w14:paraId="34E82EB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68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50, 7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25/37</w:t>
            </w:r>
          </w:p>
        </w:tc>
        <w:tc>
          <w:tcPr>
            <w:tcW w:w="1080" w:type="dxa"/>
            <w:noWrap/>
            <w:vAlign w:val="center"/>
            <w:hideMark/>
          </w:tcPr>
          <w:p w14:paraId="4A5404E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E00D2">
              <w:rPr>
                <w:rFonts w:ascii="Arial" w:hAnsi="Arial" w:cs="Arial"/>
                <w:sz w:val="18"/>
                <w:szCs w:val="18"/>
              </w:rPr>
              <w:t xml:space="preserve">97 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>(92, 99)</w:t>
            </w:r>
            <w:r w:rsidRPr="000E00D2">
              <w:rPr>
                <w:rFonts w:ascii="Arial" w:hAnsi="Arial" w:cs="Arial"/>
              </w:rPr>
              <w:br/>
            </w:r>
            <w:r w:rsidRPr="000E00D2">
              <w:rPr>
                <w:rFonts w:ascii="Arial" w:hAnsi="Arial" w:cs="Arial"/>
                <w:sz w:val="18"/>
                <w:szCs w:val="18"/>
              </w:rPr>
              <w:t xml:space="preserve"> 4/121</w:t>
            </w:r>
          </w:p>
        </w:tc>
      </w:tr>
      <w:tr w:rsidR="002B1114" w:rsidRPr="000E00D2" w14:paraId="14C09174" w14:textId="77777777">
        <w:trPr>
          <w:trHeight w:val="290"/>
        </w:trPr>
        <w:tc>
          <w:tcPr>
            <w:tcW w:w="1856" w:type="dxa"/>
            <w:tcBorders>
              <w:right w:val="single" w:sz="12" w:space="0" w:color="auto"/>
            </w:tcBorders>
            <w:noWrap/>
          </w:tcPr>
          <w:p w14:paraId="6BCB6049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left w:val="single" w:sz="12" w:space="0" w:color="auto"/>
            </w:tcBorders>
            <w:noWrap/>
            <w:vAlign w:val="center"/>
          </w:tcPr>
          <w:p w14:paraId="7439BBAA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8" w:type="dxa"/>
            <w:noWrap/>
            <w:vAlign w:val="center"/>
          </w:tcPr>
          <w:p w14:paraId="65E15F5E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noWrap/>
            <w:vAlign w:val="center"/>
          </w:tcPr>
          <w:p w14:paraId="121487A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70" w:type="dxa"/>
            <w:tcBorders>
              <w:right w:val="single" w:sz="12" w:space="0" w:color="auto"/>
            </w:tcBorders>
            <w:noWrap/>
            <w:vAlign w:val="center"/>
          </w:tcPr>
          <w:p w14:paraId="38A581E4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tcBorders>
              <w:left w:val="single" w:sz="12" w:space="0" w:color="auto"/>
            </w:tcBorders>
            <w:noWrap/>
            <w:vAlign w:val="center"/>
          </w:tcPr>
          <w:p w14:paraId="4074C85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5" w:type="dxa"/>
            <w:noWrap/>
            <w:vAlign w:val="center"/>
          </w:tcPr>
          <w:p w14:paraId="5B369A81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2" w:type="dxa"/>
            <w:noWrap/>
            <w:vAlign w:val="center"/>
          </w:tcPr>
          <w:p w14:paraId="58D22C1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3" w:type="dxa"/>
            <w:tcBorders>
              <w:right w:val="single" w:sz="12" w:space="0" w:color="auto"/>
            </w:tcBorders>
            <w:noWrap/>
            <w:vAlign w:val="center"/>
          </w:tcPr>
          <w:p w14:paraId="11F2576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52" w:type="dxa"/>
            <w:tcBorders>
              <w:left w:val="single" w:sz="12" w:space="0" w:color="auto"/>
            </w:tcBorders>
            <w:noWrap/>
            <w:vAlign w:val="center"/>
          </w:tcPr>
          <w:p w14:paraId="190FFD96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E42515">
              <w:rPr>
                <w:rFonts w:ascii="Arial" w:hAnsi="Arial" w:cs="Arial"/>
                <w:sz w:val="18"/>
                <w:szCs w:val="18"/>
              </w:rPr>
              <w:t>0.0847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53" w:type="dxa"/>
            <w:noWrap/>
            <w:vAlign w:val="center"/>
          </w:tcPr>
          <w:p w14:paraId="15801DF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DD10E8">
              <w:rPr>
                <w:rFonts w:ascii="Arial" w:hAnsi="Arial" w:cs="Arial"/>
                <w:sz w:val="18"/>
                <w:szCs w:val="18"/>
              </w:rPr>
              <w:t>0.1886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noWrap/>
            <w:vAlign w:val="center"/>
          </w:tcPr>
          <w:p w14:paraId="6F094DB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3D4FF6">
              <w:rPr>
                <w:rFonts w:ascii="Arial" w:hAnsi="Arial" w:cs="Arial"/>
                <w:sz w:val="18"/>
                <w:szCs w:val="18"/>
              </w:rPr>
              <w:t>0.6263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080" w:type="dxa"/>
            <w:noWrap/>
            <w:vAlign w:val="center"/>
          </w:tcPr>
          <w:p w14:paraId="52F8256C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21177B">
              <w:rPr>
                <w:rFonts w:ascii="Arial" w:hAnsi="Arial" w:cs="Arial"/>
                <w:sz w:val="18"/>
                <w:szCs w:val="18"/>
              </w:rPr>
              <w:t>0.0127</w:t>
            </w:r>
            <w:r w:rsidRPr="000E00D2">
              <w:rPr>
                <w:rFonts w:ascii="Arial" w:hAnsi="Arial" w:cs="Arial"/>
                <w:sz w:val="18"/>
                <w:szCs w:val="18"/>
              </w:rPr>
              <w:t>*</w:t>
            </w:r>
          </w:p>
        </w:tc>
      </w:tr>
      <w:tr w:rsidR="002B1114" w:rsidRPr="000E00D2" w14:paraId="5BDB8DBE" w14:textId="77777777">
        <w:trPr>
          <w:trHeight w:val="290"/>
        </w:trPr>
        <w:tc>
          <w:tcPr>
            <w:tcW w:w="1856" w:type="dxa"/>
            <w:tcBorders>
              <w:right w:val="single" w:sz="12" w:space="0" w:color="auto"/>
            </w:tcBorders>
            <w:noWrap/>
          </w:tcPr>
          <w:p w14:paraId="3A98D43A" w14:textId="77777777" w:rsidR="002B1114" w:rsidRPr="000E00D2" w:rsidRDefault="002B1114">
            <w:pPr>
              <w:spacing w:after="0" w:line="240" w:lineRule="auto"/>
              <w:ind w:left="29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17" w:type="dxa"/>
            <w:tcBorders>
              <w:left w:val="single" w:sz="12" w:space="0" w:color="auto"/>
            </w:tcBorders>
            <w:noWrap/>
            <w:vAlign w:val="center"/>
          </w:tcPr>
          <w:p w14:paraId="14127AAF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E16A92">
              <w:rPr>
                <w:rFonts w:ascii="Arial" w:hAnsi="Arial" w:cs="Arial"/>
                <w:sz w:val="18"/>
                <w:szCs w:val="18"/>
              </w:rPr>
              <w:t>0.4221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18" w:type="dxa"/>
            <w:noWrap/>
            <w:vAlign w:val="center"/>
          </w:tcPr>
          <w:p w14:paraId="23F9353D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006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70" w:type="dxa"/>
            <w:noWrap/>
            <w:vAlign w:val="center"/>
          </w:tcPr>
          <w:p w14:paraId="2A7C1856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076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70" w:type="dxa"/>
            <w:tcBorders>
              <w:right w:val="single" w:sz="12" w:space="0" w:color="auto"/>
            </w:tcBorders>
            <w:noWrap/>
            <w:vAlign w:val="center"/>
          </w:tcPr>
          <w:p w14:paraId="75BE7767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1C478A">
              <w:rPr>
                <w:rFonts w:ascii="Arial" w:hAnsi="Arial" w:cs="Arial"/>
                <w:sz w:val="18"/>
                <w:szCs w:val="18"/>
              </w:rPr>
              <w:t>0.6886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5" w:type="dxa"/>
            <w:tcBorders>
              <w:left w:val="single" w:sz="12" w:space="0" w:color="auto"/>
            </w:tcBorders>
            <w:noWrap/>
            <w:vAlign w:val="center"/>
          </w:tcPr>
          <w:p w14:paraId="26F7944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BA1D04">
              <w:rPr>
                <w:rFonts w:ascii="Arial" w:hAnsi="Arial" w:cs="Arial"/>
                <w:sz w:val="18"/>
                <w:szCs w:val="18"/>
              </w:rPr>
              <w:t>0.7930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5" w:type="dxa"/>
            <w:noWrap/>
            <w:vAlign w:val="center"/>
          </w:tcPr>
          <w:p w14:paraId="0300CE0D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293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52" w:type="dxa"/>
            <w:noWrap/>
            <w:vAlign w:val="center"/>
          </w:tcPr>
          <w:p w14:paraId="50ED832B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1319A6">
              <w:rPr>
                <w:rFonts w:ascii="Arial" w:hAnsi="Arial" w:cs="Arial"/>
                <w:sz w:val="18"/>
                <w:szCs w:val="18"/>
              </w:rPr>
              <w:t>0.0666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53" w:type="dxa"/>
            <w:tcBorders>
              <w:right w:val="single" w:sz="12" w:space="0" w:color="auto"/>
            </w:tcBorders>
            <w:noWrap/>
            <w:vAlign w:val="center"/>
          </w:tcPr>
          <w:p w14:paraId="42CDD62D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AF7548">
              <w:rPr>
                <w:rFonts w:ascii="Arial" w:hAnsi="Arial" w:cs="Arial"/>
                <w:sz w:val="18"/>
                <w:szCs w:val="18"/>
              </w:rPr>
              <w:t>0.6608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52" w:type="dxa"/>
            <w:tcBorders>
              <w:left w:val="single" w:sz="12" w:space="0" w:color="auto"/>
            </w:tcBorders>
            <w:noWrap/>
            <w:vAlign w:val="center"/>
          </w:tcPr>
          <w:p w14:paraId="6D9E46C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403AE2">
              <w:rPr>
                <w:rFonts w:ascii="Arial" w:hAnsi="Arial" w:cs="Arial"/>
                <w:sz w:val="18"/>
                <w:szCs w:val="18"/>
              </w:rPr>
              <w:t>0.1154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53" w:type="dxa"/>
            <w:noWrap/>
            <w:vAlign w:val="center"/>
          </w:tcPr>
          <w:p w14:paraId="6C0D1BC0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Non-calculable</w:t>
            </w:r>
          </w:p>
        </w:tc>
        <w:tc>
          <w:tcPr>
            <w:tcW w:w="1080" w:type="dxa"/>
            <w:noWrap/>
            <w:vAlign w:val="center"/>
          </w:tcPr>
          <w:p w14:paraId="4DEE7316" w14:textId="77777777" w:rsidR="002B1114" w:rsidRPr="00135F99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35F99">
              <w:rPr>
                <w:rFonts w:ascii="Arial" w:hAnsi="Arial" w:cs="Arial"/>
                <w:b/>
                <w:sz w:val="18"/>
                <w:szCs w:val="18"/>
              </w:rPr>
              <w:t>p=0.0416</w:t>
            </w:r>
            <w:r w:rsidRPr="00135F99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080" w:type="dxa"/>
            <w:noWrap/>
            <w:vAlign w:val="center"/>
          </w:tcPr>
          <w:p w14:paraId="4FC1E0D8" w14:textId="77777777" w:rsidR="002B1114" w:rsidRPr="000E00D2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602785">
              <w:rPr>
                <w:rFonts w:ascii="Arial" w:hAnsi="Arial" w:cs="Arial"/>
                <w:sz w:val="18"/>
                <w:szCs w:val="18"/>
              </w:rPr>
              <w:t>0.2265</w:t>
            </w:r>
            <w:r w:rsidRPr="00E84546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†</w:t>
            </w:r>
          </w:p>
        </w:tc>
      </w:tr>
    </w:tbl>
    <w:p w14:paraId="05DA2352" w14:textId="77777777" w:rsidR="002B1114" w:rsidRDefault="002B1114" w:rsidP="002B1114">
      <w:pPr>
        <w:spacing w:after="0" w:line="24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Within</w:t>
      </w:r>
      <w:r w:rsidRPr="005C61E5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>row</w:t>
      </w:r>
      <w:r w:rsidRPr="005C61E5">
        <w:rPr>
          <w:rFonts w:ascii="Arial" w:hAnsi="Arial" w:cs="Arial"/>
          <w:sz w:val="18"/>
          <w:szCs w:val="18"/>
        </w:rPr>
        <w:t xml:space="preserve"> p-values: </w:t>
      </w:r>
      <w:r w:rsidRPr="000E00D2">
        <w:rPr>
          <w:rFonts w:ascii="Arial" w:hAnsi="Arial" w:cs="Arial"/>
          <w:sz w:val="18"/>
          <w:szCs w:val="18"/>
        </w:rPr>
        <w:t>*HIV-positive vs. HIV-negative</w:t>
      </w:r>
      <w:r>
        <w:rPr>
          <w:rFonts w:ascii="Arial" w:hAnsi="Arial" w:cs="Arial"/>
          <w:sz w:val="18"/>
          <w:szCs w:val="18"/>
        </w:rPr>
        <w:t xml:space="preserve">. </w:t>
      </w:r>
    </w:p>
    <w:p w14:paraId="1C89C08E" w14:textId="2210B078" w:rsidR="002B1114" w:rsidRDefault="002B1114" w:rsidP="00D55D0A">
      <w:pPr>
        <w:spacing w:after="0"/>
        <w:jc w:val="both"/>
        <w:rPr>
          <w:rFonts w:ascii="Arial" w:hAnsi="Arial" w:cs="Arial"/>
          <w:bCs/>
          <w:sz w:val="18"/>
          <w:szCs w:val="18"/>
        </w:rPr>
      </w:pPr>
      <w:r w:rsidRPr="0021503A">
        <w:rPr>
          <w:rFonts w:ascii="Arial" w:hAnsi="Arial" w:cs="Arial"/>
          <w:sz w:val="18"/>
          <w:szCs w:val="18"/>
        </w:rPr>
        <w:t>Within column p-values</w:t>
      </w:r>
      <w:r>
        <w:rPr>
          <w:rFonts w:ascii="Arial" w:hAnsi="Arial" w:cs="Arial"/>
          <w:sz w:val="18"/>
          <w:szCs w:val="18"/>
        </w:rPr>
        <w:t xml:space="preserve"> for people of the same smear status</w:t>
      </w:r>
      <w:r w:rsidRPr="0021503A">
        <w:rPr>
          <w:rFonts w:ascii="Arial" w:hAnsi="Arial" w:cs="Arial"/>
          <w:sz w:val="18"/>
          <w:szCs w:val="18"/>
        </w:rPr>
        <w:t>:</w:t>
      </w:r>
      <w:r w:rsidRPr="0021503A">
        <w:rPr>
          <w:rFonts w:ascii="Arial" w:hAnsi="Arial" w:cs="Arial"/>
          <w:sz w:val="18"/>
          <w:szCs w:val="18"/>
          <w:vertAlign w:val="superscript"/>
        </w:rPr>
        <w:t xml:space="preserve"> </w:t>
      </w:r>
      <w:r w:rsidRPr="00E84546">
        <w:rPr>
          <w:rFonts w:ascii="Arial" w:hAnsi="Arial" w:cs="Arial"/>
          <w:bCs/>
          <w:sz w:val="18"/>
          <w:szCs w:val="18"/>
          <w:vertAlign w:val="superscript"/>
        </w:rPr>
        <w:t>†</w:t>
      </w:r>
      <w:r>
        <w:rPr>
          <w:rFonts w:ascii="Arial" w:hAnsi="Arial" w:cs="Arial"/>
          <w:bCs/>
          <w:sz w:val="18"/>
          <w:szCs w:val="18"/>
        </w:rPr>
        <w:t xml:space="preserve"> </w:t>
      </w:r>
      <w:r w:rsidRPr="0021503A">
        <w:rPr>
          <w:rFonts w:ascii="Arial" w:hAnsi="Arial" w:cs="Arial"/>
          <w:bCs/>
          <w:sz w:val="18"/>
          <w:szCs w:val="18"/>
        </w:rPr>
        <w:t>MTB Plus</w:t>
      </w:r>
      <w:r>
        <w:rPr>
          <w:rFonts w:ascii="Arial" w:hAnsi="Arial" w:cs="Arial"/>
          <w:bCs/>
          <w:sz w:val="18"/>
          <w:szCs w:val="18"/>
        </w:rPr>
        <w:t xml:space="preserve"> vs. </w:t>
      </w:r>
      <w:r w:rsidR="005936E4">
        <w:rPr>
          <w:rFonts w:ascii="Arial" w:hAnsi="Arial" w:cs="Arial"/>
          <w:bCs/>
          <w:sz w:val="18"/>
          <w:szCs w:val="18"/>
        </w:rPr>
        <w:t>Ultima</w:t>
      </w:r>
    </w:p>
    <w:p w14:paraId="38145F49" w14:textId="1A9D686D" w:rsidR="001964D0" w:rsidRPr="008945B9" w:rsidRDefault="00060DC9" w:rsidP="008945B9">
      <w:pPr>
        <w:spacing w:after="0"/>
        <w:jc w:val="both"/>
        <w:rPr>
          <w:rFonts w:ascii="Arial" w:hAnsi="Arial" w:cs="Arial"/>
          <w:bCs/>
          <w:sz w:val="18"/>
          <w:szCs w:val="18"/>
        </w:rPr>
        <w:sectPr w:rsidR="001964D0" w:rsidRPr="008945B9" w:rsidSect="00903A4B">
          <w:pgSz w:w="15840" w:h="12240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060DC9">
        <w:rPr>
          <w:rFonts w:ascii="Arial" w:hAnsi="Arial" w:cs="Arial"/>
          <w:bCs/>
          <w:sz w:val="18"/>
          <w:szCs w:val="18"/>
        </w:rPr>
        <w:t>Bold font represents p values &lt;0.05.</w:t>
      </w:r>
      <w:bookmarkEnd w:id="32"/>
      <w:r w:rsidR="003A3E30" w:rsidRPr="00B964E5">
        <w:rPr>
          <w:rFonts w:asciiTheme="minorBidi" w:hAnsiTheme="minorBidi" w:cstheme="minorBidi"/>
          <w:sz w:val="20"/>
          <w:szCs w:val="20"/>
        </w:rPr>
        <w:br w:type="page"/>
      </w:r>
    </w:p>
    <w:p w14:paraId="05A596C9" w14:textId="2CF7D005" w:rsidR="002B1114" w:rsidRPr="00FC42DC" w:rsidRDefault="0024628C" w:rsidP="002B1114">
      <w:pPr>
        <w:pStyle w:val="Caption"/>
        <w:outlineLvl w:val="1"/>
        <w:rPr>
          <w:rFonts w:ascii="Arial" w:hAnsi="Arial" w:cs="Arial"/>
          <w:iCs w:val="0"/>
          <w:color w:val="auto"/>
          <w:sz w:val="20"/>
          <w:szCs w:val="22"/>
          <w:lang w:eastAsia="de-CH"/>
        </w:rPr>
      </w:pPr>
      <w:bookmarkStart w:id="33" w:name="_Ref162508652"/>
      <w:bookmarkStart w:id="34" w:name="_Toc176717646"/>
      <w:bookmarkStart w:id="35" w:name="_Toc170410762"/>
      <w:bookmarkStart w:id="36" w:name="_Toc147933517"/>
      <w:r w:rsidRPr="008E61CE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bookmarkEnd w:id="33"/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begin"/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instrText xml:space="preserve"> SEQ Supplementary_table \* ARABIC </w:instrText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separate"/>
      </w:r>
      <w:r w:rsidR="005838BF">
        <w:rPr>
          <w:rFonts w:ascii="Arial" w:hAnsi="Arial" w:cs="Arial"/>
          <w:b/>
          <w:noProof/>
          <w:sz w:val="20"/>
          <w:szCs w:val="20"/>
          <w:u w:val="single"/>
        </w:rPr>
        <w:t>4</w:t>
      </w:r>
      <w:r w:rsidR="00A5742D" w:rsidRPr="008E61CE">
        <w:rPr>
          <w:rFonts w:ascii="Arial" w:hAnsi="Arial" w:cs="Arial"/>
          <w:b/>
          <w:sz w:val="20"/>
          <w:szCs w:val="20"/>
          <w:u w:val="single"/>
        </w:rPr>
        <w:fldChar w:fldCharType="end"/>
      </w:r>
      <w:r w:rsidRPr="00EE3422">
        <w:rPr>
          <w:rFonts w:ascii="Arial" w:hAnsi="Arial" w:cs="Arial"/>
          <w:b/>
          <w:sz w:val="20"/>
          <w:szCs w:val="20"/>
        </w:rPr>
        <w:t xml:space="preserve">. </w:t>
      </w:r>
      <w:r w:rsidR="002B1114">
        <w:rPr>
          <w:rFonts w:ascii="Arial" w:hAnsi="Arial" w:cs="Arial"/>
          <w:b/>
          <w:color w:val="auto"/>
          <w:sz w:val="20"/>
          <w:szCs w:val="20"/>
          <w:lang w:eastAsia="de-CH"/>
        </w:rPr>
        <w:t>D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iagnostic accuracy </w:t>
      </w:r>
      <w:r w:rsidR="002B1114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and diagnostic yield 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of MTB Plus and </w:t>
      </w:r>
      <w:r w:rsidR="005936E4">
        <w:rPr>
          <w:rFonts w:ascii="Arial" w:hAnsi="Arial" w:cs="Arial"/>
          <w:b/>
          <w:color w:val="auto"/>
          <w:sz w:val="20"/>
          <w:szCs w:val="20"/>
          <w:lang w:eastAsia="de-CH"/>
        </w:rPr>
        <w:t>Ultima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compared </w:t>
      </w:r>
      <w:r w:rsidR="002B1114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to 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MRS for </w:t>
      </w:r>
      <w:r w:rsidR="002B1114">
        <w:rPr>
          <w:rFonts w:ascii="Arial" w:hAnsi="Arial" w:cs="Arial"/>
          <w:b/>
          <w:color w:val="auto"/>
          <w:sz w:val="20"/>
          <w:szCs w:val="20"/>
          <w:lang w:eastAsia="de-CH"/>
        </w:rPr>
        <w:t>TB detection,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stratified by HIV status</w:t>
      </w:r>
      <w:r w:rsidR="002B1114">
        <w:rPr>
          <w:rFonts w:ascii="Arial" w:hAnsi="Arial" w:cs="Arial"/>
          <w:b/>
          <w:color w:val="auto"/>
          <w:sz w:val="20"/>
          <w:szCs w:val="20"/>
          <w:lang w:eastAsia="de-CH"/>
        </w:rPr>
        <w:t>. Initial and repeat results (if initially unsuccessful) are shown.</w:t>
      </w:r>
      <w:r w:rsidR="002B1114"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</w:t>
      </w:r>
      <w:r w:rsidR="002B1114" w:rsidRPr="00FC42DC">
        <w:rPr>
          <w:rFonts w:ascii="Arial" w:hAnsi="Arial" w:cs="Arial"/>
          <w:color w:val="auto"/>
          <w:sz w:val="20"/>
          <w:szCs w:val="22"/>
          <w:lang w:eastAsia="de-CH"/>
        </w:rPr>
        <w:t xml:space="preserve">The specificity of </w:t>
      </w:r>
      <w:r w:rsidR="002B1114">
        <w:rPr>
          <w:rFonts w:ascii="Arial" w:hAnsi="Arial" w:cs="Arial"/>
          <w:color w:val="auto"/>
          <w:sz w:val="20"/>
          <w:szCs w:val="22"/>
          <w:lang w:eastAsia="de-CH"/>
        </w:rPr>
        <w:t xml:space="preserve">MTB </w:t>
      </w:r>
      <w:r w:rsidR="002B1114" w:rsidRPr="00FC42DC">
        <w:rPr>
          <w:rFonts w:ascii="Arial" w:hAnsi="Arial" w:cs="Arial"/>
          <w:color w:val="auto"/>
          <w:sz w:val="20"/>
          <w:szCs w:val="22"/>
          <w:lang w:eastAsia="de-CH"/>
        </w:rPr>
        <w:t xml:space="preserve">Plus </w:t>
      </w:r>
      <w:r w:rsidR="002B1114">
        <w:rPr>
          <w:rFonts w:ascii="Arial" w:hAnsi="Arial" w:cs="Arial"/>
          <w:color w:val="auto"/>
          <w:sz w:val="20"/>
          <w:szCs w:val="22"/>
          <w:lang w:eastAsia="de-CH"/>
        </w:rPr>
        <w:t xml:space="preserve">has improved after repeat testing among PLHIV compared to data shown in </w:t>
      </w:r>
      <w:r w:rsidR="002B1114" w:rsidRPr="007E7FE2">
        <w:rPr>
          <w:rFonts w:ascii="Arial" w:hAnsi="Arial" w:cs="Arial"/>
          <w:b/>
          <w:bCs/>
          <w:color w:val="auto"/>
          <w:sz w:val="20"/>
          <w:szCs w:val="22"/>
          <w:lang w:eastAsia="de-CH"/>
        </w:rPr>
        <w:t>Table 2</w:t>
      </w:r>
      <w:r w:rsidR="002B1114" w:rsidRPr="00FC42DC">
        <w:rPr>
          <w:rFonts w:ascii="Arial" w:hAnsi="Arial" w:cs="Arial"/>
          <w:color w:val="auto"/>
          <w:sz w:val="20"/>
          <w:szCs w:val="22"/>
          <w:lang w:eastAsia="de-CH"/>
        </w:rPr>
        <w:t>.</w:t>
      </w:r>
      <w:r w:rsidR="002B1114">
        <w:rPr>
          <w:rFonts w:ascii="Arial" w:hAnsi="Arial" w:cs="Arial"/>
          <w:color w:val="auto"/>
          <w:sz w:val="20"/>
          <w:szCs w:val="22"/>
          <w:lang w:eastAsia="de-CH"/>
        </w:rPr>
        <w:t xml:space="preserve"> </w:t>
      </w:r>
      <w:r w:rsidR="002B1114" w:rsidRPr="00116150">
        <w:rPr>
          <w:rFonts w:ascii="Arial" w:hAnsi="Arial" w:cs="Arial"/>
          <w:color w:val="auto"/>
          <w:sz w:val="20"/>
          <w:szCs w:val="20"/>
        </w:rPr>
        <w:t>Data are % (95% CI) n/N</w:t>
      </w:r>
      <w:bookmarkEnd w:id="34"/>
      <w:r w:rsidR="002B1114">
        <w:rPr>
          <w:rFonts w:ascii="Arial" w:hAnsi="Arial" w:cs="Arial"/>
          <w:color w:val="auto"/>
          <w:sz w:val="20"/>
          <w:szCs w:val="20"/>
        </w:rPr>
        <w:t xml:space="preserve"> </w:t>
      </w:r>
    </w:p>
    <w:tbl>
      <w:tblPr>
        <w:tblW w:w="14994" w:type="dxa"/>
        <w:tblInd w:w="-1134" w:type="dxa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98"/>
        <w:gridCol w:w="1124"/>
        <w:gridCol w:w="1125"/>
        <w:gridCol w:w="1125"/>
        <w:gridCol w:w="1124"/>
        <w:gridCol w:w="1125"/>
        <w:gridCol w:w="1125"/>
        <w:gridCol w:w="1124"/>
        <w:gridCol w:w="1125"/>
        <w:gridCol w:w="1125"/>
        <w:gridCol w:w="1124"/>
        <w:gridCol w:w="1125"/>
        <w:gridCol w:w="1125"/>
      </w:tblGrid>
      <w:tr w:rsidR="002B1114" w:rsidRPr="0010245D" w14:paraId="03D89C1C" w14:textId="77777777">
        <w:trPr>
          <w:trHeight w:val="290"/>
        </w:trPr>
        <w:tc>
          <w:tcPr>
            <w:tcW w:w="1498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C96506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4498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6D9809E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 xml:space="preserve">All participants </w:t>
            </w:r>
          </w:p>
          <w:p w14:paraId="7CC219B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Cs/>
                <w:sz w:val="18"/>
                <w:szCs w:val="18"/>
                <w:lang w:eastAsia="en-ZA"/>
              </w:rPr>
              <w:t>n=498</w:t>
            </w:r>
          </w:p>
        </w:tc>
        <w:tc>
          <w:tcPr>
            <w:tcW w:w="4499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3D60B5E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 xml:space="preserve">HIV-negative </w:t>
            </w:r>
          </w:p>
          <w:p w14:paraId="422E4816" w14:textId="13443EA3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229/498 (46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10245D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4499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04905B8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 xml:space="preserve">HIV-positive </w:t>
            </w:r>
          </w:p>
          <w:p w14:paraId="3114BE63" w14:textId="3C23B9B9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269/498 (54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10245D">
              <w:rPr>
                <w:rFonts w:ascii="Arial" w:hAnsi="Arial" w:cs="Arial"/>
                <w:sz w:val="18"/>
                <w:szCs w:val="18"/>
              </w:rPr>
              <w:t>)</w:t>
            </w:r>
          </w:p>
        </w:tc>
      </w:tr>
      <w:tr w:rsidR="002B1114" w:rsidRPr="0010245D" w14:paraId="682832FC" w14:textId="77777777">
        <w:trPr>
          <w:trHeight w:val="290"/>
        </w:trPr>
        <w:tc>
          <w:tcPr>
            <w:tcW w:w="1498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27E97DD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38E811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ensitivity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CFC431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4A60E5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DYT</w:t>
            </w:r>
          </w:p>
        </w:tc>
        <w:tc>
          <w:tcPr>
            <w:tcW w:w="1124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17FE7C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DYD</w:t>
            </w:r>
          </w:p>
        </w:tc>
        <w:tc>
          <w:tcPr>
            <w:tcW w:w="1125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2ECB46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ensitivity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DD0F8D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4E6C61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DYT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44946F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DYD</w:t>
            </w:r>
          </w:p>
        </w:tc>
        <w:tc>
          <w:tcPr>
            <w:tcW w:w="1125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A34C5A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ensitivity</w:t>
            </w:r>
          </w:p>
        </w:tc>
        <w:tc>
          <w:tcPr>
            <w:tcW w:w="11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58E7F0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6AC7C66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eastAsia="Times New Roman" w:hAnsiTheme="minorBidi" w:cstheme="minorBidi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Theme="minorBidi" w:eastAsia="Times New Roman" w:hAnsiTheme="minorBidi" w:cstheme="minorBidi"/>
                <w:b/>
                <w:sz w:val="18"/>
                <w:szCs w:val="18"/>
                <w:lang w:eastAsia="en-ZA"/>
              </w:rPr>
              <w:t>DYT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22D1FC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DYD</w:t>
            </w:r>
          </w:p>
        </w:tc>
      </w:tr>
      <w:tr w:rsidR="002B1114" w:rsidRPr="0010245D" w14:paraId="415D46C8" w14:textId="77777777">
        <w:trPr>
          <w:trHeight w:val="290"/>
        </w:trPr>
        <w:tc>
          <w:tcPr>
            <w:tcW w:w="1498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6938E1C2" w14:textId="77777777" w:rsidR="002B1114" w:rsidRPr="0010245D" w:rsidRDefault="002B1114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MTB Plus</w:t>
            </w:r>
          </w:p>
        </w:tc>
        <w:tc>
          <w:tcPr>
            <w:tcW w:w="1124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9C51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9, 8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48/173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4BCA1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3, 97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79/291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95BFE8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32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28, 35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60/498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2F00D68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38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31, 39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60/416</w:t>
            </w:r>
          </w:p>
        </w:tc>
        <w:tc>
          <w:tcPr>
            <w:tcW w:w="112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F3EB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7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8, 91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77/89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6274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3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7, 96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18/127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DDA7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7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4, 20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86/498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122AA8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2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7, 24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86/416</w:t>
            </w:r>
          </w:p>
        </w:tc>
        <w:tc>
          <w:tcPr>
            <w:tcW w:w="112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F49F5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5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5, 90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71/84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926D9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8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5, 9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61/164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839D5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5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2, 17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74/498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837D7C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8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4, 21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74/416</w:t>
            </w:r>
          </w:p>
        </w:tc>
      </w:tr>
      <w:tr w:rsidR="002B1114" w:rsidRPr="0010245D" w14:paraId="1120B346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3271328F" w14:textId="77777777" w:rsidR="002B1114" w:rsidRPr="0010245D" w:rsidRDefault="002B1114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D71D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603E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01705F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64094C0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9751F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0E7E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3E052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F5785E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8AA5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7094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B80A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  <w:lang w:eastAsia="de-CH"/>
              </w:rPr>
              <w:t>p=0.0253</w:t>
            </w:r>
            <w:r w:rsidRPr="0010245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3779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62B2F">
              <w:rPr>
                <w:rFonts w:ascii="Arial" w:hAnsi="Arial" w:cs="Arial"/>
                <w:bCs/>
                <w:sz w:val="18"/>
                <w:szCs w:val="18"/>
                <w:lang w:eastAsia="de-CH"/>
              </w:rPr>
              <w:t>p=</w:t>
            </w:r>
            <w:r w:rsidRPr="0095561F">
              <w:rPr>
                <w:rFonts w:ascii="Arial" w:hAnsi="Arial" w:cs="Arial"/>
                <w:bCs/>
                <w:sz w:val="18"/>
                <w:szCs w:val="18"/>
              </w:rPr>
              <w:t>0</w:t>
            </w:r>
            <w:r w:rsidRPr="0010245D">
              <w:rPr>
                <w:rFonts w:ascii="Arial" w:hAnsi="Arial" w:cs="Arial"/>
                <w:sz w:val="18"/>
                <w:szCs w:val="18"/>
              </w:rPr>
              <w:t>.3004</w:t>
            </w:r>
            <w:r w:rsidRPr="0010245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27F851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  <w:lang w:eastAsia="de-CH"/>
              </w:rPr>
              <w:t>p=0.2912</w:t>
            </w:r>
            <w:r w:rsidRPr="0010245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</w:tr>
      <w:tr w:rsidR="002B1114" w:rsidRPr="0010245D" w14:paraId="3A3D31DE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2E8A2C9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mear-positive</w:t>
            </w: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D847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5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9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99/104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0448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0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28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4/5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24484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0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17, 23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00/498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3CB4264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14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11, 17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60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BE9FE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7, 9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52/54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9A69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5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19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3/4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485C0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8, 1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3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B0021D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3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0, 15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3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FC52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4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3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47/50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DBF12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100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3, 100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/1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BEC8D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9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7, 12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7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22BED59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8, 14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7/416</w:t>
            </w:r>
          </w:p>
        </w:tc>
      </w:tr>
      <w:tr w:rsidR="002B1114" w:rsidRPr="0010245D" w14:paraId="58E968B4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58AEF6E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mear-negative</w:t>
            </w: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1D86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1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59, 7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49/69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89A6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3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74/285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81BDD" w14:textId="77777777" w:rsidR="002B1114" w:rsidRPr="0010245D" w:rsidRDefault="002B1114">
            <w:pPr>
              <w:spacing w:after="0" w:line="240" w:lineRule="auto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12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9, 14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60/498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D81BAD6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4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20, 27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00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97D8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1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54, 82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5/35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0AEE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3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8, 96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15/123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C3BDF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7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5, 8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33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35BC74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8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6, 10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33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9F10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1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53, 82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4/34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A140E9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8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5, 9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59/162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4058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5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4, 7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27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E9518E9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6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4, 9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27/416</w:t>
            </w:r>
          </w:p>
        </w:tc>
      </w:tr>
      <w:tr w:rsidR="002B1114" w:rsidRPr="0010245D" w14:paraId="47FE115D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0D6294D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5A31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7ED47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ABA85" w14:textId="77777777" w:rsidR="002B1114" w:rsidRPr="0010245D" w:rsidRDefault="002B1114">
            <w:pPr>
              <w:spacing w:after="0" w:line="240" w:lineRule="auto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3C24494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CDA77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9DBDC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8603F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853B71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386F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9387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7E29A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  <w:lang w:eastAsia="de-CH"/>
              </w:rPr>
              <w:t>p=0.0434</w:t>
            </w:r>
            <w:r w:rsidRPr="0010245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1160D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4243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EBCB1C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4213*</w:t>
            </w:r>
          </w:p>
        </w:tc>
      </w:tr>
      <w:tr w:rsidR="002B1114" w:rsidRPr="0010245D" w14:paraId="7F6F905C" w14:textId="77777777">
        <w:trPr>
          <w:trHeight w:val="290"/>
        </w:trPr>
        <w:tc>
          <w:tcPr>
            <w:tcW w:w="1498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8ECFB57" w14:textId="3491DCA3" w:rsidR="002B1114" w:rsidRPr="0010245D" w:rsidRDefault="005936E4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Ultima</w:t>
            </w:r>
          </w:p>
        </w:tc>
        <w:tc>
          <w:tcPr>
            <w:tcW w:w="1124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7341A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0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5, 93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54/171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A5FA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5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0, 8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60/306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25A95E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40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36, 43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200/498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4DF7175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48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69, 76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200/416</w:t>
            </w:r>
          </w:p>
        </w:tc>
        <w:tc>
          <w:tcPr>
            <w:tcW w:w="112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108E7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8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9, 92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77/88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353EF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3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6, 8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10/132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BD99A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20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6, 2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99/498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2BD0C6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48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69, 76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200/416</w:t>
            </w:r>
          </w:p>
        </w:tc>
        <w:tc>
          <w:tcPr>
            <w:tcW w:w="112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92097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3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5, 96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77/83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0D9B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0, 90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47/171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E268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20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7, 2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101/498</w:t>
            </w:r>
          </w:p>
        </w:tc>
        <w:tc>
          <w:tcPr>
            <w:tcW w:w="112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9885D4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24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20, 28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101/416</w:t>
            </w:r>
          </w:p>
        </w:tc>
      </w:tr>
      <w:tr w:rsidR="002B1114" w:rsidRPr="0010245D" w14:paraId="51DCC0CC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6020757" w14:textId="77777777" w:rsidR="002B1114" w:rsidRPr="0010245D" w:rsidRDefault="002B1114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E0806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BBE2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A99403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4A00E61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4908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97D7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8ED95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135487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9868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2496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A8A3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5268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360B8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8743*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D65B4F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</w:tr>
      <w:tr w:rsidR="002B1114" w:rsidRPr="0010245D" w14:paraId="454B7308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1CDD341E" w14:textId="77777777" w:rsidR="002B1114" w:rsidRPr="0010245D" w:rsidRDefault="002B1114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52CD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2015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68BC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9C1599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b/>
                <w:bCs/>
                <w:sz w:val="18"/>
                <w:szCs w:val="18"/>
              </w:rPr>
            </w:pPr>
            <w:r w:rsidRPr="0010245D">
              <w:rPr>
                <w:rFonts w:asciiTheme="minorBidi" w:hAnsiTheme="minorBidi" w:cstheme="minorBidi"/>
                <w:b/>
                <w:bCs/>
                <w:sz w:val="18"/>
                <w:szCs w:val="18"/>
              </w:rPr>
              <w:t>p=0.0083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FF5680C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b/>
                <w:bCs/>
                <w:sz w:val="18"/>
                <w:szCs w:val="18"/>
              </w:rPr>
            </w:pPr>
            <w:r w:rsidRPr="0010245D">
              <w:rPr>
                <w:rFonts w:asciiTheme="minorBidi" w:hAnsiTheme="minorBidi" w:cstheme="minorBidi"/>
                <w:b/>
                <w:bCs/>
                <w:sz w:val="18"/>
                <w:szCs w:val="18"/>
              </w:rPr>
              <w:t>p=0.0051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A5698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8458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CF343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</w:rPr>
              <w:t>p=0.0176</w:t>
            </w:r>
            <w:r w:rsidRPr="0010245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1314B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2895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570DCE0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A5A27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0933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63A0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FCB1A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0.0246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F38135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0.0216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</w:tr>
      <w:tr w:rsidR="002B1114" w:rsidRPr="0010245D" w14:paraId="34F19282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A88E619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mear-positive</w:t>
            </w: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0585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7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2, 9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00/103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7B282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1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29, 93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5/7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BF37F4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0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17, 23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02/498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CD26DCC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4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20, 27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98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CB02F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8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90, 100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53/54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EF34F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0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28, 9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4/5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9158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8, 1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4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38B071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3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0, 16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4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B3E7E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9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6, 99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47/4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9326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50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1, 96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/2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CF6FF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0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7, 12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8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107025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2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9, 14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8/416</w:t>
            </w:r>
          </w:p>
        </w:tc>
      </w:tr>
      <w:tr w:rsidR="002B1114" w:rsidRPr="0010245D" w14:paraId="3961ED8E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328E430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10245D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mear-negative</w:t>
            </w: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ED138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9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68, 86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54/6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D0B1D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5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0, 8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51/295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C03319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0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16, 22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98/498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2751E94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  <w:lang w:val="en-ZA" w:eastAsia="en-ZA"/>
              </w:rPr>
            </w:pPr>
            <w:r w:rsidRPr="0010245D">
              <w:rPr>
                <w:rFonts w:asciiTheme="minorBidi" w:hAnsiTheme="minorBidi" w:cstheme="minorBidi"/>
                <w:sz w:val="18"/>
                <w:szCs w:val="18"/>
              </w:rPr>
              <w:t xml:space="preserve">25 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>(20, 28)</w:t>
            </w:r>
            <w:r w:rsidRPr="0010245D">
              <w:rPr>
                <w:rFonts w:asciiTheme="minorBidi" w:hAnsiTheme="minorBidi" w:cstheme="minorBidi"/>
                <w:sz w:val="18"/>
                <w:szCs w:val="18"/>
              </w:rPr>
              <w:br/>
              <w:t xml:space="preserve"> 102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22B4B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71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53, 82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24/34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7C672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3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6, 88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06/127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DAE9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9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7, 11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5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16EA60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8, 1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45/416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E41A9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8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73, 95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30/34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D91C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 xml:space="preserve">86 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>(80, 90)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br/>
              <w:t xml:space="preserve"> 145/16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DBD9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1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8, 13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3/498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5CECB8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 xml:space="preserve">13 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>(10, 15)</w:t>
            </w:r>
            <w:r w:rsidRPr="0010245D">
              <w:rPr>
                <w:rFonts w:ascii="Arial" w:hAnsi="Arial" w:cs="Arial"/>
                <w:sz w:val="18"/>
                <w:szCs w:val="18"/>
              </w:rPr>
              <w:br/>
              <w:t xml:space="preserve"> 53/416</w:t>
            </w:r>
          </w:p>
        </w:tc>
      </w:tr>
      <w:tr w:rsidR="002B1114" w:rsidRPr="0010245D" w14:paraId="512C1310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CE3245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14:paraId="30F53F6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B8EDFC9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32BFBC9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096718BA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14:paraId="532C4EB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5D4B6B1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1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C7199F1" w14:textId="77777777" w:rsidR="002B1114" w:rsidRPr="0010245D" w:rsidRDefault="002B1114">
            <w:pPr>
              <w:spacing w:after="0" w:line="240" w:lineRule="auto"/>
              <w:jc w:val="center"/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1D2B6CC6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14:paraId="25F8A094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0719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E350D8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0.4970</w:t>
            </w:r>
            <w:r w:rsidRPr="0010245D">
              <w:rPr>
                <w:rFonts w:ascii="Arial" w:hAnsi="Arial" w:cs="Arial"/>
                <w:sz w:val="18"/>
                <w:szCs w:val="18"/>
              </w:rPr>
              <w:t>*</w:t>
            </w:r>
          </w:p>
        </w:tc>
        <w:tc>
          <w:tcPr>
            <w:tcW w:w="11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454E3F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3947*</w:t>
            </w:r>
          </w:p>
        </w:tc>
        <w:tc>
          <w:tcPr>
            <w:tcW w:w="1125" w:type="dxa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7BB22A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</w:rPr>
              <w:t>0.3896*</w:t>
            </w:r>
          </w:p>
        </w:tc>
      </w:tr>
      <w:tr w:rsidR="002B1114" w:rsidRPr="0010245D" w14:paraId="3CBF2570" w14:textId="77777777">
        <w:trPr>
          <w:trHeight w:val="290"/>
        </w:trPr>
        <w:tc>
          <w:tcPr>
            <w:tcW w:w="1498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22E43CD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1124" w:type="dxa"/>
            <w:tcBorders>
              <w:top w:val="nil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8FE801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0.2553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683A0A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2B630E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p=0.0010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627E1342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8715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9B5BDEB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0.938</w:t>
            </w:r>
            <w:r w:rsidRPr="0010245D" w:rsidDel="005358CD">
              <w:rPr>
                <w:rFonts w:ascii="Arial" w:hAnsi="Arial" w:cs="Arial"/>
                <w:sz w:val="18"/>
                <w:szCs w:val="18"/>
                <w:lang w:eastAsia="de-CH"/>
              </w:rPr>
              <w:t>7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C43AC4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p=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0.0133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B34D357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1570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349CAF9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0.1535</w:t>
            </w:r>
          </w:p>
        </w:tc>
        <w:tc>
          <w:tcPr>
            <w:tcW w:w="1125" w:type="dxa"/>
            <w:tcBorders>
              <w:top w:val="nil"/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A09C903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sz w:val="18"/>
                <w:szCs w:val="18"/>
              </w:rPr>
              <w:t>p=</w:t>
            </w:r>
            <w:r w:rsidRPr="0010245D">
              <w:rPr>
                <w:rFonts w:ascii="Arial" w:hAnsi="Arial" w:cs="Arial"/>
                <w:sz w:val="18"/>
                <w:szCs w:val="18"/>
                <w:lang w:eastAsia="de-CH"/>
              </w:rPr>
              <w:t>0.0719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4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4717405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p&lt;</w:t>
            </w:r>
            <w:r w:rsidRPr="0010245D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0.0001</w:t>
            </w:r>
            <w:r w:rsidRPr="0010245D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F7CCE70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0.0024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25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22088ABC" w14:textId="77777777" w:rsidR="002B1114" w:rsidRPr="0010245D" w:rsidRDefault="002B111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0245D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p=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</w:rPr>
              <w:t>0.0022</w:t>
            </w:r>
            <w:r w:rsidRPr="0010245D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</w:tr>
    </w:tbl>
    <w:p w14:paraId="0C0C1D0C" w14:textId="77777777" w:rsidR="002B1114" w:rsidRDefault="002B1114" w:rsidP="00BD219F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0E00D2">
        <w:rPr>
          <w:rFonts w:ascii="Arial" w:hAnsi="Arial" w:cs="Arial"/>
          <w:sz w:val="18"/>
          <w:szCs w:val="18"/>
        </w:rPr>
        <w:t xml:space="preserve">Within row p-values: *HIV-positive vs. HIV-negative. </w:t>
      </w:r>
    </w:p>
    <w:p w14:paraId="47C3034A" w14:textId="1B23A59B" w:rsidR="002B1114" w:rsidRDefault="002B1114" w:rsidP="00BD219F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0E00D2">
        <w:rPr>
          <w:rFonts w:ascii="Arial" w:hAnsi="Arial" w:cs="Arial"/>
          <w:sz w:val="18"/>
          <w:szCs w:val="18"/>
        </w:rPr>
        <w:t xml:space="preserve">Within column p-values: </w:t>
      </w:r>
      <w:r w:rsidRPr="000E00D2">
        <w:rPr>
          <w:rFonts w:ascii="Arial" w:hAnsi="Arial" w:cs="Arial"/>
          <w:sz w:val="18"/>
          <w:szCs w:val="18"/>
          <w:vertAlign w:val="superscript"/>
        </w:rPr>
        <w:t>†</w:t>
      </w:r>
      <w:r w:rsidRPr="000E00D2">
        <w:rPr>
          <w:rFonts w:ascii="Arial" w:hAnsi="Arial" w:cs="Arial"/>
          <w:sz w:val="18"/>
          <w:szCs w:val="18"/>
        </w:rPr>
        <w:t xml:space="preserve">MTB Plus vs. </w:t>
      </w:r>
      <w:r w:rsidR="005936E4">
        <w:rPr>
          <w:rFonts w:ascii="Arial" w:hAnsi="Arial" w:cs="Arial"/>
          <w:sz w:val="18"/>
          <w:szCs w:val="18"/>
        </w:rPr>
        <w:t>Ultima</w:t>
      </w:r>
      <w:r>
        <w:rPr>
          <w:rFonts w:ascii="Arial" w:hAnsi="Arial" w:cs="Arial"/>
          <w:sz w:val="18"/>
          <w:szCs w:val="18"/>
        </w:rPr>
        <w:t>.</w:t>
      </w:r>
      <w:r w:rsidRPr="000E00D2">
        <w:rPr>
          <w:rFonts w:ascii="Arial" w:hAnsi="Arial" w:cs="Arial"/>
          <w:sz w:val="18"/>
          <w:szCs w:val="18"/>
        </w:rPr>
        <w:t xml:space="preserve"> </w:t>
      </w:r>
    </w:p>
    <w:p w14:paraId="166AD941" w14:textId="2EA7059A" w:rsidR="00666C36" w:rsidRDefault="002B1114" w:rsidP="00C86FC2">
      <w:pPr>
        <w:spacing w:after="0" w:line="240" w:lineRule="auto"/>
        <w:rPr>
          <w:rFonts w:ascii="Arial" w:hAnsi="Arial" w:cs="Arial"/>
          <w:sz w:val="18"/>
          <w:szCs w:val="18"/>
        </w:rPr>
        <w:sectPr w:rsidR="00666C36" w:rsidSect="009371B8">
          <w:pgSz w:w="15840" w:h="12240" w:orient="landscape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  <w:r w:rsidRPr="000E00D2">
        <w:rPr>
          <w:rFonts w:ascii="Arial" w:hAnsi="Arial" w:cs="Arial"/>
          <w:sz w:val="18"/>
          <w:szCs w:val="18"/>
        </w:rPr>
        <w:t xml:space="preserve">Abbreviations: </w:t>
      </w:r>
      <w:r w:rsidR="002B7CBA">
        <w:rPr>
          <w:rFonts w:ascii="Arial" w:hAnsi="Arial" w:cs="Arial"/>
          <w:sz w:val="18"/>
          <w:szCs w:val="18"/>
        </w:rPr>
        <w:t>DYD, diagnostic yield among those diagnosed</w:t>
      </w:r>
      <w:r w:rsidR="00670FE0">
        <w:rPr>
          <w:rFonts w:ascii="Arial" w:hAnsi="Arial" w:cs="Arial"/>
          <w:sz w:val="18"/>
          <w:szCs w:val="18"/>
        </w:rPr>
        <w:t>;</w:t>
      </w:r>
      <w:r w:rsidR="002B7CBA">
        <w:rPr>
          <w:rFonts w:ascii="Arial" w:hAnsi="Arial" w:cs="Arial"/>
          <w:sz w:val="18"/>
          <w:szCs w:val="18"/>
        </w:rPr>
        <w:t xml:space="preserve"> </w:t>
      </w:r>
      <w:r w:rsidR="00670FE0">
        <w:rPr>
          <w:rFonts w:ascii="Arial" w:hAnsi="Arial" w:cs="Arial"/>
          <w:sz w:val="18"/>
          <w:szCs w:val="18"/>
        </w:rPr>
        <w:t>DYT, diagnostic yield among those tested;</w:t>
      </w:r>
      <w:r w:rsidR="002B7CBA" w:rsidRPr="000E00D2">
        <w:rPr>
          <w:rFonts w:ascii="Arial" w:hAnsi="Arial" w:cs="Arial"/>
          <w:sz w:val="18"/>
          <w:szCs w:val="18"/>
        </w:rPr>
        <w:t xml:space="preserve"> </w:t>
      </w:r>
      <w:r w:rsidRPr="000E00D2">
        <w:rPr>
          <w:rFonts w:ascii="Arial" w:hAnsi="Arial" w:cs="Arial"/>
          <w:sz w:val="18"/>
          <w:szCs w:val="18"/>
        </w:rPr>
        <w:t>NPV, negative predictive value; PPV, positive predictive value</w:t>
      </w:r>
      <w:r>
        <w:rPr>
          <w:rFonts w:ascii="Arial" w:hAnsi="Arial" w:cs="Arial"/>
          <w:sz w:val="18"/>
          <w:szCs w:val="18"/>
        </w:rPr>
        <w:t>.</w:t>
      </w:r>
      <w:r w:rsidR="00C86FC2">
        <w:rPr>
          <w:rFonts w:ascii="Arial" w:hAnsi="Arial" w:cs="Arial"/>
          <w:sz w:val="18"/>
          <w:szCs w:val="18"/>
        </w:rPr>
        <w:t xml:space="preserve"> </w:t>
      </w:r>
      <w:r w:rsidR="00C86FC2" w:rsidRPr="00C86FC2">
        <w:rPr>
          <w:rFonts w:ascii="Arial" w:hAnsi="Arial" w:cs="Arial"/>
          <w:sz w:val="18"/>
          <w:szCs w:val="18"/>
        </w:rPr>
        <w:t>Bold font represents p values &lt;0.05.</w:t>
      </w:r>
    </w:p>
    <w:p w14:paraId="72F07F00" w14:textId="31F77053" w:rsidR="00E047D3" w:rsidRPr="008945B9" w:rsidRDefault="00A5742D" w:rsidP="008945B9">
      <w:pPr>
        <w:pStyle w:val="Heading2"/>
        <w:spacing w:after="240"/>
        <w:rPr>
          <w:rFonts w:cs="Arial"/>
          <w:color w:val="auto"/>
          <w:sz w:val="20"/>
          <w:szCs w:val="20"/>
          <w:u w:val="none"/>
        </w:rPr>
      </w:pPr>
      <w:bookmarkStart w:id="37" w:name="_Toc176717647"/>
      <w:r w:rsidRPr="0075614D">
        <w:rPr>
          <w:rFonts w:cs="Arial"/>
          <w:b/>
          <w:sz w:val="20"/>
          <w:szCs w:val="20"/>
        </w:rPr>
        <w:lastRenderedPageBreak/>
        <w:t xml:space="preserve">Supplementary table </w:t>
      </w:r>
      <w:r w:rsidRPr="0075614D">
        <w:rPr>
          <w:rFonts w:cs="Arial"/>
          <w:b/>
          <w:sz w:val="20"/>
          <w:szCs w:val="20"/>
        </w:rPr>
        <w:fldChar w:fldCharType="begin"/>
      </w:r>
      <w:r w:rsidRPr="0075614D">
        <w:rPr>
          <w:rFonts w:cs="Arial"/>
          <w:b/>
          <w:sz w:val="20"/>
          <w:szCs w:val="20"/>
        </w:rPr>
        <w:instrText xml:space="preserve"> SEQ Supplementary_table \* ARABIC </w:instrText>
      </w:r>
      <w:r w:rsidRPr="0075614D">
        <w:rPr>
          <w:rFonts w:cs="Arial"/>
          <w:b/>
          <w:sz w:val="20"/>
          <w:szCs w:val="20"/>
        </w:rPr>
        <w:fldChar w:fldCharType="separate"/>
      </w:r>
      <w:r w:rsidR="005838BF">
        <w:rPr>
          <w:rFonts w:cs="Arial"/>
          <w:b/>
          <w:noProof/>
          <w:sz w:val="20"/>
          <w:szCs w:val="20"/>
        </w:rPr>
        <w:t>5</w:t>
      </w:r>
      <w:r w:rsidRPr="0075614D">
        <w:rPr>
          <w:rFonts w:cs="Arial"/>
          <w:b/>
          <w:sz w:val="20"/>
          <w:szCs w:val="20"/>
        </w:rPr>
        <w:fldChar w:fldCharType="end"/>
      </w:r>
      <w:r w:rsidR="0024628C" w:rsidRPr="00EE3422">
        <w:rPr>
          <w:rFonts w:cs="Arial"/>
          <w:b/>
          <w:sz w:val="20"/>
          <w:szCs w:val="20"/>
        </w:rPr>
        <w:t xml:space="preserve">. </w:t>
      </w:r>
      <w:r w:rsidR="00F42B2E" w:rsidRPr="00241DD5">
        <w:rPr>
          <w:rFonts w:cs="Arial"/>
          <w:b/>
          <w:color w:val="auto"/>
          <w:sz w:val="20"/>
          <w:szCs w:val="20"/>
          <w:u w:val="none"/>
        </w:rPr>
        <w:t xml:space="preserve">Proportion of </w:t>
      </w:r>
      <w:r w:rsidR="00F42B2E" w:rsidRPr="00241DD5">
        <w:rPr>
          <w:rFonts w:cs="Arial"/>
          <w:b/>
          <w:color w:val="auto"/>
          <w:sz w:val="20"/>
          <w:szCs w:val="20"/>
          <w:u w:val="none"/>
          <w:lang w:eastAsia="de-CH"/>
        </w:rPr>
        <w:t xml:space="preserve">successful and unsuccessful MTB-RIF Dx results, stratified by MTB Plus- or </w:t>
      </w:r>
      <w:r w:rsidR="005936E4">
        <w:rPr>
          <w:rFonts w:cs="Arial"/>
          <w:b/>
          <w:color w:val="auto"/>
          <w:sz w:val="20"/>
          <w:szCs w:val="20"/>
          <w:u w:val="none"/>
          <w:lang w:eastAsia="de-CH"/>
        </w:rPr>
        <w:t>Ultima</w:t>
      </w:r>
      <w:r w:rsidR="00F42B2E" w:rsidRPr="00241DD5">
        <w:rPr>
          <w:rFonts w:cs="Arial"/>
          <w:b/>
          <w:color w:val="auto"/>
          <w:sz w:val="20"/>
          <w:szCs w:val="20"/>
          <w:u w:val="none"/>
          <w:lang w:eastAsia="de-CH"/>
        </w:rPr>
        <w:t xml:space="preserve">-positivity, and compared to Ultra for rifampicin resistance detection. Results were further stratified by on eluate was tested on the same day or not. </w:t>
      </w:r>
      <w:r w:rsidR="00F42B2E" w:rsidRPr="00241DD5">
        <w:rPr>
          <w:rFonts w:cs="Arial"/>
          <w:color w:val="auto"/>
          <w:sz w:val="20"/>
          <w:szCs w:val="20"/>
          <w:u w:val="none"/>
        </w:rPr>
        <w:t xml:space="preserve">MTB-RIF Dx had more unsuccessful results compared to Ultra. </w:t>
      </w:r>
      <w:r w:rsidR="00F42B2E" w:rsidRPr="00241DD5">
        <w:rPr>
          <w:rFonts w:cs="Arial"/>
          <w:bCs/>
          <w:sz w:val="20"/>
          <w:szCs w:val="20"/>
          <w:u w:val="none"/>
          <w:lang w:eastAsia="de-CH"/>
        </w:rPr>
        <w:t>Unsuccessful results were more frequent</w:t>
      </w:r>
      <w:r w:rsidR="00F42B2E" w:rsidRPr="00241DD5">
        <w:rPr>
          <w:rFonts w:cs="Arial"/>
          <w:b/>
          <w:color w:val="auto"/>
          <w:sz w:val="20"/>
          <w:szCs w:val="20"/>
          <w:u w:val="none"/>
          <w:lang w:eastAsia="de-CH"/>
        </w:rPr>
        <w:t xml:space="preserve"> </w:t>
      </w:r>
      <w:r w:rsidR="00F42B2E" w:rsidRPr="00241DD5">
        <w:rPr>
          <w:rFonts w:cs="Arial"/>
          <w:bCs/>
          <w:sz w:val="20"/>
          <w:szCs w:val="20"/>
          <w:u w:val="none"/>
          <w:lang w:eastAsia="de-CH"/>
        </w:rPr>
        <w:t>in</w:t>
      </w:r>
      <w:r w:rsidR="00F42B2E" w:rsidRPr="00241DD5">
        <w:rPr>
          <w:rFonts w:cs="Arial"/>
          <w:b/>
          <w:color w:val="auto"/>
          <w:sz w:val="20"/>
          <w:szCs w:val="20"/>
          <w:u w:val="none"/>
          <w:lang w:eastAsia="de-CH"/>
        </w:rPr>
        <w:t xml:space="preserve"> </w:t>
      </w:r>
      <w:r w:rsidR="00F42B2E" w:rsidRPr="00241DD5">
        <w:rPr>
          <w:rFonts w:cs="Arial"/>
          <w:color w:val="auto"/>
          <w:sz w:val="20"/>
          <w:szCs w:val="20"/>
          <w:u w:val="none"/>
        </w:rPr>
        <w:t xml:space="preserve">MTB Plus than </w:t>
      </w:r>
      <w:r w:rsidR="005936E4">
        <w:rPr>
          <w:rFonts w:cs="Arial"/>
          <w:color w:val="auto"/>
          <w:sz w:val="20"/>
          <w:szCs w:val="20"/>
          <w:u w:val="none"/>
        </w:rPr>
        <w:t>Ultima</w:t>
      </w:r>
      <w:r w:rsidR="00F42B2E" w:rsidRPr="00241DD5">
        <w:rPr>
          <w:rFonts w:cs="Arial"/>
          <w:color w:val="auto"/>
          <w:sz w:val="20"/>
          <w:szCs w:val="20"/>
          <w:u w:val="none"/>
        </w:rPr>
        <w:t>-positive eluates. MTB-RIF Dx done the same day had a lower proportion of unsuccessful results compared to when eluate was tested later. Data are % (95% CI) n/N</w:t>
      </w:r>
      <w:bookmarkEnd w:id="37"/>
    </w:p>
    <w:tbl>
      <w:tblPr>
        <w:tblStyle w:val="TableGrid"/>
        <w:tblW w:w="8821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04"/>
        <w:gridCol w:w="1584"/>
        <w:gridCol w:w="1862"/>
        <w:gridCol w:w="1867"/>
        <w:gridCol w:w="1504"/>
      </w:tblGrid>
      <w:tr w:rsidR="00F42B2E" w:rsidRPr="000E00D2" w14:paraId="4A684DC2" w14:textId="77777777" w:rsidTr="00D55D0A"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D2BDF18" w14:textId="77777777" w:rsidR="00F42B2E" w:rsidRPr="000E00D2" w:rsidRDefault="00F42B2E">
            <w:pPr>
              <w:spacing w:after="0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542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14:paraId="271A6E4B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Successful</w:t>
            </w:r>
          </w:p>
        </w:tc>
        <w:tc>
          <w:tcPr>
            <w:tcW w:w="5095" w:type="dxa"/>
            <w:gridSpan w:val="3"/>
            <w:tcBorders>
              <w:top w:val="single" w:sz="12" w:space="0" w:color="auto"/>
              <w:left w:val="single" w:sz="12" w:space="0" w:color="auto"/>
              <w:bottom w:val="single" w:sz="8" w:space="0" w:color="auto"/>
            </w:tcBorders>
          </w:tcPr>
          <w:p w14:paraId="3C05ED2B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Unsuccessful</w:t>
            </w:r>
          </w:p>
        </w:tc>
      </w:tr>
      <w:tr w:rsidR="00F42B2E" w:rsidRPr="000E00D2" w14:paraId="4D6348F8" w14:textId="77777777" w:rsidTr="00D55D0A">
        <w:tc>
          <w:tcPr>
            <w:tcW w:w="0" w:type="auto"/>
            <w:vMerge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14:paraId="1E7BDBBA" w14:textId="77777777" w:rsidR="00F42B2E" w:rsidRPr="000E00D2" w:rsidRDefault="00F42B2E">
            <w:pPr>
              <w:spacing w:after="0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542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0A936A8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6A27477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All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</w:tcBorders>
          </w:tcPr>
          <w:p w14:paraId="615AE43A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Indeterminate</w:t>
            </w:r>
          </w:p>
        </w:tc>
        <w:tc>
          <w:tcPr>
            <w:tcW w:w="1464" w:type="dxa"/>
            <w:tcBorders>
              <w:top w:val="single" w:sz="8" w:space="0" w:color="auto"/>
              <w:bottom w:val="single" w:sz="12" w:space="0" w:color="auto"/>
            </w:tcBorders>
          </w:tcPr>
          <w:p w14:paraId="76F26D98" w14:textId="77777777" w:rsidR="00F42B2E" w:rsidRPr="003A3E30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Error</w:t>
            </w:r>
          </w:p>
        </w:tc>
      </w:tr>
      <w:tr w:rsidR="00F42B2E" w:rsidRPr="000E00D2" w14:paraId="1D192C62" w14:textId="77777777" w:rsidTr="00D55D0A">
        <w:trPr>
          <w:trHeight w:val="397"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74F32988" w14:textId="77777777" w:rsidR="00F42B2E" w:rsidRPr="000E00D2" w:rsidRDefault="00F42B2E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>Ultra (All)</w:t>
            </w:r>
          </w:p>
        </w:tc>
        <w:tc>
          <w:tcPr>
            <w:tcW w:w="1542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2F8D45A3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88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84, 9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316/360</w:t>
            </w:r>
          </w:p>
        </w:tc>
        <w:tc>
          <w:tcPr>
            <w:tcW w:w="181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59B5422C" w14:textId="77777777" w:rsidR="00F42B2E" w:rsidRPr="00543369" w:rsidRDefault="00F42B2E">
            <w:pPr>
              <w:spacing w:after="0" w:line="240" w:lineRule="auto"/>
              <w:jc w:val="center"/>
              <w:rPr>
                <w:rFonts w:asciiTheme="minorBidi" w:hAnsiTheme="minorBidi" w:cstheme="minorBidi"/>
                <w:color w:val="000000"/>
                <w:sz w:val="18"/>
                <w:szCs w:val="18"/>
                <w:lang w:val="en-ZA" w:eastAsia="en-ZA"/>
              </w:rPr>
            </w:pPr>
            <w:r w:rsidRPr="0054336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2</w:t>
            </w: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*</w:t>
            </w:r>
            <w:r w:rsidRPr="0054336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 </w:t>
            </w:r>
            <w:r w:rsidRPr="0054336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br/>
              <w:t>(9, 15)</w:t>
            </w:r>
            <w:r w:rsidRPr="0054336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br/>
              <w:t xml:space="preserve"> 44/360</w:t>
            </w:r>
          </w:p>
          <w:p w14:paraId="19B88886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</w:p>
        </w:tc>
        <w:tc>
          <w:tcPr>
            <w:tcW w:w="1818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</w:tcBorders>
          </w:tcPr>
          <w:p w14:paraId="575A3DCB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85, 99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42/44</w:t>
            </w:r>
          </w:p>
        </w:tc>
        <w:tc>
          <w:tcPr>
            <w:tcW w:w="1464" w:type="dxa"/>
            <w:tcBorders>
              <w:top w:val="single" w:sz="12" w:space="0" w:color="auto"/>
              <w:bottom w:val="single" w:sz="8" w:space="0" w:color="auto"/>
            </w:tcBorders>
          </w:tcPr>
          <w:p w14:paraId="3C0168AB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5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1, 12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/44</w:t>
            </w:r>
          </w:p>
        </w:tc>
      </w:tr>
      <w:tr w:rsidR="00F42B2E" w:rsidRPr="000E00D2" w14:paraId="5A984A5C" w14:textId="77777777">
        <w:tc>
          <w:tcPr>
            <w:tcW w:w="8821" w:type="dxa"/>
            <w:gridSpan w:val="5"/>
            <w:tcBorders>
              <w:top w:val="single" w:sz="12" w:space="0" w:color="auto"/>
              <w:bottom w:val="single" w:sz="8" w:space="0" w:color="auto"/>
            </w:tcBorders>
          </w:tcPr>
          <w:p w14:paraId="77BAF6BB" w14:textId="77777777" w:rsidR="00F42B2E" w:rsidRPr="003A3E30" w:rsidRDefault="00F42B2E">
            <w:pPr>
              <w:spacing w:after="0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MTB Plus positives (n=120)</w:t>
            </w:r>
          </w:p>
        </w:tc>
      </w:tr>
      <w:tr w:rsidR="00F42B2E" w:rsidRPr="000E00D2" w14:paraId="24C44D70" w14:textId="77777777" w:rsidTr="00D55D0A"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1F6990F4" w14:textId="77777777" w:rsidR="00F42B2E" w:rsidRPr="000E00D2" w:rsidRDefault="00F42B2E">
            <w:pPr>
              <w:spacing w:after="0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  <w:lang w:eastAsia="de-CH"/>
              </w:rPr>
              <w:t>MTB-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>RIF</w:t>
            </w:r>
            <w:r>
              <w:rPr>
                <w:rFonts w:ascii="Arial" w:hAnsi="Arial" w:cs="Arial"/>
                <w:sz w:val="18"/>
                <w:szCs w:val="18"/>
                <w:lang w:eastAsia="de-CH"/>
              </w:rPr>
              <w:t xml:space="preserve"> Dx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 xml:space="preserve"> results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2FEA98D7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81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74, 8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20/148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55F62C6C" w14:textId="77777777" w:rsidR="00F42B2E" w:rsidRPr="000E00D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19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13, 24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8/148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</w:tcBorders>
          </w:tcPr>
          <w:p w14:paraId="60130D8A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6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82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7/28</w:t>
            </w:r>
          </w:p>
        </w:tc>
        <w:tc>
          <w:tcPr>
            <w:tcW w:w="1464" w:type="dxa"/>
            <w:tcBorders>
              <w:top w:val="single" w:sz="8" w:space="0" w:color="auto"/>
              <w:bottom w:val="single" w:sz="8" w:space="0" w:color="auto"/>
            </w:tcBorders>
          </w:tcPr>
          <w:p w14:paraId="55FB4CF6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4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0, 14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/28</w:t>
            </w:r>
          </w:p>
        </w:tc>
      </w:tr>
      <w:tr w:rsidR="00F42B2E" w:rsidRPr="000E00D2" w14:paraId="76A4AEC1" w14:textId="77777777" w:rsidTr="00D55D0A"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19DB93E3" w14:textId="77777777" w:rsidR="00F42B2E" w:rsidRPr="000E00D2" w:rsidRDefault="00F42B2E">
            <w:pPr>
              <w:spacing w:after="0"/>
              <w:ind w:left="174" w:firstLine="3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  <w:lang w:eastAsia="de-CH"/>
              </w:rPr>
              <w:t>D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>one same day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17C528E9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1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81, 9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0/66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01BF2407" w14:textId="77777777" w:rsidR="00F42B2E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3, 1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/66</w:t>
            </w:r>
          </w:p>
          <w:p w14:paraId="1CD5C88F" w14:textId="77777777" w:rsidR="00F42B2E" w:rsidRPr="001C3EDD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1C3ED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=0.4675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‡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</w:tcBorders>
          </w:tcPr>
          <w:p w14:paraId="507BC947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54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/6</w:t>
            </w:r>
          </w:p>
        </w:tc>
        <w:tc>
          <w:tcPr>
            <w:tcW w:w="1464" w:type="dxa"/>
            <w:tcBorders>
              <w:top w:val="single" w:sz="8" w:space="0" w:color="auto"/>
              <w:bottom w:val="single" w:sz="8" w:space="0" w:color="auto"/>
            </w:tcBorders>
          </w:tcPr>
          <w:p w14:paraId="37E58388" w14:textId="77777777" w:rsidR="00F42B2E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7AF3D0F8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F42B2E" w:rsidRPr="000E00D2" w14:paraId="374E7C28" w14:textId="77777777" w:rsidTr="00D55D0A">
        <w:tc>
          <w:tcPr>
            <w:tcW w:w="0" w:type="auto"/>
            <w:tcBorders>
              <w:top w:val="single" w:sz="8" w:space="0" w:color="auto"/>
              <w:bottom w:val="nil"/>
              <w:right w:val="single" w:sz="12" w:space="0" w:color="auto"/>
            </w:tcBorders>
          </w:tcPr>
          <w:p w14:paraId="26D11B46" w14:textId="77777777" w:rsidR="00F42B2E" w:rsidRPr="000E00D2" w:rsidRDefault="00F42B2E">
            <w:pPr>
              <w:spacing w:after="0"/>
              <w:ind w:left="174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 xml:space="preserve">Not done same day 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14:paraId="3F101B54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73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62, 8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0/82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14:paraId="67F5499E" w14:textId="77777777" w:rsidR="00F42B2E" w:rsidRPr="000E00D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27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18, 35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2/82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nil"/>
            </w:tcBorders>
          </w:tcPr>
          <w:p w14:paraId="48162603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5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77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21/22</w:t>
            </w:r>
          </w:p>
        </w:tc>
        <w:tc>
          <w:tcPr>
            <w:tcW w:w="1464" w:type="dxa"/>
            <w:tcBorders>
              <w:top w:val="single" w:sz="8" w:space="0" w:color="auto"/>
              <w:bottom w:val="nil"/>
            </w:tcBorders>
          </w:tcPr>
          <w:p w14:paraId="14BD2559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5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0, 18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/22</w:t>
            </w:r>
          </w:p>
        </w:tc>
      </w:tr>
      <w:tr w:rsidR="00F42B2E" w:rsidRPr="000E00D2" w14:paraId="3F45B93E" w14:textId="77777777" w:rsidTr="00D55D0A">
        <w:trPr>
          <w:trHeight w:val="288"/>
        </w:trPr>
        <w:tc>
          <w:tcPr>
            <w:tcW w:w="0" w:type="auto"/>
            <w:tcBorders>
              <w:top w:val="nil"/>
              <w:bottom w:val="single" w:sz="12" w:space="0" w:color="auto"/>
              <w:right w:val="single" w:sz="12" w:space="0" w:color="auto"/>
            </w:tcBorders>
          </w:tcPr>
          <w:p w14:paraId="58FDE68B" w14:textId="77777777" w:rsidR="00F42B2E" w:rsidRPr="000E00D2" w:rsidRDefault="00F42B2E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54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F823E6F" w14:textId="77777777" w:rsidR="00F42B2E" w:rsidRPr="000E00D2" w:rsidRDefault="00F42B2E">
            <w:pPr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3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2A1FD4B" w14:textId="77777777" w:rsidR="00F42B2E" w:rsidRPr="00FE36FF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E36F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=0.0062</w:t>
            </w:r>
            <w:r w:rsidRPr="00B82D9A">
              <w:rPr>
                <w:rFonts w:asciiTheme="minorBidi" w:hAnsiTheme="minorBidi" w:cstheme="minorBidi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818" w:type="dxa"/>
            <w:tcBorders>
              <w:top w:val="nil"/>
              <w:left w:val="single" w:sz="12" w:space="0" w:color="auto"/>
              <w:bottom w:val="single" w:sz="12" w:space="0" w:color="auto"/>
            </w:tcBorders>
          </w:tcPr>
          <w:p w14:paraId="7B7EFF55" w14:textId="77777777" w:rsidR="00F42B2E" w:rsidRPr="000E00D2" w:rsidRDefault="00F42B2E">
            <w:pPr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64" w:type="dxa"/>
            <w:tcBorders>
              <w:top w:val="nil"/>
              <w:bottom w:val="single" w:sz="12" w:space="0" w:color="auto"/>
            </w:tcBorders>
          </w:tcPr>
          <w:p w14:paraId="52165EF5" w14:textId="77777777" w:rsidR="00F42B2E" w:rsidRPr="000E00D2" w:rsidRDefault="00F42B2E">
            <w:pPr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F42B2E" w:rsidRPr="000E00D2" w14:paraId="6783D0F7" w14:textId="77777777">
        <w:tc>
          <w:tcPr>
            <w:tcW w:w="8821" w:type="dxa"/>
            <w:gridSpan w:val="5"/>
            <w:tcBorders>
              <w:top w:val="single" w:sz="12" w:space="0" w:color="auto"/>
              <w:bottom w:val="single" w:sz="8" w:space="0" w:color="auto"/>
            </w:tcBorders>
          </w:tcPr>
          <w:p w14:paraId="70E04A00" w14:textId="07092E54" w:rsidR="00F42B2E" w:rsidRPr="003A3E30" w:rsidRDefault="005936E4">
            <w:pPr>
              <w:spacing w:after="0"/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Ultima</w:t>
            </w:r>
            <w:r w:rsidR="00F42B2E" w:rsidRPr="003A3E30">
              <w:rPr>
                <w:rFonts w:ascii="Arial" w:hAnsi="Arial" w:cs="Arial"/>
                <w:b/>
                <w:bCs/>
                <w:sz w:val="18"/>
                <w:szCs w:val="18"/>
                <w:lang w:eastAsia="de-CH"/>
              </w:rPr>
              <w:t>-positives (n=126)</w:t>
            </w:r>
          </w:p>
        </w:tc>
      </w:tr>
      <w:tr w:rsidR="00F42B2E" w:rsidRPr="000E00D2" w14:paraId="1843FEB6" w14:textId="77777777" w:rsidTr="00D55D0A"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46F49462" w14:textId="77777777" w:rsidR="00F42B2E" w:rsidRPr="000E00D2" w:rsidRDefault="00F42B2E">
            <w:pPr>
              <w:spacing w:after="0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  <w:lang w:eastAsia="de-CH"/>
              </w:rPr>
              <w:t>MTB-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 xml:space="preserve">RIF </w:t>
            </w:r>
            <w:r>
              <w:rPr>
                <w:rFonts w:ascii="Arial" w:hAnsi="Arial" w:cs="Arial"/>
                <w:sz w:val="18"/>
                <w:szCs w:val="18"/>
                <w:lang w:eastAsia="de-CH"/>
              </w:rPr>
              <w:t xml:space="preserve">Dx 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>results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vAlign w:val="center"/>
          </w:tcPr>
          <w:p w14:paraId="2FED48B9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66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59, 71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26/191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vAlign w:val="center"/>
          </w:tcPr>
          <w:p w14:paraId="3D0BA1DF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34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27, 39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5/191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</w:tcBorders>
            <w:vAlign w:val="center"/>
          </w:tcPr>
          <w:p w14:paraId="024DB87D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8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92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4/65</w:t>
            </w:r>
          </w:p>
        </w:tc>
        <w:tc>
          <w:tcPr>
            <w:tcW w:w="146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AAB4A08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2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0, 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/65</w:t>
            </w:r>
          </w:p>
        </w:tc>
      </w:tr>
      <w:tr w:rsidR="00F42B2E" w:rsidRPr="000E00D2" w14:paraId="4DB1C444" w14:textId="77777777" w:rsidTr="00D55D0A"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038F4298" w14:textId="77777777" w:rsidR="00F42B2E" w:rsidRPr="000E00D2" w:rsidRDefault="00F42B2E">
            <w:pPr>
              <w:spacing w:after="0"/>
              <w:ind w:left="174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  <w:lang w:eastAsia="de-CH"/>
              </w:rPr>
              <w:t>D</w:t>
            </w:r>
            <w:r w:rsidRPr="000E00D2">
              <w:rPr>
                <w:rFonts w:ascii="Arial" w:hAnsi="Arial" w:cs="Arial"/>
                <w:sz w:val="18"/>
                <w:szCs w:val="18"/>
                <w:lang w:eastAsia="de-CH"/>
              </w:rPr>
              <w:t>one same day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vAlign w:val="center"/>
          </w:tcPr>
          <w:p w14:paraId="29FA76B8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82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71, 88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2/76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vAlign w:val="center"/>
          </w:tcPr>
          <w:p w14:paraId="08A93ED9" w14:textId="77777777" w:rsidR="00F42B2E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18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10, 26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4/76</w:t>
            </w:r>
          </w:p>
          <w:p w14:paraId="5FDCC1AE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</w:rPr>
              <w:t>p=</w:t>
            </w:r>
            <w:r w:rsidRPr="001C3EDD">
              <w:rPr>
                <w:rFonts w:ascii="Arial" w:hAnsi="Arial" w:cs="Arial"/>
                <w:sz w:val="18"/>
                <w:szCs w:val="18"/>
              </w:rPr>
              <w:t xml:space="preserve"> 0.1482</w:t>
            </w:r>
            <w:r w:rsidRPr="00B82D9A">
              <w:rPr>
                <w:rFonts w:asciiTheme="minorBidi" w:hAnsiTheme="minorBidi" w:cstheme="minorBidi"/>
                <w:sz w:val="20"/>
                <w:szCs w:val="20"/>
                <w:vertAlign w:val="superscript"/>
              </w:rPr>
              <w:t>‡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</w:tcBorders>
            <w:vAlign w:val="center"/>
          </w:tcPr>
          <w:p w14:paraId="32FF088D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100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77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4/14</w:t>
            </w:r>
          </w:p>
        </w:tc>
        <w:tc>
          <w:tcPr>
            <w:tcW w:w="146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CF7E8FA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hAnsi="Arial" w:cs="Arial"/>
                <w:sz w:val="18"/>
                <w:szCs w:val="18"/>
                <w:lang w:eastAsia="de-CH"/>
              </w:rPr>
              <w:t>0</w:t>
            </w:r>
          </w:p>
        </w:tc>
      </w:tr>
      <w:tr w:rsidR="00F42B2E" w:rsidRPr="000E00D2" w14:paraId="23945D8D" w14:textId="77777777" w:rsidTr="00D55D0A">
        <w:tc>
          <w:tcPr>
            <w:tcW w:w="0" w:type="auto"/>
            <w:tcBorders>
              <w:top w:val="single" w:sz="8" w:space="0" w:color="auto"/>
              <w:right w:val="single" w:sz="12" w:space="0" w:color="auto"/>
            </w:tcBorders>
          </w:tcPr>
          <w:p w14:paraId="37C351E0" w14:textId="77777777" w:rsidR="00F42B2E" w:rsidRPr="000E00D2" w:rsidRDefault="00F42B2E">
            <w:pPr>
              <w:spacing w:after="0"/>
              <w:ind w:left="174"/>
              <w:rPr>
                <w:rFonts w:ascii="Arial" w:hAnsi="Arial" w:cs="Arial"/>
                <w:sz w:val="18"/>
                <w:szCs w:val="18"/>
                <w:lang w:eastAsia="de-CH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 xml:space="preserve">Not done same day 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</w:tcPr>
          <w:p w14:paraId="5B28CACD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56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46, 63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64/115</w:t>
            </w:r>
          </w:p>
        </w:tc>
        <w:tc>
          <w:tcPr>
            <w:tcW w:w="1813" w:type="dxa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</w:tcPr>
          <w:p w14:paraId="46F8FECD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44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35, 51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51/115</w:t>
            </w:r>
          </w:p>
        </w:tc>
        <w:tc>
          <w:tcPr>
            <w:tcW w:w="1818" w:type="dxa"/>
            <w:tcBorders>
              <w:top w:val="single" w:sz="8" w:space="0" w:color="auto"/>
              <w:left w:val="single" w:sz="12" w:space="0" w:color="auto"/>
            </w:tcBorders>
            <w:vAlign w:val="center"/>
          </w:tcPr>
          <w:p w14:paraId="5953E0A1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98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90, 100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50/51</w:t>
            </w:r>
          </w:p>
        </w:tc>
        <w:tc>
          <w:tcPr>
            <w:tcW w:w="1464" w:type="dxa"/>
            <w:tcBorders>
              <w:top w:val="single" w:sz="8" w:space="0" w:color="auto"/>
            </w:tcBorders>
            <w:vAlign w:val="center"/>
          </w:tcPr>
          <w:p w14:paraId="01DD5862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eastAsia="de-CH"/>
              </w:rPr>
            </w:pP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t xml:space="preserve">2 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>(0, 8)</w:t>
            </w:r>
            <w:r w:rsidRPr="000E00D2">
              <w:rPr>
                <w:rFonts w:ascii="Arial" w:hAnsi="Arial" w:cs="Arial"/>
                <w:color w:val="000000"/>
                <w:sz w:val="18"/>
                <w:szCs w:val="18"/>
              </w:rPr>
              <w:br/>
              <w:t xml:space="preserve"> 1/51</w:t>
            </w:r>
          </w:p>
        </w:tc>
      </w:tr>
      <w:tr w:rsidR="00F42B2E" w:rsidRPr="000E00D2" w14:paraId="41433894" w14:textId="77777777" w:rsidTr="00D55D0A">
        <w:trPr>
          <w:trHeight w:val="238"/>
        </w:trPr>
        <w:tc>
          <w:tcPr>
            <w:tcW w:w="0" w:type="auto"/>
            <w:tcBorders>
              <w:right w:val="single" w:sz="12" w:space="0" w:color="auto"/>
            </w:tcBorders>
          </w:tcPr>
          <w:p w14:paraId="0DD5BBAD" w14:textId="77777777" w:rsidR="00F42B2E" w:rsidRPr="000E00D2" w:rsidRDefault="00F42B2E">
            <w:pPr>
              <w:spacing w:after="0"/>
              <w:ind w:left="174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154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5B8D90F8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3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60FF71FA" w14:textId="77777777" w:rsidR="00F42B2E" w:rsidRPr="00FE36FF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FE36F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=0.0002</w:t>
            </w:r>
            <w:r w:rsidRPr="00B82D9A">
              <w:rPr>
                <w:rFonts w:asciiTheme="minorBidi" w:hAnsiTheme="minorBidi" w:cstheme="minorBidi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818" w:type="dxa"/>
            <w:tcBorders>
              <w:left w:val="single" w:sz="12" w:space="0" w:color="auto"/>
            </w:tcBorders>
            <w:vAlign w:val="center"/>
          </w:tcPr>
          <w:p w14:paraId="42C475A3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05E1C4B0" w14:textId="77777777" w:rsidR="00F42B2E" w:rsidRPr="000E00D2" w:rsidRDefault="00F42B2E">
            <w:pPr>
              <w:spacing w:after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14:paraId="4ADE58C9" w14:textId="77777777" w:rsidR="00F42B2E" w:rsidRPr="00550FCA" w:rsidRDefault="00F42B2E" w:rsidP="002C49F6">
      <w:pPr>
        <w:spacing w:after="0"/>
        <w:rPr>
          <w:rFonts w:asciiTheme="minorBidi" w:hAnsiTheme="minorBidi" w:cstheme="minorBidi"/>
          <w:sz w:val="18"/>
          <w:szCs w:val="18"/>
        </w:rPr>
      </w:pPr>
      <w:r w:rsidRPr="00550FCA">
        <w:rPr>
          <w:rFonts w:ascii="Arial" w:hAnsi="Arial" w:cs="Arial"/>
          <w:sz w:val="18"/>
          <w:szCs w:val="18"/>
        </w:rPr>
        <w:t>*40/44 Ultra unsuccessful results were trace, the remaining 4 were low.</w:t>
      </w:r>
    </w:p>
    <w:p w14:paraId="4F00FAC0" w14:textId="55F8A733" w:rsidR="00F42B2E" w:rsidRPr="00550FCA" w:rsidRDefault="00F42B2E" w:rsidP="002C49F6">
      <w:pPr>
        <w:spacing w:after="0"/>
        <w:rPr>
          <w:rFonts w:asciiTheme="minorBidi" w:hAnsiTheme="minorBidi" w:cstheme="minorBidi"/>
          <w:sz w:val="18"/>
          <w:szCs w:val="18"/>
        </w:rPr>
      </w:pPr>
      <w:r w:rsidRPr="00550FCA">
        <w:rPr>
          <w:rFonts w:asciiTheme="minorBidi" w:hAnsiTheme="minorBidi" w:cstheme="minorBidi"/>
          <w:sz w:val="18"/>
          <w:szCs w:val="18"/>
        </w:rPr>
        <w:t xml:space="preserve">Within column p-values: </w:t>
      </w:r>
      <w:r w:rsidRPr="00550FCA">
        <w:rPr>
          <w:rFonts w:asciiTheme="minorBidi" w:hAnsiTheme="minorBidi" w:cstheme="minorBidi"/>
          <w:sz w:val="18"/>
          <w:szCs w:val="18"/>
          <w:vertAlign w:val="superscript"/>
        </w:rPr>
        <w:t>‡</w:t>
      </w:r>
      <w:r w:rsidRPr="00550FCA">
        <w:rPr>
          <w:rFonts w:asciiTheme="minorBidi" w:hAnsiTheme="minorBidi" w:cstheme="minorBidi"/>
          <w:sz w:val="18"/>
          <w:szCs w:val="18"/>
        </w:rPr>
        <w:t xml:space="preserve">compared with Ultra, </w:t>
      </w:r>
      <w:r w:rsidRPr="00550FCA">
        <w:rPr>
          <w:rFonts w:asciiTheme="minorBidi" w:hAnsiTheme="minorBidi" w:cstheme="minorBidi"/>
          <w:sz w:val="18"/>
          <w:szCs w:val="18"/>
          <w:vertAlign w:val="superscript"/>
        </w:rPr>
        <w:t>†</w:t>
      </w:r>
      <w:r w:rsidRPr="00550FCA">
        <w:rPr>
          <w:rFonts w:asciiTheme="minorBidi" w:hAnsiTheme="minorBidi" w:cstheme="minorBidi"/>
          <w:sz w:val="18"/>
          <w:szCs w:val="18"/>
        </w:rPr>
        <w:t xml:space="preserve">MTB-RIF Dx done same day vs later day for MTB Plus-positive or </w:t>
      </w:r>
      <w:r w:rsidR="005936E4">
        <w:rPr>
          <w:rFonts w:asciiTheme="minorBidi" w:hAnsiTheme="minorBidi" w:cstheme="minorBidi"/>
          <w:sz w:val="18"/>
          <w:szCs w:val="18"/>
        </w:rPr>
        <w:t>Ultima</w:t>
      </w:r>
      <w:r w:rsidRPr="00550FCA">
        <w:rPr>
          <w:rFonts w:asciiTheme="minorBidi" w:hAnsiTheme="minorBidi" w:cstheme="minorBidi"/>
          <w:sz w:val="18"/>
          <w:szCs w:val="18"/>
        </w:rPr>
        <w:t xml:space="preserve">-positive eluates. </w:t>
      </w:r>
    </w:p>
    <w:p w14:paraId="47F3378F" w14:textId="21E17AE6" w:rsidR="00F42B2E" w:rsidRDefault="00F42B2E" w:rsidP="006462F4">
      <w:pPr>
        <w:pStyle w:val="BodyText"/>
        <w:rPr>
          <w:rFonts w:ascii="Arial" w:hAnsi="Arial" w:cs="Arial"/>
          <w:sz w:val="18"/>
          <w:szCs w:val="18"/>
        </w:rPr>
      </w:pPr>
      <w:r w:rsidRPr="006462F4">
        <w:rPr>
          <w:rFonts w:ascii="Arial" w:hAnsi="Arial" w:cs="Arial"/>
          <w:sz w:val="18"/>
          <w:szCs w:val="18"/>
        </w:rPr>
        <w:t>Abbreviations: RIF, Rifampicin</w:t>
      </w:r>
      <w:r w:rsidR="00F87A5B">
        <w:rPr>
          <w:rFonts w:ascii="Arial" w:hAnsi="Arial" w:cs="Arial"/>
          <w:sz w:val="18"/>
          <w:szCs w:val="18"/>
        </w:rPr>
        <w:t>.</w:t>
      </w:r>
    </w:p>
    <w:p w14:paraId="7DADD64F" w14:textId="787E54FF" w:rsidR="00946C54" w:rsidRPr="00550FCA" w:rsidRDefault="00C86FC2" w:rsidP="008945B9">
      <w:pPr>
        <w:pStyle w:val="BodyText"/>
        <w:rPr>
          <w:rFonts w:ascii="Arial" w:hAnsi="Arial" w:cs="Arial"/>
          <w:sz w:val="18"/>
          <w:szCs w:val="18"/>
        </w:rPr>
      </w:pPr>
      <w:r w:rsidRPr="00C86FC2">
        <w:rPr>
          <w:rFonts w:ascii="Arial" w:hAnsi="Arial" w:cs="Arial"/>
          <w:bCs/>
          <w:sz w:val="18"/>
          <w:szCs w:val="18"/>
          <w:lang w:val="en-GB"/>
        </w:rPr>
        <w:t>Bold font represents p values &lt;0.05.</w:t>
      </w:r>
      <w:bookmarkStart w:id="38" w:name="_Ref158877737"/>
      <w:bookmarkStart w:id="39" w:name="_Ref158880870"/>
      <w:bookmarkStart w:id="40" w:name="_Toc147933519"/>
      <w:bookmarkEnd w:id="35"/>
      <w:bookmarkEnd w:id="36"/>
      <w:r w:rsidR="00C462EB" w:rsidRPr="00550FCA">
        <w:rPr>
          <w:rFonts w:ascii="Arial" w:hAnsi="Arial" w:cs="Arial"/>
          <w:sz w:val="18"/>
          <w:szCs w:val="18"/>
        </w:rPr>
        <w:br w:type="page"/>
      </w:r>
    </w:p>
    <w:p w14:paraId="01B15C57" w14:textId="15E14201" w:rsidR="006E4BF8" w:rsidRPr="000E00D2" w:rsidRDefault="006E4BF8" w:rsidP="00C462EB">
      <w:pPr>
        <w:spacing w:after="0" w:line="240" w:lineRule="auto"/>
        <w:rPr>
          <w:rFonts w:ascii="Arial" w:hAnsi="Arial" w:cs="Arial"/>
          <w:sz w:val="20"/>
          <w:szCs w:val="20"/>
        </w:rPr>
        <w:sectPr w:rsidR="006E4BF8" w:rsidRPr="000E00D2" w:rsidSect="00F9365B"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413D9EDE" w14:textId="7957CF70" w:rsidR="00F42B2E" w:rsidRDefault="0024628C" w:rsidP="00F42B2E">
      <w:pPr>
        <w:pStyle w:val="Caption"/>
        <w:jc w:val="both"/>
        <w:outlineLvl w:val="1"/>
        <w:rPr>
          <w:rFonts w:ascii="Arial" w:hAnsi="Arial" w:cs="Arial"/>
          <w:color w:val="auto"/>
          <w:sz w:val="20"/>
          <w:szCs w:val="20"/>
        </w:rPr>
      </w:pPr>
      <w:bookmarkStart w:id="41" w:name="_Toc170410763"/>
      <w:bookmarkStart w:id="42" w:name="_Toc176717648"/>
      <w:r w:rsidRPr="007E7FE2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bookmarkEnd w:id="38"/>
      <w:r w:rsidR="00A5742D" w:rsidRPr="007E7FE2">
        <w:rPr>
          <w:rFonts w:ascii="Arial" w:hAnsi="Arial" w:cs="Arial"/>
          <w:b/>
          <w:sz w:val="20"/>
          <w:szCs w:val="20"/>
          <w:u w:val="single"/>
        </w:rPr>
        <w:fldChar w:fldCharType="begin"/>
      </w:r>
      <w:r w:rsidR="00A5742D" w:rsidRPr="007E7FE2">
        <w:rPr>
          <w:rFonts w:ascii="Arial" w:hAnsi="Arial" w:cs="Arial"/>
          <w:b/>
          <w:sz w:val="20"/>
          <w:szCs w:val="20"/>
          <w:u w:val="single"/>
        </w:rPr>
        <w:instrText xml:space="preserve"> SEQ Supplementary_table \* ARABIC </w:instrText>
      </w:r>
      <w:r w:rsidR="00A5742D" w:rsidRPr="007E7FE2">
        <w:rPr>
          <w:rFonts w:ascii="Arial" w:hAnsi="Arial" w:cs="Arial"/>
          <w:b/>
          <w:sz w:val="20"/>
          <w:szCs w:val="20"/>
          <w:u w:val="single"/>
        </w:rPr>
        <w:fldChar w:fldCharType="separate"/>
      </w:r>
      <w:r w:rsidR="005838BF">
        <w:rPr>
          <w:rFonts w:ascii="Arial" w:hAnsi="Arial" w:cs="Arial"/>
          <w:b/>
          <w:noProof/>
          <w:sz w:val="20"/>
          <w:szCs w:val="20"/>
          <w:u w:val="single"/>
        </w:rPr>
        <w:t>6</w:t>
      </w:r>
      <w:r w:rsidR="00A5742D" w:rsidRPr="007E7FE2">
        <w:rPr>
          <w:rFonts w:ascii="Arial" w:hAnsi="Arial" w:cs="Arial"/>
          <w:b/>
          <w:sz w:val="20"/>
          <w:szCs w:val="20"/>
          <w:u w:val="single"/>
        </w:rPr>
        <w:fldChar w:fldCharType="end"/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. </w:t>
      </w:r>
      <w:bookmarkStart w:id="43" w:name="_Ref158880879"/>
      <w:bookmarkStart w:id="44" w:name="_Toc147933520"/>
      <w:bookmarkEnd w:id="39"/>
      <w:bookmarkEnd w:id="40"/>
      <w:bookmarkEnd w:id="41"/>
      <w:r w:rsidR="00F42B2E">
        <w:rPr>
          <w:rFonts w:ascii="Arial" w:hAnsi="Arial" w:cs="Arial"/>
          <w:b/>
          <w:sz w:val="20"/>
          <w:szCs w:val="20"/>
        </w:rPr>
        <w:t>Proportion</w:t>
      </w:r>
      <w:r w:rsidR="00F42B2E" w:rsidRPr="00EE3422">
        <w:rPr>
          <w:rFonts w:ascii="Arial" w:hAnsi="Arial" w:cs="Arial"/>
          <w:b/>
          <w:sz w:val="20"/>
          <w:szCs w:val="20"/>
        </w:rPr>
        <w:t xml:space="preserve"> of MTB</w:t>
      </w:r>
      <w:r w:rsidR="00F42B2E">
        <w:rPr>
          <w:rFonts w:ascii="Arial" w:hAnsi="Arial" w:cs="Arial"/>
          <w:b/>
          <w:sz w:val="20"/>
          <w:szCs w:val="20"/>
        </w:rPr>
        <w:t>-</w:t>
      </w:r>
      <w:r w:rsidR="00F42B2E" w:rsidRPr="00EE3422">
        <w:rPr>
          <w:rFonts w:ascii="Arial" w:hAnsi="Arial" w:cs="Arial"/>
          <w:b/>
          <w:sz w:val="20"/>
          <w:szCs w:val="20"/>
        </w:rPr>
        <w:t xml:space="preserve">RIF </w:t>
      </w:r>
      <w:r w:rsidR="00F42B2E">
        <w:rPr>
          <w:rFonts w:ascii="Arial" w:hAnsi="Arial" w:cs="Arial"/>
          <w:b/>
          <w:sz w:val="20"/>
          <w:szCs w:val="20"/>
        </w:rPr>
        <w:t xml:space="preserve">Dx </w:t>
      </w:r>
      <w:r w:rsidR="00F42B2E" w:rsidRPr="00EE3422">
        <w:rPr>
          <w:rFonts w:ascii="Arial" w:hAnsi="Arial" w:cs="Arial"/>
          <w:b/>
          <w:sz w:val="20"/>
          <w:szCs w:val="20"/>
        </w:rPr>
        <w:t xml:space="preserve">unsuccessful results stratified by MTB Plus </w:t>
      </w:r>
      <w:r w:rsidR="00F42B2E" w:rsidRPr="00752C9D">
        <w:rPr>
          <w:rFonts w:ascii="Arial" w:hAnsi="Arial" w:cs="Arial"/>
          <w:b/>
          <w:sz w:val="20"/>
          <w:szCs w:val="20"/>
        </w:rPr>
        <w:t xml:space="preserve">and </w:t>
      </w:r>
      <w:r w:rsidR="005936E4">
        <w:rPr>
          <w:rFonts w:ascii="Arial" w:hAnsi="Arial" w:cs="Arial"/>
          <w:b/>
          <w:sz w:val="20"/>
          <w:szCs w:val="20"/>
        </w:rPr>
        <w:t>Ultima</w:t>
      </w:r>
      <w:r w:rsidR="00F42B2E" w:rsidRPr="00752C9D">
        <w:rPr>
          <w:rFonts w:ascii="Arial" w:hAnsi="Arial" w:cs="Arial"/>
          <w:b/>
          <w:sz w:val="20"/>
          <w:szCs w:val="20"/>
        </w:rPr>
        <w:t xml:space="preserve"> Semi-quantitation levels. </w:t>
      </w:r>
      <w:r w:rsidR="00F42B2E" w:rsidRPr="00752C9D">
        <w:rPr>
          <w:rFonts w:ascii="Arial" w:hAnsi="Arial" w:cs="Arial"/>
          <w:sz w:val="20"/>
          <w:szCs w:val="20"/>
        </w:rPr>
        <w:t xml:space="preserve">Unsuccessful results were common among samples detected under the very low category by either MTB Plus or </w:t>
      </w:r>
      <w:r w:rsidR="005936E4">
        <w:rPr>
          <w:rFonts w:ascii="Arial" w:hAnsi="Arial" w:cs="Arial"/>
          <w:sz w:val="20"/>
          <w:szCs w:val="20"/>
        </w:rPr>
        <w:t>Ultima</w:t>
      </w:r>
      <w:r w:rsidR="00F42B2E" w:rsidRPr="00752C9D">
        <w:rPr>
          <w:rFonts w:ascii="Arial" w:hAnsi="Arial" w:cs="Arial"/>
          <w:sz w:val="20"/>
          <w:szCs w:val="20"/>
        </w:rPr>
        <w:t xml:space="preserve"> </w:t>
      </w:r>
      <w:r w:rsidR="00F42B2E" w:rsidRPr="00241DD5">
        <w:rPr>
          <w:rFonts w:ascii="Arial" w:hAnsi="Arial" w:cs="Arial"/>
          <w:sz w:val="20"/>
          <w:szCs w:val="20"/>
        </w:rPr>
        <w:t>regardless of the day MTB-RIF Dx testing was done.</w:t>
      </w:r>
      <w:r w:rsidR="00F42B2E" w:rsidRPr="00752C9D">
        <w:rPr>
          <w:rFonts w:ascii="Arial" w:hAnsi="Arial" w:cs="Arial"/>
          <w:sz w:val="20"/>
          <w:szCs w:val="20"/>
        </w:rPr>
        <w:t xml:space="preserve"> </w:t>
      </w:r>
      <w:r w:rsidR="00F42B2E" w:rsidRPr="00752C9D">
        <w:rPr>
          <w:rFonts w:ascii="Arial" w:hAnsi="Arial" w:cs="Arial"/>
          <w:color w:val="auto"/>
          <w:sz w:val="20"/>
          <w:szCs w:val="20"/>
        </w:rPr>
        <w:t>Data are % (95% CI) n/N</w:t>
      </w:r>
      <w:bookmarkEnd w:id="42"/>
    </w:p>
    <w:tbl>
      <w:tblPr>
        <w:tblW w:w="0" w:type="auto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</w:tblBorders>
        <w:tblLook w:val="04A0" w:firstRow="1" w:lastRow="0" w:firstColumn="1" w:lastColumn="0" w:noHBand="0" w:noVBand="1"/>
      </w:tblPr>
      <w:tblGrid>
        <w:gridCol w:w="2768"/>
        <w:gridCol w:w="1490"/>
        <w:gridCol w:w="1254"/>
        <w:gridCol w:w="2026"/>
        <w:gridCol w:w="1704"/>
        <w:gridCol w:w="2011"/>
        <w:gridCol w:w="1692"/>
      </w:tblGrid>
      <w:tr w:rsidR="00F42B2E" w:rsidRPr="00D55BA2" w14:paraId="1A968859" w14:textId="77777777" w:rsidTr="00437855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noWrap/>
          </w:tcPr>
          <w:p w14:paraId="740491AC" w14:textId="77777777" w:rsidR="00F42B2E" w:rsidRPr="00D55BA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6E556A51" w14:textId="77777777" w:rsidR="00F42B2E" w:rsidRPr="00D55BA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Overall MTB-RIF Dx validity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, </w:t>
            </w: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n=</w:t>
            </w:r>
            <w:r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160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5DDCA8EC" w14:textId="77777777" w:rsidR="00F42B2E" w:rsidRPr="00D55BA2" w:rsidRDefault="00F42B2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MTB-RIF Dx validity 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(</w:t>
            </w:r>
            <w:r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TB-DIF Dx run same day sample processed)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, n=71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75495D8B" w14:textId="77777777" w:rsidR="00F42B2E" w:rsidRPr="00D55BA2" w:rsidRDefault="00F42B2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TB-RIF Dx validity (MTB DIF Dx run later day sample processed)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,</w:t>
            </w:r>
            <w:r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n=89</w:t>
            </w:r>
          </w:p>
        </w:tc>
      </w:tr>
      <w:tr w:rsidR="00F42B2E" w:rsidRPr="00D55BA2" w14:paraId="2107E95B" w14:textId="77777777" w:rsidTr="00437855">
        <w:trPr>
          <w:trHeight w:val="290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  <w:right w:val="single" w:sz="12" w:space="0" w:color="auto"/>
            </w:tcBorders>
            <w:shd w:val="clear" w:color="auto" w:fill="auto"/>
          </w:tcPr>
          <w:p w14:paraId="1BF972B6" w14:textId="77777777" w:rsidR="00F42B2E" w:rsidRPr="009371B8" w:rsidRDefault="00F42B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371B8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MTB Plus</w:t>
            </w:r>
            <w:r w:rsidRPr="009371B8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 </w:t>
            </w: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emiquantitative level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6" w:space="0" w:color="auto"/>
            </w:tcBorders>
          </w:tcPr>
          <w:p w14:paraId="4BB26252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Unsuccessful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572B21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uccessful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6" w:space="0" w:color="auto"/>
            </w:tcBorders>
          </w:tcPr>
          <w:p w14:paraId="6C26EF13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Unsuccessful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2CAE9A20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uccessful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6" w:space="0" w:color="auto"/>
            </w:tcBorders>
          </w:tcPr>
          <w:p w14:paraId="415B7898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Unsuccessful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</w:tcPr>
          <w:p w14:paraId="6D2E372F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</w:t>
            </w:r>
            <w:r w:rsidRPr="009371B8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uccessful</w:t>
            </w:r>
          </w:p>
        </w:tc>
      </w:tr>
      <w:tr w:rsidR="00F42B2E" w:rsidRPr="00D55BA2" w14:paraId="24D746F9" w14:textId="77777777" w:rsidTr="00437855">
        <w:trPr>
          <w:trHeight w:val="290"/>
        </w:trPr>
        <w:tc>
          <w:tcPr>
            <w:tcW w:w="0" w:type="auto"/>
            <w:tcBorders>
              <w:top w:val="single" w:sz="6" w:space="0" w:color="auto"/>
              <w:bottom w:val="nil"/>
              <w:right w:val="single" w:sz="12" w:space="0" w:color="auto"/>
            </w:tcBorders>
            <w:shd w:val="clear" w:color="auto" w:fill="auto"/>
          </w:tcPr>
          <w:p w14:paraId="47901576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High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vAlign w:val="center"/>
          </w:tcPr>
          <w:p w14:paraId="7D941BB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</w:t>
            </w:r>
          </w:p>
          <w:p w14:paraId="35F74E9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10)</w:t>
            </w:r>
          </w:p>
          <w:p w14:paraId="6B8F9381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/30</w:t>
            </w:r>
          </w:p>
        </w:tc>
        <w:tc>
          <w:tcPr>
            <w:tcW w:w="0" w:type="auto"/>
            <w:tcBorders>
              <w:top w:val="single" w:sz="6" w:space="0" w:color="auto"/>
              <w:right w:val="single" w:sz="12" w:space="0" w:color="auto"/>
            </w:tcBorders>
            <w:vAlign w:val="center"/>
          </w:tcPr>
          <w:p w14:paraId="7E1ABE1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6</w:t>
            </w:r>
          </w:p>
          <w:p w14:paraId="62FB468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28, 44)</w:t>
            </w:r>
          </w:p>
          <w:p w14:paraId="5CCCAE16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7/130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vAlign w:val="center"/>
          </w:tcPr>
          <w:p w14:paraId="333F590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right w:val="single" w:sz="12" w:space="0" w:color="auto"/>
            </w:tcBorders>
            <w:vAlign w:val="center"/>
          </w:tcPr>
          <w:p w14:paraId="204870D7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5</w:t>
            </w:r>
          </w:p>
          <w:p w14:paraId="161D9A2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24, 47)</w:t>
            </w:r>
          </w:p>
          <w:p w14:paraId="08AFD74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3/6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vAlign w:val="center"/>
          </w:tcPr>
          <w:p w14:paraId="5CE1D9F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</w:t>
            </w:r>
          </w:p>
          <w:p w14:paraId="5F72B9A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4</w:t>
            </w:r>
            <w:r w:rsidRPr="00D55BA2">
              <w:rPr>
                <w:rFonts w:ascii="Arial" w:hAnsi="Arial" w:cs="Arial"/>
                <w:sz w:val="18"/>
                <w:szCs w:val="18"/>
              </w:rPr>
              <w:t>, 12)</w:t>
            </w:r>
          </w:p>
          <w:p w14:paraId="4F494A55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/24</w:t>
            </w:r>
          </w:p>
        </w:tc>
        <w:tc>
          <w:tcPr>
            <w:tcW w:w="0" w:type="auto"/>
            <w:tcBorders>
              <w:top w:val="single" w:sz="6" w:space="0" w:color="auto"/>
            </w:tcBorders>
            <w:vAlign w:val="center"/>
          </w:tcPr>
          <w:p w14:paraId="49B572B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7</w:t>
            </w:r>
          </w:p>
          <w:p w14:paraId="50FF06D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25, 49)</w:t>
            </w:r>
          </w:p>
          <w:p w14:paraId="62B7161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4/65</w:t>
            </w:r>
          </w:p>
        </w:tc>
      </w:tr>
      <w:tr w:rsidR="00F42B2E" w:rsidRPr="00D55BA2" w14:paraId="2C09ABF3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</w:tcPr>
          <w:p w14:paraId="71CA9765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Medium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041EEED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0</w:t>
            </w:r>
          </w:p>
          <w:p w14:paraId="31BD4602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0, 21</w:t>
            </w:r>
          </w:p>
          <w:p w14:paraId="45339265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3/30)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6683F41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8</w:t>
            </w:r>
          </w:p>
          <w:p w14:paraId="6F3840E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29, 46)</w:t>
            </w:r>
          </w:p>
          <w:p w14:paraId="5C1E548D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9/130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129E8A7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  <w:p w14:paraId="673246D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0ED3FFD2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7</w:t>
            </w:r>
          </w:p>
          <w:p w14:paraId="7609D5B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25, 49)</w:t>
            </w:r>
          </w:p>
          <w:p w14:paraId="72595AD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4/65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68FF10A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3</w:t>
            </w:r>
          </w:p>
          <w:p w14:paraId="1C2F683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1, 26)</w:t>
            </w:r>
          </w:p>
          <w:p w14:paraId="61BE7FCA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/24</w:t>
            </w:r>
          </w:p>
        </w:tc>
        <w:tc>
          <w:tcPr>
            <w:tcW w:w="0" w:type="auto"/>
            <w:vAlign w:val="center"/>
          </w:tcPr>
          <w:p w14:paraId="643958D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9</w:t>
            </w:r>
          </w:p>
          <w:p w14:paraId="07126F5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27, 50)</w:t>
            </w:r>
          </w:p>
          <w:p w14:paraId="69458B9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5/65</w:t>
            </w:r>
          </w:p>
        </w:tc>
      </w:tr>
      <w:tr w:rsidR="00F42B2E" w:rsidRPr="00D55BA2" w14:paraId="2FF8C7D9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</w:tcPr>
          <w:p w14:paraId="0A165FAC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Low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17610D8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3</w:t>
            </w:r>
          </w:p>
          <w:p w14:paraId="01507E7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, 26)</w:t>
            </w:r>
          </w:p>
          <w:p w14:paraId="081031DD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/30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70559937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2</w:t>
            </w:r>
          </w:p>
          <w:p w14:paraId="1EE3C59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5, 29)</w:t>
            </w:r>
          </w:p>
          <w:p w14:paraId="231FCB42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8/130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15C56C8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7</w:t>
            </w:r>
          </w:p>
          <w:p w14:paraId="51E26BA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0, 46)</w:t>
            </w:r>
          </w:p>
          <w:p w14:paraId="764917B2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/6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6D1EF7A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3</w:t>
            </w:r>
          </w:p>
          <w:p w14:paraId="5810BD5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3, 33)</w:t>
            </w:r>
          </w:p>
          <w:p w14:paraId="153C27B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5/65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3FCD70E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3</w:t>
            </w:r>
          </w:p>
          <w:p w14:paraId="47710F55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1, 26)</w:t>
            </w:r>
          </w:p>
          <w:p w14:paraId="5765F94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/24</w:t>
            </w:r>
          </w:p>
        </w:tc>
        <w:tc>
          <w:tcPr>
            <w:tcW w:w="0" w:type="auto"/>
            <w:vAlign w:val="center"/>
          </w:tcPr>
          <w:p w14:paraId="7E1A25D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0</w:t>
            </w:r>
          </w:p>
          <w:p w14:paraId="4C2A7049" w14:textId="77777777" w:rsidR="00F42B2E" w:rsidRPr="00D55BA2" w:rsidRDefault="00F42B2E">
            <w:pPr>
              <w:tabs>
                <w:tab w:val="left" w:pos="698"/>
                <w:tab w:val="center" w:pos="813"/>
              </w:tabs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0, 30)</w:t>
            </w:r>
          </w:p>
          <w:p w14:paraId="13228FF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3/65</w:t>
            </w:r>
          </w:p>
        </w:tc>
      </w:tr>
      <w:tr w:rsidR="00F42B2E" w:rsidRPr="00D55BA2" w14:paraId="147B44AA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</w:tcPr>
          <w:p w14:paraId="7617AB9E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Very Low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051FB9C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73</w:t>
            </w:r>
          </w:p>
          <w:p w14:paraId="2D27821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58, 89)</w:t>
            </w:r>
          </w:p>
          <w:p w14:paraId="5FB6113B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2/30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66BFE7B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</w:t>
            </w:r>
          </w:p>
          <w:p w14:paraId="6B2924C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, 8)</w:t>
            </w:r>
          </w:p>
          <w:p w14:paraId="2475DE0F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6/130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58D4BC97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83</w:t>
            </w:r>
          </w:p>
          <w:p w14:paraId="7453D035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53, 100)</w:t>
            </w:r>
          </w:p>
          <w:p w14:paraId="4E677BE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5/6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730980D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5</w:t>
            </w:r>
          </w:p>
          <w:p w14:paraId="4E9FD6B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10)</w:t>
            </w:r>
          </w:p>
          <w:p w14:paraId="64FC65C5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/65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41D9211D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70</w:t>
            </w:r>
          </w:p>
          <w:p w14:paraId="41D83A9D" w14:textId="77777777" w:rsidR="00F42B2E" w:rsidRPr="00D55BA2" w:rsidRDefault="00F42B2E">
            <w:pPr>
              <w:tabs>
                <w:tab w:val="left" w:pos="654"/>
                <w:tab w:val="center" w:pos="813"/>
              </w:tabs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53, 89)</w:t>
            </w:r>
          </w:p>
          <w:p w14:paraId="1F4D7426" w14:textId="77777777" w:rsidR="00F42B2E" w:rsidRPr="00D55BA2" w:rsidRDefault="00F42B2E">
            <w:pPr>
              <w:tabs>
                <w:tab w:val="left" w:pos="654"/>
                <w:tab w:val="center" w:pos="813"/>
              </w:tabs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7/24</w:t>
            </w:r>
          </w:p>
        </w:tc>
        <w:tc>
          <w:tcPr>
            <w:tcW w:w="0" w:type="auto"/>
            <w:vAlign w:val="center"/>
          </w:tcPr>
          <w:p w14:paraId="796DAAD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5</w:t>
            </w:r>
          </w:p>
          <w:p w14:paraId="7F4026E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5, 10)</w:t>
            </w:r>
          </w:p>
          <w:p w14:paraId="5B20CD92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/65</w:t>
            </w:r>
          </w:p>
        </w:tc>
      </w:tr>
      <w:tr w:rsidR="00F42B2E" w:rsidRPr="00D55BA2" w14:paraId="5CCE4FA4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single" w:sz="8" w:space="0" w:color="auto"/>
              <w:right w:val="single" w:sz="12" w:space="0" w:color="auto"/>
            </w:tcBorders>
            <w:shd w:val="clear" w:color="auto" w:fill="auto"/>
          </w:tcPr>
          <w:p w14:paraId="5805F371" w14:textId="77777777" w:rsidR="00F42B2E" w:rsidRPr="00D55BA2" w:rsidRDefault="00F42B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12" w:space="0" w:color="auto"/>
              <w:bottom w:val="single" w:sz="8" w:space="0" w:color="auto"/>
            </w:tcBorders>
          </w:tcPr>
          <w:p w14:paraId="77590D0A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D55BA2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&lt;0.0001</w:t>
            </w:r>
          </w:p>
        </w:tc>
        <w:tc>
          <w:tcPr>
            <w:tcW w:w="0" w:type="auto"/>
            <w:tcBorders>
              <w:bottom w:val="single" w:sz="8" w:space="0" w:color="auto"/>
              <w:right w:val="single" w:sz="12" w:space="0" w:color="auto"/>
            </w:tcBorders>
          </w:tcPr>
          <w:p w14:paraId="2E56346A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12" w:space="0" w:color="auto"/>
              <w:bottom w:val="single" w:sz="8" w:space="0" w:color="auto"/>
            </w:tcBorders>
          </w:tcPr>
          <w:p w14:paraId="3C25A30B" w14:textId="77777777" w:rsidR="00F42B2E" w:rsidRPr="00012A56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=</w:t>
            </w:r>
            <w:r w:rsidRPr="001A28C3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0.0209</w:t>
            </w:r>
          </w:p>
        </w:tc>
        <w:tc>
          <w:tcPr>
            <w:tcW w:w="0" w:type="auto"/>
            <w:tcBorders>
              <w:bottom w:val="single" w:sz="8" w:space="0" w:color="auto"/>
              <w:right w:val="single" w:sz="12" w:space="0" w:color="auto"/>
            </w:tcBorders>
          </w:tcPr>
          <w:p w14:paraId="0AECC35A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12" w:space="0" w:color="auto"/>
              <w:bottom w:val="single" w:sz="8" w:space="0" w:color="auto"/>
            </w:tcBorders>
          </w:tcPr>
          <w:p w14:paraId="380F0BD1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D55BA2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&lt;0.0001</w:t>
            </w: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34452CA4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</w:tr>
      <w:tr w:rsidR="00F42B2E" w:rsidRPr="00D55BA2" w14:paraId="09D83B11" w14:textId="77777777" w:rsidTr="00437855">
        <w:trPr>
          <w:trHeight w:val="290"/>
        </w:trPr>
        <w:tc>
          <w:tcPr>
            <w:tcW w:w="0" w:type="auto"/>
            <w:tcBorders>
              <w:top w:val="single" w:sz="8" w:space="0" w:color="auto"/>
              <w:bottom w:val="single" w:sz="6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71D22C07" w14:textId="2783EB8F" w:rsidR="00F42B2E" w:rsidRPr="00D55BA2" w:rsidRDefault="005936E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Ultima</w:t>
            </w:r>
            <w:r w:rsidR="00F42B2E" w:rsidRPr="00D55BA2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 </w:t>
            </w:r>
            <w:r w:rsidR="00F42B2E" w:rsidRPr="00D55BA2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semiquantitative level </w:t>
            </w:r>
          </w:p>
        </w:tc>
        <w:tc>
          <w:tcPr>
            <w:tcW w:w="0" w:type="auto"/>
            <w:tcBorders>
              <w:top w:val="single" w:sz="8" w:space="0" w:color="auto"/>
              <w:left w:val="single" w:sz="12" w:space="0" w:color="auto"/>
              <w:bottom w:val="single" w:sz="6" w:space="0" w:color="auto"/>
            </w:tcBorders>
            <w:shd w:val="clear" w:color="auto" w:fill="FFFFFF" w:themeFill="background1"/>
          </w:tcPr>
          <w:p w14:paraId="26F0068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</w:tcPr>
          <w:p w14:paraId="61361D0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single" w:sz="12" w:space="0" w:color="auto"/>
              <w:bottom w:val="single" w:sz="6" w:space="0" w:color="auto"/>
            </w:tcBorders>
            <w:shd w:val="clear" w:color="auto" w:fill="FFFFFF" w:themeFill="background1"/>
          </w:tcPr>
          <w:p w14:paraId="7403E4FD" w14:textId="77777777" w:rsidR="00F42B2E" w:rsidRPr="00F81024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</w:tcPr>
          <w:p w14:paraId="5474A32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single" w:sz="12" w:space="0" w:color="auto"/>
              <w:bottom w:val="single" w:sz="6" w:space="0" w:color="auto"/>
            </w:tcBorders>
            <w:shd w:val="clear" w:color="auto" w:fill="FFFFFF" w:themeFill="background1"/>
          </w:tcPr>
          <w:p w14:paraId="19A35ED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6" w:space="0" w:color="auto"/>
            </w:tcBorders>
            <w:shd w:val="clear" w:color="auto" w:fill="FFFFFF" w:themeFill="background1"/>
          </w:tcPr>
          <w:p w14:paraId="2B7A31E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42B2E" w:rsidRPr="00D55BA2" w14:paraId="50A85544" w14:textId="77777777" w:rsidTr="00437855">
        <w:trPr>
          <w:trHeight w:val="290"/>
        </w:trPr>
        <w:tc>
          <w:tcPr>
            <w:tcW w:w="0" w:type="auto"/>
            <w:tcBorders>
              <w:top w:val="single" w:sz="6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475EA2BD" w14:textId="77777777" w:rsidR="00F42B2E" w:rsidRPr="009371B8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High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149602E8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1</w:t>
            </w:r>
          </w:p>
          <w:p w14:paraId="59FA3461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(0, 4)</w:t>
            </w:r>
          </w:p>
          <w:p w14:paraId="6EB84C9F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1/69</w:t>
            </w:r>
          </w:p>
        </w:tc>
        <w:tc>
          <w:tcPr>
            <w:tcW w:w="0" w:type="auto"/>
            <w:tcBorders>
              <w:top w:val="single" w:sz="6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2F60525E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46</w:t>
            </w:r>
          </w:p>
          <w:p w14:paraId="1D44BB7D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(37, 54)</w:t>
            </w:r>
          </w:p>
          <w:p w14:paraId="70D96DFE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60/13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605DA354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034FC9AD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42</w:t>
            </w:r>
          </w:p>
          <w:p w14:paraId="26F8A480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(30, 54)</w:t>
            </w:r>
          </w:p>
          <w:p w14:paraId="2BCB9440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27/6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3C032C40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2</w:t>
            </w:r>
          </w:p>
          <w:p w14:paraId="60C55449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</w:rPr>
              <w:t>(1, 5)</w:t>
            </w:r>
          </w:p>
          <w:p w14:paraId="0D3F67D6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1/54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FFFFFF" w:themeFill="background1"/>
            <w:vAlign w:val="center"/>
          </w:tcPr>
          <w:p w14:paraId="547F451F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49</w:t>
            </w:r>
          </w:p>
          <w:p w14:paraId="318BA1EF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</w:rPr>
              <w:t>(37, 61)</w:t>
            </w:r>
          </w:p>
          <w:p w14:paraId="54D02856" w14:textId="77777777" w:rsidR="00F42B2E" w:rsidRPr="009371B8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9371B8">
              <w:rPr>
                <w:rFonts w:ascii="Arial" w:hAnsi="Arial" w:cs="Arial"/>
                <w:sz w:val="18"/>
                <w:szCs w:val="18"/>
                <w:lang w:val="en-US"/>
              </w:rPr>
              <w:t>33/67</w:t>
            </w:r>
          </w:p>
        </w:tc>
      </w:tr>
      <w:tr w:rsidR="00F42B2E" w:rsidRPr="00D55BA2" w14:paraId="4632EDF8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64DBEC5D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Medium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6407A3B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</w:t>
            </w:r>
          </w:p>
          <w:p w14:paraId="1421A8D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7)</w:t>
            </w:r>
          </w:p>
          <w:p w14:paraId="6A55DF8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/69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7B6DC93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6</w:t>
            </w:r>
          </w:p>
          <w:p w14:paraId="3DCDF8A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28, 44)</w:t>
            </w:r>
          </w:p>
          <w:p w14:paraId="21C93A9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7/131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3FD9B2D5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1DAE788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2</w:t>
            </w:r>
          </w:p>
          <w:p w14:paraId="4951F8F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30, 54)</w:t>
            </w:r>
          </w:p>
          <w:p w14:paraId="68C9824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7/64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159800D7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</w:t>
            </w:r>
          </w:p>
          <w:p w14:paraId="0364F52D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1, 9)</w:t>
            </w:r>
          </w:p>
          <w:p w14:paraId="531E743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/54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525E77D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0</w:t>
            </w:r>
          </w:p>
          <w:p w14:paraId="0D295778" w14:textId="77777777" w:rsidR="00F42B2E" w:rsidRPr="00D55BA2" w:rsidRDefault="00F42B2E">
            <w:pPr>
              <w:tabs>
                <w:tab w:val="left" w:pos="731"/>
                <w:tab w:val="center" w:pos="813"/>
              </w:tabs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9, 41)</w:t>
            </w:r>
          </w:p>
          <w:p w14:paraId="060D459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0/67</w:t>
            </w:r>
          </w:p>
        </w:tc>
      </w:tr>
      <w:tr w:rsidR="00F42B2E" w:rsidRPr="00D55BA2" w14:paraId="101975B4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2AE02D92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Low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7540F1C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0</w:t>
            </w:r>
          </w:p>
          <w:p w14:paraId="57888B4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1, 30)</w:t>
            </w:r>
          </w:p>
          <w:p w14:paraId="2C53115C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4/69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09CDBA9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7</w:t>
            </w:r>
          </w:p>
          <w:p w14:paraId="347CB16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10, 23)</w:t>
            </w:r>
          </w:p>
          <w:p w14:paraId="2EADFE14" w14:textId="77777777" w:rsidR="00F42B2E" w:rsidRPr="00D55BA2" w:rsidRDefault="00F42B2E">
            <w:pPr>
              <w:spacing w:after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2/131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63F91A4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0</w:t>
            </w:r>
          </w:p>
          <w:p w14:paraId="667328C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40)</w:t>
            </w:r>
          </w:p>
          <w:p w14:paraId="6AEF6F11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/15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14:paraId="7E84E22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3</w:t>
            </w:r>
          </w:p>
          <w:p w14:paraId="4AE4B92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5, 20)</w:t>
            </w:r>
          </w:p>
          <w:p w14:paraId="439EDB10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8/64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14:paraId="4046D7D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0</w:t>
            </w:r>
          </w:p>
          <w:p w14:paraId="78D43E6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10, 31)</w:t>
            </w:r>
          </w:p>
          <w:p w14:paraId="016BF98D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1/54</w:t>
            </w:r>
          </w:p>
        </w:tc>
        <w:tc>
          <w:tcPr>
            <w:tcW w:w="0" w:type="auto"/>
            <w:vAlign w:val="center"/>
          </w:tcPr>
          <w:p w14:paraId="265145C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1</w:t>
            </w:r>
          </w:p>
          <w:p w14:paraId="16EFB06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11, 31)</w:t>
            </w:r>
          </w:p>
          <w:p w14:paraId="04501A9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4/67</w:t>
            </w:r>
          </w:p>
        </w:tc>
      </w:tr>
      <w:tr w:rsidR="00F42B2E" w:rsidRPr="00D55BA2" w14:paraId="4CC1D648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3BC53DDD" w14:textId="77777777" w:rsidR="00F42B2E" w:rsidRPr="00D55BA2" w:rsidRDefault="00F42B2E">
            <w:pPr>
              <w:spacing w:after="0" w:line="240" w:lineRule="auto"/>
              <w:ind w:left="447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Very Low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18E323B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75</w:t>
            </w:r>
          </w:p>
          <w:p w14:paraId="5CDDC5C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65, 86)</w:t>
            </w:r>
          </w:p>
          <w:p w14:paraId="42FA044B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52/69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0C837B47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</w:t>
            </w:r>
          </w:p>
          <w:p w14:paraId="2B1D17F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4)</w:t>
            </w:r>
          </w:p>
          <w:p w14:paraId="162CB83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/131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4CA4083F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80</w:t>
            </w:r>
          </w:p>
          <w:p w14:paraId="4BDD32CD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60, 100)</w:t>
            </w:r>
          </w:p>
          <w:p w14:paraId="7FF2BB1C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12/15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  <w:vAlign w:val="center"/>
          </w:tcPr>
          <w:p w14:paraId="1E011CCE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3</w:t>
            </w:r>
          </w:p>
          <w:p w14:paraId="2BBAD996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(0, 7)</w:t>
            </w:r>
          </w:p>
          <w:p w14:paraId="3A3A25A9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2/64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  <w:vAlign w:val="center"/>
          </w:tcPr>
          <w:p w14:paraId="63C399E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74</w:t>
            </w:r>
          </w:p>
          <w:p w14:paraId="61F37CF8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</w:rPr>
              <w:t>(62, 86)</w:t>
            </w:r>
          </w:p>
          <w:p w14:paraId="550E1853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40/54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8C80704" w14:textId="77777777" w:rsidR="00F42B2E" w:rsidRPr="00D55BA2" w:rsidRDefault="00F42B2E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55BA2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</w:tr>
      <w:tr w:rsidR="00F42B2E" w:rsidRPr="00D55BA2" w14:paraId="77B52411" w14:textId="77777777" w:rsidTr="00437855">
        <w:trPr>
          <w:trHeight w:val="290"/>
        </w:trPr>
        <w:tc>
          <w:tcPr>
            <w:tcW w:w="0" w:type="auto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14:paraId="434659FA" w14:textId="77777777" w:rsidR="00F42B2E" w:rsidRPr="00AC3559" w:rsidRDefault="00F42B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</w:tcPr>
          <w:p w14:paraId="7CF6B325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AC355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&lt;0.0001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</w:tcPr>
          <w:p w14:paraId="1F437ECA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</w:tcPr>
          <w:p w14:paraId="7B63D808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p=</w:t>
            </w:r>
            <w:r w:rsidRPr="00EF154C">
              <w:rPr>
                <w:rFonts w:ascii="Arial" w:hAnsi="Arial" w:cs="Arial"/>
                <w:b/>
                <w:bCs/>
                <w:sz w:val="18"/>
                <w:szCs w:val="18"/>
              </w:rPr>
              <w:t>0.0010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shd w:val="clear" w:color="auto" w:fill="FFFFFF" w:themeFill="background1"/>
          </w:tcPr>
          <w:p w14:paraId="4063A424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single" w:sz="12" w:space="0" w:color="auto"/>
            </w:tcBorders>
            <w:shd w:val="clear" w:color="auto" w:fill="FFFFFF" w:themeFill="background1"/>
          </w:tcPr>
          <w:p w14:paraId="499CCF05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5BA2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&lt;0.0001</w:t>
            </w:r>
          </w:p>
        </w:tc>
        <w:tc>
          <w:tcPr>
            <w:tcW w:w="0" w:type="auto"/>
            <w:shd w:val="clear" w:color="auto" w:fill="FFFFFF" w:themeFill="background1"/>
          </w:tcPr>
          <w:p w14:paraId="1FBED9C5" w14:textId="77777777" w:rsidR="00F42B2E" w:rsidRPr="00AC3559" w:rsidRDefault="00F42B2E">
            <w:pPr>
              <w:spacing w:after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</w:tbl>
    <w:p w14:paraId="22DD2253" w14:textId="07D0D773" w:rsidR="006E4BF8" w:rsidRPr="000E00D2" w:rsidRDefault="00F42B2E" w:rsidP="00C86FC2">
      <w:pPr>
        <w:spacing w:after="0" w:line="240" w:lineRule="auto"/>
        <w:rPr>
          <w:rFonts w:ascii="Arial" w:hAnsi="Arial" w:cs="Arial"/>
          <w:b/>
          <w:bCs/>
          <w:sz w:val="20"/>
          <w:szCs w:val="20"/>
          <w:lang w:eastAsia="de-CH"/>
        </w:rPr>
        <w:sectPr w:rsidR="006E4BF8" w:rsidRPr="000E00D2" w:rsidSect="00F9365B">
          <w:pgSz w:w="15840" w:h="12240" w:orient="landscape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  <w:r w:rsidRPr="000E00D2">
        <w:rPr>
          <w:rFonts w:ascii="Arial" w:hAnsi="Arial" w:cs="Arial"/>
          <w:sz w:val="18"/>
          <w:szCs w:val="18"/>
        </w:rPr>
        <w:t xml:space="preserve">Within </w:t>
      </w:r>
      <w:r>
        <w:rPr>
          <w:rFonts w:ascii="Arial" w:hAnsi="Arial" w:cs="Arial"/>
          <w:sz w:val="18"/>
          <w:szCs w:val="18"/>
        </w:rPr>
        <w:t xml:space="preserve">column </w:t>
      </w:r>
      <w:r w:rsidRPr="000E00D2">
        <w:rPr>
          <w:rFonts w:ascii="Arial" w:hAnsi="Arial" w:cs="Arial"/>
          <w:sz w:val="18"/>
          <w:szCs w:val="18"/>
        </w:rPr>
        <w:t>p-values</w:t>
      </w:r>
      <w:r w:rsidRPr="00911016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 xml:space="preserve">compare unsuccessful MTB-RIF Dx results across </w:t>
      </w:r>
      <w:r w:rsidRPr="00051AAE">
        <w:rPr>
          <w:rFonts w:ascii="Arial" w:hAnsi="Arial" w:cs="Arial"/>
          <w:sz w:val="18"/>
          <w:szCs w:val="18"/>
          <w:lang w:val="en-US"/>
        </w:rPr>
        <w:t>semiquantitative level</w:t>
      </w:r>
      <w:r>
        <w:rPr>
          <w:rFonts w:ascii="Arial" w:hAnsi="Arial" w:cs="Arial"/>
          <w:b/>
          <w:bCs/>
          <w:sz w:val="18"/>
          <w:szCs w:val="18"/>
          <w:lang w:val="en-US"/>
        </w:rPr>
        <w:t xml:space="preserve"> </w:t>
      </w:r>
      <w:r>
        <w:rPr>
          <w:rFonts w:ascii="Arial" w:hAnsi="Arial" w:cs="Arial"/>
          <w:sz w:val="18"/>
          <w:szCs w:val="18"/>
        </w:rPr>
        <w:t>for a specific test.</w:t>
      </w:r>
      <w:r w:rsidR="00C86FC2">
        <w:rPr>
          <w:rFonts w:ascii="Arial" w:hAnsi="Arial" w:cs="Arial"/>
          <w:sz w:val="18"/>
          <w:szCs w:val="18"/>
        </w:rPr>
        <w:t xml:space="preserve"> </w:t>
      </w:r>
      <w:r w:rsidR="00C86FC2" w:rsidRPr="00C86FC2">
        <w:rPr>
          <w:rFonts w:ascii="Arial" w:hAnsi="Arial" w:cs="Arial"/>
          <w:sz w:val="18"/>
          <w:szCs w:val="18"/>
        </w:rPr>
        <w:t>Bold font represents p values &lt;0.05.</w:t>
      </w:r>
    </w:p>
    <w:p w14:paraId="7976D64E" w14:textId="2C692259" w:rsidR="00F42B2E" w:rsidRPr="00FC42DC" w:rsidRDefault="0024628C" w:rsidP="00F42B2E">
      <w:pPr>
        <w:pStyle w:val="Caption"/>
        <w:outlineLvl w:val="1"/>
        <w:rPr>
          <w:rFonts w:ascii="Arial" w:hAnsi="Arial" w:cs="Arial"/>
          <w:b/>
          <w:sz w:val="20"/>
          <w:szCs w:val="20"/>
          <w:lang w:eastAsia="de-CH"/>
        </w:rPr>
      </w:pPr>
      <w:bookmarkStart w:id="45" w:name="_Toc176717649"/>
      <w:bookmarkStart w:id="46" w:name="_Toc170410764"/>
      <w:r w:rsidRPr="00333B64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bookmarkEnd w:id="43"/>
      <w:r w:rsidR="00A5742D" w:rsidRPr="00333B64">
        <w:rPr>
          <w:rFonts w:ascii="Arial" w:hAnsi="Arial" w:cs="Arial"/>
          <w:b/>
          <w:sz w:val="20"/>
          <w:szCs w:val="20"/>
          <w:u w:val="single"/>
        </w:rPr>
        <w:fldChar w:fldCharType="begin"/>
      </w:r>
      <w:r w:rsidR="00A5742D" w:rsidRPr="00333B64">
        <w:rPr>
          <w:rFonts w:ascii="Arial" w:hAnsi="Arial" w:cs="Arial"/>
          <w:b/>
          <w:sz w:val="20"/>
          <w:szCs w:val="20"/>
          <w:u w:val="single"/>
        </w:rPr>
        <w:instrText xml:space="preserve"> SEQ Supplementary_table \* ARABIC </w:instrText>
      </w:r>
      <w:r w:rsidR="00A5742D" w:rsidRPr="00333B64">
        <w:rPr>
          <w:rFonts w:ascii="Arial" w:hAnsi="Arial" w:cs="Arial"/>
          <w:b/>
          <w:sz w:val="20"/>
          <w:szCs w:val="20"/>
          <w:u w:val="single"/>
        </w:rPr>
        <w:fldChar w:fldCharType="separate"/>
      </w:r>
      <w:r w:rsidR="005838BF">
        <w:rPr>
          <w:rFonts w:ascii="Arial" w:hAnsi="Arial" w:cs="Arial"/>
          <w:b/>
          <w:noProof/>
          <w:sz w:val="20"/>
          <w:szCs w:val="20"/>
          <w:u w:val="single"/>
        </w:rPr>
        <w:t>7</w:t>
      </w:r>
      <w:r w:rsidR="00A5742D" w:rsidRPr="00333B64">
        <w:rPr>
          <w:rFonts w:ascii="Arial" w:hAnsi="Arial" w:cs="Arial"/>
          <w:b/>
          <w:sz w:val="20"/>
          <w:szCs w:val="20"/>
          <w:u w:val="single"/>
        </w:rPr>
        <w:fldChar w:fldCharType="end"/>
      </w:r>
      <w:r w:rsidRPr="00EE3422">
        <w:rPr>
          <w:rStyle w:val="Heading1Char"/>
          <w:rFonts w:eastAsia="Calibri" w:cs="Arial"/>
          <w:b w:val="0"/>
          <w:sz w:val="20"/>
          <w:szCs w:val="20"/>
        </w:rPr>
        <w:t>.</w:t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 </w:t>
      </w:r>
      <w:r w:rsidR="00F42B2E">
        <w:rPr>
          <w:rFonts w:ascii="Arial" w:hAnsi="Arial" w:cs="Arial"/>
          <w:b/>
          <w:sz w:val="20"/>
          <w:szCs w:val="20"/>
          <w:lang w:eastAsia="de-CH"/>
        </w:rPr>
        <w:t>D</w:t>
      </w:r>
      <w:r w:rsidR="00F42B2E" w:rsidRPr="00EE3422">
        <w:rPr>
          <w:rFonts w:ascii="Arial" w:hAnsi="Arial" w:cs="Arial"/>
          <w:b/>
          <w:sz w:val="20"/>
          <w:szCs w:val="20"/>
          <w:lang w:eastAsia="en-ZA"/>
        </w:rPr>
        <w:t>iagnostic accuracy</w:t>
      </w:r>
      <w:r w:rsidR="00F42B2E" w:rsidRPr="00EE3422">
        <w:rPr>
          <w:rFonts w:ascii="Arial" w:hAnsi="Arial" w:cs="Arial"/>
          <w:b/>
          <w:sz w:val="20"/>
          <w:szCs w:val="20"/>
          <w:lang w:eastAsia="de-CH"/>
        </w:rPr>
        <w:t xml:space="preserve"> of MTB-RIF Dx </w:t>
      </w:r>
      <w:r w:rsidR="00F42B2E">
        <w:rPr>
          <w:rFonts w:ascii="Arial" w:hAnsi="Arial" w:cs="Arial"/>
          <w:b/>
          <w:sz w:val="20"/>
          <w:szCs w:val="20"/>
          <w:lang w:eastAsia="de-CH"/>
        </w:rPr>
        <w:t xml:space="preserve">compared to Ultra </w:t>
      </w:r>
      <w:r w:rsidR="00F42B2E" w:rsidRPr="00EE3422">
        <w:rPr>
          <w:rFonts w:ascii="Arial" w:hAnsi="Arial" w:cs="Arial"/>
          <w:b/>
          <w:sz w:val="20"/>
          <w:szCs w:val="20"/>
          <w:lang w:eastAsia="de-CH"/>
        </w:rPr>
        <w:t xml:space="preserve">for the detection of </w:t>
      </w:r>
      <w:r w:rsidR="00F42B2E">
        <w:rPr>
          <w:rFonts w:ascii="Arial" w:hAnsi="Arial" w:cs="Arial"/>
          <w:b/>
          <w:sz w:val="20"/>
          <w:szCs w:val="20"/>
          <w:lang w:eastAsia="de-CH"/>
        </w:rPr>
        <w:t>rifampicin</w:t>
      </w:r>
      <w:r w:rsidR="00F42B2E" w:rsidRPr="00EE3422">
        <w:rPr>
          <w:rFonts w:ascii="Arial" w:hAnsi="Arial" w:cs="Arial"/>
          <w:b/>
          <w:sz w:val="20"/>
          <w:szCs w:val="20"/>
          <w:lang w:eastAsia="de-CH"/>
        </w:rPr>
        <w:t xml:space="preserve"> resistance in sputum samples. </w:t>
      </w:r>
      <w:r w:rsidR="00F42B2E" w:rsidRPr="00FC42DC">
        <w:rPr>
          <w:rFonts w:ascii="Arial" w:hAnsi="Arial" w:cs="Arial"/>
          <w:sz w:val="20"/>
          <w:szCs w:val="20"/>
          <w:lang w:eastAsia="de-CH"/>
        </w:rPr>
        <w:t>MTB-RIF Dx performed similarly to Ultra.</w:t>
      </w:r>
      <w:r w:rsidR="00F42B2E">
        <w:rPr>
          <w:rFonts w:ascii="Arial" w:hAnsi="Arial" w:cs="Arial"/>
          <w:sz w:val="20"/>
          <w:szCs w:val="20"/>
          <w:lang w:eastAsia="de-CH"/>
        </w:rPr>
        <w:t xml:space="preserve"> D</w:t>
      </w:r>
      <w:r w:rsidR="00F42B2E" w:rsidRPr="00116150">
        <w:rPr>
          <w:rFonts w:ascii="Arial" w:hAnsi="Arial" w:cs="Arial"/>
          <w:sz w:val="20"/>
          <w:szCs w:val="20"/>
        </w:rPr>
        <w:t>ata are % (95% CI) n/N</w:t>
      </w:r>
      <w:bookmarkEnd w:id="45"/>
    </w:p>
    <w:tbl>
      <w:tblPr>
        <w:tblW w:w="10007" w:type="dxa"/>
        <w:tblInd w:w="-567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</w:tblBorders>
        <w:tblLook w:val="04A0" w:firstRow="1" w:lastRow="0" w:firstColumn="1" w:lastColumn="0" w:noHBand="0" w:noVBand="1"/>
      </w:tblPr>
      <w:tblGrid>
        <w:gridCol w:w="2327"/>
        <w:gridCol w:w="2595"/>
        <w:gridCol w:w="1946"/>
        <w:gridCol w:w="1449"/>
        <w:gridCol w:w="1690"/>
      </w:tblGrid>
      <w:tr w:rsidR="00F42B2E" w:rsidRPr="000E00D2" w14:paraId="0744D4E5" w14:textId="77777777">
        <w:trPr>
          <w:trHeight w:val="290"/>
        </w:trPr>
        <w:tc>
          <w:tcPr>
            <w:tcW w:w="232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000000" w:fill="FFFFFF"/>
            <w:noWrap/>
            <w:hideMark/>
          </w:tcPr>
          <w:p w14:paraId="5F086FF6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7680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BC137F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All participants</w:t>
            </w:r>
            <w:r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,</w:t>
            </w: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 xml:space="preserve"> n=261</w:t>
            </w:r>
          </w:p>
        </w:tc>
      </w:tr>
      <w:tr w:rsidR="00F42B2E" w:rsidRPr="000E00D2" w14:paraId="589B2138" w14:textId="77777777">
        <w:trPr>
          <w:trHeight w:val="290"/>
        </w:trPr>
        <w:tc>
          <w:tcPr>
            <w:tcW w:w="232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FFFFFF"/>
            <w:noWrap/>
            <w:hideMark/>
          </w:tcPr>
          <w:p w14:paraId="76A7FBED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</w:p>
        </w:tc>
        <w:tc>
          <w:tcPr>
            <w:tcW w:w="2595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shd w:val="clear" w:color="000000" w:fill="FFFFFF"/>
            <w:noWrap/>
            <w:hideMark/>
          </w:tcPr>
          <w:p w14:paraId="2578AFC8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ensitivity</w:t>
            </w:r>
          </w:p>
        </w:tc>
        <w:tc>
          <w:tcPr>
            <w:tcW w:w="1946" w:type="dxa"/>
            <w:tcBorders>
              <w:top w:val="single" w:sz="4" w:space="0" w:color="auto"/>
              <w:bottom w:val="single" w:sz="12" w:space="0" w:color="auto"/>
            </w:tcBorders>
            <w:shd w:val="clear" w:color="000000" w:fill="FFFFFF"/>
            <w:noWrap/>
            <w:hideMark/>
          </w:tcPr>
          <w:p w14:paraId="21FC48BA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449" w:type="dxa"/>
            <w:tcBorders>
              <w:top w:val="single" w:sz="4" w:space="0" w:color="auto"/>
              <w:bottom w:val="single" w:sz="12" w:space="0" w:color="auto"/>
            </w:tcBorders>
            <w:shd w:val="clear" w:color="000000" w:fill="FFFFFF"/>
            <w:noWrap/>
            <w:hideMark/>
          </w:tcPr>
          <w:p w14:paraId="667EBC78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PPV</w:t>
            </w:r>
          </w:p>
        </w:tc>
        <w:tc>
          <w:tcPr>
            <w:tcW w:w="1690" w:type="dxa"/>
            <w:tcBorders>
              <w:top w:val="single" w:sz="4" w:space="0" w:color="auto"/>
              <w:bottom w:val="single" w:sz="12" w:space="0" w:color="auto"/>
            </w:tcBorders>
            <w:shd w:val="clear" w:color="000000" w:fill="FFFFFF"/>
            <w:noWrap/>
            <w:hideMark/>
          </w:tcPr>
          <w:p w14:paraId="27112A93" w14:textId="77777777" w:rsidR="00F42B2E" w:rsidRPr="000E00D2" w:rsidRDefault="00F42B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NPV</w:t>
            </w:r>
          </w:p>
        </w:tc>
      </w:tr>
      <w:tr w:rsidR="00A10AD3" w:rsidRPr="000E00D2" w14:paraId="1BA19522" w14:textId="77777777" w:rsidTr="00542DDF">
        <w:trPr>
          <w:trHeight w:val="290"/>
        </w:trPr>
        <w:tc>
          <w:tcPr>
            <w:tcW w:w="2327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shd w:val="clear" w:color="000000" w:fill="FFFFFF"/>
            <w:hideMark/>
          </w:tcPr>
          <w:p w14:paraId="525636B0" w14:textId="77777777" w:rsidR="00A10AD3" w:rsidRPr="000E00D2" w:rsidRDefault="00A10AD3" w:rsidP="00A10AD3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Ultra</w:t>
            </w:r>
          </w:p>
        </w:tc>
        <w:tc>
          <w:tcPr>
            <w:tcW w:w="2595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7CD381" w14:textId="65078293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100 </w:t>
            </w:r>
            <w:r w:rsidRPr="003F631F">
              <w:rPr>
                <w:rFonts w:ascii="Arial" w:hAnsi="Arial" w:cs="Arial"/>
                <w:color w:val="000000"/>
              </w:rPr>
              <w:br/>
              <w:t>(40, 100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4/4</w:t>
            </w:r>
          </w:p>
        </w:tc>
        <w:tc>
          <w:tcPr>
            <w:tcW w:w="194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CAE656" w14:textId="033A2657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97 </w:t>
            </w:r>
            <w:r w:rsidRPr="003F631F">
              <w:rPr>
                <w:rFonts w:ascii="Arial" w:hAnsi="Arial" w:cs="Arial"/>
                <w:color w:val="000000"/>
              </w:rPr>
              <w:br/>
              <w:t>(92, 99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145/150</w:t>
            </w:r>
          </w:p>
        </w:tc>
        <w:tc>
          <w:tcPr>
            <w:tcW w:w="14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5F34F5B" w14:textId="18555D7A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44 </w:t>
            </w:r>
            <w:r w:rsidRPr="003F631F">
              <w:rPr>
                <w:rFonts w:ascii="Arial" w:hAnsi="Arial" w:cs="Arial"/>
                <w:color w:val="000000"/>
              </w:rPr>
              <w:br/>
              <w:t>(14, 72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4/9</w:t>
            </w:r>
          </w:p>
        </w:tc>
        <w:tc>
          <w:tcPr>
            <w:tcW w:w="169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000000" w:fill="FFFFFF"/>
            <w:noWrap/>
            <w:vAlign w:val="bottom"/>
            <w:hideMark/>
          </w:tcPr>
          <w:p w14:paraId="62380EED" w14:textId="1226FA3E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100 </w:t>
            </w:r>
            <w:r w:rsidRPr="003F631F">
              <w:rPr>
                <w:rFonts w:ascii="Arial" w:hAnsi="Arial" w:cs="Arial"/>
                <w:color w:val="000000"/>
              </w:rPr>
              <w:br/>
              <w:t>(97, 100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145/145</w:t>
            </w:r>
          </w:p>
        </w:tc>
      </w:tr>
      <w:tr w:rsidR="00A10AD3" w:rsidRPr="000E00D2" w14:paraId="0562DF1D" w14:textId="77777777" w:rsidTr="005338E5">
        <w:trPr>
          <w:trHeight w:val="290"/>
        </w:trPr>
        <w:tc>
          <w:tcPr>
            <w:tcW w:w="2327" w:type="dxa"/>
            <w:tcBorders>
              <w:top w:val="single" w:sz="4" w:space="0" w:color="auto"/>
              <w:bottom w:val="nil"/>
              <w:right w:val="single" w:sz="12" w:space="0" w:color="auto"/>
            </w:tcBorders>
            <w:shd w:val="clear" w:color="000000" w:fill="FFFFFF"/>
            <w:noWrap/>
            <w:hideMark/>
          </w:tcPr>
          <w:p w14:paraId="20E2F692" w14:textId="77777777" w:rsidR="00A10AD3" w:rsidRPr="000E00D2" w:rsidRDefault="00A10AD3" w:rsidP="00A10AD3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  <w:t>MTB-RIF Dx</w:t>
            </w:r>
          </w:p>
        </w:tc>
        <w:tc>
          <w:tcPr>
            <w:tcW w:w="2595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A01E0" w14:textId="43157FBB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100 </w:t>
            </w:r>
            <w:r w:rsidRPr="003F631F">
              <w:rPr>
                <w:rFonts w:ascii="Arial" w:hAnsi="Arial" w:cs="Arial"/>
                <w:color w:val="000000"/>
              </w:rPr>
              <w:br/>
              <w:t>(40, 100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4/4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6C91E" w14:textId="57EEDE83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99 </w:t>
            </w:r>
            <w:r w:rsidRPr="003F631F">
              <w:rPr>
                <w:rFonts w:ascii="Arial" w:hAnsi="Arial" w:cs="Arial"/>
                <w:color w:val="000000"/>
              </w:rPr>
              <w:br/>
              <w:t>(96, 100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125/126</w:t>
            </w:r>
          </w:p>
        </w:tc>
        <w:tc>
          <w:tcPr>
            <w:tcW w:w="14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1E361A" w14:textId="4F78C0CE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80 </w:t>
            </w:r>
            <w:r w:rsidRPr="003F631F">
              <w:rPr>
                <w:rFonts w:ascii="Arial" w:hAnsi="Arial" w:cs="Arial"/>
                <w:color w:val="000000"/>
              </w:rPr>
              <w:br/>
              <w:t>(28, 98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4/5</w:t>
            </w:r>
          </w:p>
        </w:tc>
        <w:tc>
          <w:tcPr>
            <w:tcW w:w="169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000000" w:fill="FFFFFF"/>
            <w:noWrap/>
            <w:vAlign w:val="bottom"/>
            <w:hideMark/>
          </w:tcPr>
          <w:p w14:paraId="090E51C0" w14:textId="41E4B929" w:rsidR="00A10AD3" w:rsidRPr="000E00D2" w:rsidRDefault="00A10AD3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3F631F">
              <w:rPr>
                <w:rFonts w:ascii="Arial" w:hAnsi="Arial" w:cs="Arial"/>
                <w:color w:val="000000"/>
              </w:rPr>
              <w:t xml:space="preserve">100 </w:t>
            </w:r>
            <w:r w:rsidRPr="003F631F">
              <w:rPr>
                <w:rFonts w:ascii="Arial" w:hAnsi="Arial" w:cs="Arial"/>
                <w:color w:val="000000"/>
              </w:rPr>
              <w:br/>
              <w:t>(97, 100)</w:t>
            </w:r>
            <w:r w:rsidRPr="003F631F">
              <w:rPr>
                <w:rFonts w:ascii="Arial" w:hAnsi="Arial" w:cs="Arial"/>
                <w:color w:val="000000"/>
              </w:rPr>
              <w:br/>
              <w:t xml:space="preserve"> 125/125</w:t>
            </w:r>
          </w:p>
        </w:tc>
      </w:tr>
      <w:tr w:rsidR="005338E5" w:rsidRPr="000E00D2" w14:paraId="34F9553D" w14:textId="77777777" w:rsidTr="005338E5">
        <w:trPr>
          <w:trHeight w:val="288"/>
        </w:trPr>
        <w:tc>
          <w:tcPr>
            <w:tcW w:w="2327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000000" w:fill="FFFFFF"/>
            <w:noWrap/>
          </w:tcPr>
          <w:p w14:paraId="3D15FD07" w14:textId="77777777" w:rsidR="005338E5" w:rsidRPr="000E00D2" w:rsidRDefault="005338E5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8"/>
                <w:szCs w:val="18"/>
                <w:lang w:eastAsia="en-ZA"/>
              </w:rPr>
            </w:pPr>
          </w:p>
        </w:tc>
        <w:tc>
          <w:tcPr>
            <w:tcW w:w="2595" w:type="dxa"/>
            <w:tcBorders>
              <w:top w:val="nil"/>
              <w:left w:val="single" w:sz="12" w:space="0" w:color="auto"/>
              <w:bottom w:val="single" w:sz="12" w:space="0" w:color="auto"/>
            </w:tcBorders>
            <w:shd w:val="clear" w:color="000000" w:fill="FFFFFF"/>
            <w:noWrap/>
          </w:tcPr>
          <w:p w14:paraId="0F98D6CE" w14:textId="7869F94C" w:rsidR="005338E5" w:rsidRPr="000E00D2" w:rsidRDefault="005338E5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p&gt;0.9999</w:t>
            </w:r>
          </w:p>
        </w:tc>
        <w:tc>
          <w:tcPr>
            <w:tcW w:w="1946" w:type="dxa"/>
            <w:tcBorders>
              <w:top w:val="nil"/>
              <w:bottom w:val="single" w:sz="12" w:space="0" w:color="auto"/>
            </w:tcBorders>
            <w:shd w:val="clear" w:color="000000" w:fill="FFFFFF"/>
            <w:noWrap/>
          </w:tcPr>
          <w:p w14:paraId="75754778" w14:textId="5BA5D7FF" w:rsidR="005338E5" w:rsidRPr="000E00D2" w:rsidRDefault="005338E5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p=</w:t>
            </w:r>
            <w:r w:rsidRPr="0000679D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0.1</w:t>
            </w:r>
            <w:r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495</w:t>
            </w:r>
          </w:p>
        </w:tc>
        <w:tc>
          <w:tcPr>
            <w:tcW w:w="1449" w:type="dxa"/>
            <w:tcBorders>
              <w:top w:val="nil"/>
              <w:bottom w:val="single" w:sz="12" w:space="0" w:color="auto"/>
            </w:tcBorders>
            <w:shd w:val="clear" w:color="000000" w:fill="FFFFFF"/>
            <w:noWrap/>
          </w:tcPr>
          <w:p w14:paraId="2F43ADFF" w14:textId="239183E9" w:rsidR="005338E5" w:rsidRPr="000E00D2" w:rsidRDefault="005338E5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p=0.1</w:t>
            </w:r>
            <w:r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977</w:t>
            </w:r>
          </w:p>
        </w:tc>
        <w:tc>
          <w:tcPr>
            <w:tcW w:w="1690" w:type="dxa"/>
            <w:tcBorders>
              <w:top w:val="nil"/>
              <w:bottom w:val="single" w:sz="12" w:space="0" w:color="auto"/>
              <w:right w:val="single" w:sz="12" w:space="0" w:color="auto"/>
            </w:tcBorders>
            <w:shd w:val="clear" w:color="000000" w:fill="FFFFFF"/>
            <w:noWrap/>
          </w:tcPr>
          <w:p w14:paraId="5276DC96" w14:textId="77777777" w:rsidR="005338E5" w:rsidRPr="000E00D2" w:rsidRDefault="005338E5" w:rsidP="00A10AD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0E00D2">
              <w:rPr>
                <w:rFonts w:ascii="Arial" w:eastAsia="Times New Roman" w:hAnsi="Arial" w:cs="Arial"/>
                <w:sz w:val="18"/>
                <w:szCs w:val="18"/>
                <w:lang w:eastAsia="en-ZA"/>
              </w:rPr>
              <w:t>p&gt;0.9999</w:t>
            </w:r>
          </w:p>
        </w:tc>
      </w:tr>
    </w:tbl>
    <w:p w14:paraId="5C47CA78" w14:textId="77777777" w:rsidR="00F42B2E" w:rsidRDefault="00F42B2E" w:rsidP="00F42B2E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0E00D2">
        <w:rPr>
          <w:rFonts w:ascii="Arial" w:hAnsi="Arial" w:cs="Arial"/>
          <w:sz w:val="18"/>
          <w:szCs w:val="18"/>
        </w:rPr>
        <w:t>Within column p-values,</w:t>
      </w:r>
      <w:r w:rsidRPr="000E00D2">
        <w:rPr>
          <w:rFonts w:ascii="Arial" w:hAnsi="Arial" w:cs="Arial"/>
          <w:sz w:val="18"/>
          <w:szCs w:val="18"/>
          <w:vertAlign w:val="superscript"/>
        </w:rPr>
        <w:t xml:space="preserve"> </w:t>
      </w:r>
      <w:r w:rsidRPr="000E00D2">
        <w:rPr>
          <w:rFonts w:ascii="Arial" w:hAnsi="Arial" w:cs="Arial"/>
          <w:sz w:val="18"/>
          <w:szCs w:val="18"/>
        </w:rPr>
        <w:t>Ultra vs. MTB-RIF Dx</w:t>
      </w:r>
      <w:r>
        <w:rPr>
          <w:rFonts w:ascii="Arial" w:hAnsi="Arial" w:cs="Arial"/>
          <w:sz w:val="18"/>
          <w:szCs w:val="18"/>
        </w:rPr>
        <w:t xml:space="preserve">. </w:t>
      </w:r>
    </w:p>
    <w:p w14:paraId="492F381B" w14:textId="6594429E" w:rsidR="008945B9" w:rsidRDefault="00F42B2E" w:rsidP="00C86FC2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0E00D2">
        <w:rPr>
          <w:rFonts w:ascii="Arial" w:hAnsi="Arial" w:cs="Arial"/>
          <w:sz w:val="18"/>
          <w:szCs w:val="18"/>
        </w:rPr>
        <w:t>Abbreviations:</w:t>
      </w:r>
      <w:r w:rsidR="00D55D0A">
        <w:rPr>
          <w:rFonts w:ascii="Arial" w:hAnsi="Arial" w:cs="Arial"/>
          <w:sz w:val="18"/>
          <w:szCs w:val="18"/>
        </w:rPr>
        <w:t xml:space="preserve"> </w:t>
      </w:r>
      <w:r w:rsidRPr="000E00D2">
        <w:rPr>
          <w:rFonts w:ascii="Arial" w:hAnsi="Arial" w:cs="Arial"/>
          <w:sz w:val="18"/>
          <w:szCs w:val="18"/>
        </w:rPr>
        <w:t>NPV, negative predictive value</w:t>
      </w:r>
      <w:r w:rsidR="00670FE0">
        <w:rPr>
          <w:rFonts w:ascii="Arial" w:hAnsi="Arial" w:cs="Arial"/>
          <w:sz w:val="18"/>
          <w:szCs w:val="18"/>
        </w:rPr>
        <w:t>;</w:t>
      </w:r>
      <w:r w:rsidR="00670FE0" w:rsidRPr="00670FE0">
        <w:rPr>
          <w:rFonts w:ascii="Arial" w:hAnsi="Arial" w:cs="Arial"/>
          <w:sz w:val="18"/>
          <w:szCs w:val="18"/>
        </w:rPr>
        <w:t xml:space="preserve"> </w:t>
      </w:r>
      <w:r w:rsidR="00670FE0" w:rsidRPr="000E00D2">
        <w:rPr>
          <w:rFonts w:ascii="Arial" w:hAnsi="Arial" w:cs="Arial"/>
          <w:sz w:val="18"/>
          <w:szCs w:val="18"/>
        </w:rPr>
        <w:t>PPV, positive predictive valu</w:t>
      </w:r>
      <w:r w:rsidR="00670FE0">
        <w:rPr>
          <w:rFonts w:ascii="Arial" w:hAnsi="Arial" w:cs="Arial"/>
          <w:sz w:val="18"/>
          <w:szCs w:val="18"/>
        </w:rPr>
        <w:t>e.</w:t>
      </w:r>
      <w:r w:rsidR="00C86FC2">
        <w:rPr>
          <w:rFonts w:ascii="Arial" w:hAnsi="Arial" w:cs="Arial"/>
          <w:sz w:val="18"/>
          <w:szCs w:val="18"/>
        </w:rPr>
        <w:t xml:space="preserve"> </w:t>
      </w:r>
      <w:r w:rsidR="00C86FC2" w:rsidRPr="00C86FC2">
        <w:rPr>
          <w:rFonts w:ascii="Arial" w:hAnsi="Arial" w:cs="Arial"/>
          <w:sz w:val="18"/>
          <w:szCs w:val="18"/>
        </w:rPr>
        <w:t>Bold font represents p values &lt;0.05.</w:t>
      </w:r>
      <w:r w:rsidR="008945B9">
        <w:rPr>
          <w:rFonts w:ascii="Arial" w:hAnsi="Arial" w:cs="Arial"/>
          <w:sz w:val="18"/>
          <w:szCs w:val="18"/>
        </w:rPr>
        <w:br w:type="page"/>
      </w:r>
    </w:p>
    <w:p w14:paraId="3F4C2AA0" w14:textId="48B7D90B" w:rsidR="00E53C44" w:rsidRPr="00317D60" w:rsidRDefault="00E53C44" w:rsidP="00E53C44">
      <w:pPr>
        <w:pStyle w:val="Caption"/>
        <w:outlineLvl w:val="1"/>
        <w:rPr>
          <w:rFonts w:ascii="Arial" w:hAnsi="Arial" w:cs="Arial"/>
          <w:color w:val="auto"/>
          <w:sz w:val="20"/>
          <w:szCs w:val="22"/>
          <w:lang w:eastAsia="de-CH"/>
        </w:rPr>
      </w:pPr>
      <w:bookmarkStart w:id="47" w:name="_Toc176717650"/>
      <w:bookmarkEnd w:id="46"/>
      <w:r w:rsidRPr="00333B64">
        <w:rPr>
          <w:rFonts w:ascii="Arial" w:hAnsi="Arial" w:cs="Arial"/>
          <w:b/>
          <w:sz w:val="20"/>
          <w:szCs w:val="20"/>
          <w:u w:val="single"/>
        </w:rPr>
        <w:lastRenderedPageBreak/>
        <w:t xml:space="preserve">Supplementary table </w:t>
      </w:r>
      <w:r>
        <w:rPr>
          <w:rFonts w:ascii="Arial" w:hAnsi="Arial" w:cs="Arial"/>
          <w:b/>
          <w:sz w:val="20"/>
          <w:szCs w:val="20"/>
          <w:u w:val="single"/>
        </w:rPr>
        <w:t>8</w:t>
      </w:r>
      <w:r w:rsidRPr="00EE3422">
        <w:rPr>
          <w:rStyle w:val="Heading1Char"/>
          <w:rFonts w:eastAsia="Calibri" w:cs="Arial"/>
          <w:b w:val="0"/>
          <w:sz w:val="20"/>
          <w:szCs w:val="20"/>
        </w:rPr>
        <w:t>.</w:t>
      </w:r>
      <w:r w:rsidRPr="00EE3422">
        <w:rPr>
          <w:rFonts w:ascii="Arial" w:hAnsi="Arial" w:cs="Arial"/>
          <w:b/>
          <w:color w:val="auto"/>
          <w:sz w:val="20"/>
          <w:szCs w:val="20"/>
        </w:rPr>
        <w:t xml:space="preserve"> S</w:t>
      </w:r>
      <w:r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pecificity and positive predictive values of MTB Plus and </w:t>
      </w:r>
      <w:r w:rsidR="005936E4">
        <w:rPr>
          <w:rFonts w:ascii="Arial" w:hAnsi="Arial" w:cs="Arial"/>
          <w:b/>
          <w:color w:val="auto"/>
          <w:sz w:val="20"/>
          <w:szCs w:val="20"/>
          <w:lang w:eastAsia="de-CH"/>
        </w:rPr>
        <w:t>Ultima</w:t>
      </w:r>
      <w:r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compared to MRS</w:t>
      </w:r>
      <w:r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and eMRS</w:t>
      </w:r>
      <w:r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for </w:t>
      </w:r>
      <w:r>
        <w:rPr>
          <w:rFonts w:ascii="Arial" w:hAnsi="Arial" w:cs="Arial"/>
          <w:b/>
          <w:color w:val="auto"/>
          <w:sz w:val="20"/>
          <w:szCs w:val="20"/>
          <w:lang w:eastAsia="de-CH"/>
        </w:rPr>
        <w:t>TB</w:t>
      </w:r>
      <w:r w:rsidRPr="00EE3422"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 detection stratified by previous TB status</w:t>
      </w:r>
      <w:r>
        <w:rPr>
          <w:rFonts w:ascii="Arial" w:hAnsi="Arial" w:cs="Arial"/>
          <w:b/>
          <w:color w:val="auto"/>
          <w:sz w:val="20"/>
          <w:szCs w:val="20"/>
          <w:lang w:eastAsia="de-CH"/>
        </w:rPr>
        <w:t xml:space="preserve">. Initial and repeat results (if initially unsuccessful) are shown. </w:t>
      </w:r>
      <w:r w:rsidRPr="00317D60">
        <w:rPr>
          <w:rFonts w:ascii="Arial" w:hAnsi="Arial" w:cs="Arial"/>
          <w:color w:val="auto"/>
          <w:sz w:val="20"/>
          <w:szCs w:val="22"/>
          <w:lang w:eastAsia="de-CH"/>
        </w:rPr>
        <w:t>The specificity of both assays was not affected by previous TB status</w:t>
      </w:r>
      <w:r>
        <w:rPr>
          <w:rFonts w:ascii="Arial" w:hAnsi="Arial" w:cs="Arial"/>
          <w:bCs/>
          <w:color w:val="auto"/>
          <w:sz w:val="20"/>
          <w:szCs w:val="22"/>
          <w:lang w:eastAsia="de-CH"/>
        </w:rPr>
        <w:t xml:space="preserve"> regardless for reference standard used</w:t>
      </w:r>
      <w:r w:rsidRPr="00317D60">
        <w:rPr>
          <w:rFonts w:ascii="Arial" w:hAnsi="Arial" w:cs="Arial"/>
          <w:color w:val="auto"/>
          <w:sz w:val="20"/>
          <w:szCs w:val="22"/>
          <w:lang w:eastAsia="de-CH"/>
        </w:rPr>
        <w:t>.</w:t>
      </w:r>
      <w:r w:rsidRPr="00317D60">
        <w:rPr>
          <w:rFonts w:ascii="Arial" w:hAnsi="Arial" w:cs="Arial"/>
          <w:color w:val="auto"/>
          <w:sz w:val="20"/>
          <w:szCs w:val="20"/>
        </w:rPr>
        <w:t xml:space="preserve"> Data are % (95% CI) n/N</w:t>
      </w:r>
      <w:bookmarkEnd w:id="47"/>
    </w:p>
    <w:tbl>
      <w:tblPr>
        <w:tblW w:w="10170" w:type="dxa"/>
        <w:tblInd w:w="-45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1136"/>
        <w:gridCol w:w="1136"/>
        <w:gridCol w:w="1136"/>
        <w:gridCol w:w="1137"/>
        <w:gridCol w:w="1136"/>
        <w:gridCol w:w="1136"/>
        <w:gridCol w:w="1136"/>
        <w:gridCol w:w="1137"/>
      </w:tblGrid>
      <w:tr w:rsidR="00E53C44" w:rsidRPr="000E00D2" w14:paraId="3C5C9608" w14:textId="77777777">
        <w:trPr>
          <w:trHeight w:val="290"/>
        </w:trPr>
        <w:tc>
          <w:tcPr>
            <w:tcW w:w="108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680C05ED" w14:textId="77777777" w:rsidR="00E53C44" w:rsidRPr="000E00D2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4545" w:type="dxa"/>
            <w:gridSpan w:val="4"/>
            <w:tcBorders>
              <w:left w:val="single" w:sz="12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04C5214" w14:textId="77777777" w:rsidR="00E53C44" w:rsidRPr="000E00D2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MRS</w:t>
            </w:r>
          </w:p>
        </w:tc>
        <w:tc>
          <w:tcPr>
            <w:tcW w:w="4545" w:type="dxa"/>
            <w:gridSpan w:val="4"/>
            <w:tcBorders>
              <w:bottom w:val="single" w:sz="6" w:space="0" w:color="auto"/>
            </w:tcBorders>
          </w:tcPr>
          <w:p w14:paraId="7AF5A234" w14:textId="77777777" w:rsidR="00E53C44" w:rsidRPr="000E00D2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eMRS</w:t>
            </w:r>
          </w:p>
        </w:tc>
      </w:tr>
      <w:tr w:rsidR="00E53C44" w:rsidRPr="009A1CC0" w14:paraId="44A057C4" w14:textId="77777777">
        <w:trPr>
          <w:trHeight w:val="290"/>
        </w:trPr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46F49589" w14:textId="77777777" w:rsidR="00E53C44" w:rsidRPr="000E00D2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2272" w:type="dxa"/>
            <w:gridSpan w:val="2"/>
            <w:tcBorders>
              <w:top w:val="single" w:sz="6" w:space="0" w:color="auto"/>
              <w:left w:val="single" w:sz="12" w:space="0" w:color="auto"/>
              <w:bottom w:val="single" w:sz="12" w:space="0" w:color="auto"/>
            </w:tcBorders>
            <w:shd w:val="clear" w:color="auto" w:fill="FFFFFF" w:themeFill="background1"/>
            <w:noWrap/>
          </w:tcPr>
          <w:p w14:paraId="30198070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No previous TB</w:t>
            </w:r>
          </w:p>
          <w:p w14:paraId="5D611018" w14:textId="7BAB5792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5E39F9">
              <w:rPr>
                <w:rFonts w:ascii="Arial" w:hAnsi="Arial" w:cs="Arial"/>
                <w:sz w:val="18"/>
                <w:szCs w:val="18"/>
              </w:rPr>
              <w:t>288/498 (58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5E39F9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273" w:type="dxa"/>
            <w:gridSpan w:val="2"/>
            <w:tcBorders>
              <w:top w:val="single" w:sz="6" w:space="0" w:color="auto"/>
              <w:bottom w:val="single" w:sz="12" w:space="0" w:color="auto"/>
            </w:tcBorders>
            <w:shd w:val="clear" w:color="auto" w:fill="FFFFFF" w:themeFill="background1"/>
            <w:noWrap/>
          </w:tcPr>
          <w:p w14:paraId="6FB34687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revious TB</w:t>
            </w:r>
          </w:p>
          <w:p w14:paraId="4BA592C4" w14:textId="774B8348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5E39F9">
              <w:rPr>
                <w:rFonts w:ascii="Arial" w:hAnsi="Arial" w:cs="Arial"/>
                <w:sz w:val="18"/>
                <w:szCs w:val="18"/>
              </w:rPr>
              <w:t>210/498 (42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5E39F9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272" w:type="dxa"/>
            <w:gridSpan w:val="2"/>
            <w:tcBorders>
              <w:top w:val="single" w:sz="6" w:space="0" w:color="auto"/>
              <w:bottom w:val="single" w:sz="12" w:space="0" w:color="auto"/>
            </w:tcBorders>
            <w:shd w:val="clear" w:color="auto" w:fill="FFFFFF" w:themeFill="background1"/>
          </w:tcPr>
          <w:p w14:paraId="29FC4E6F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No previous TB</w:t>
            </w:r>
          </w:p>
          <w:p w14:paraId="4F59BB03" w14:textId="26F85C1E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5E39F9">
              <w:rPr>
                <w:rFonts w:ascii="Arial" w:hAnsi="Arial" w:cs="Arial"/>
                <w:sz w:val="18"/>
                <w:szCs w:val="18"/>
              </w:rPr>
              <w:t>288/498 (58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5E39F9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273" w:type="dxa"/>
            <w:gridSpan w:val="2"/>
            <w:tcBorders>
              <w:top w:val="single" w:sz="6" w:space="0" w:color="auto"/>
              <w:bottom w:val="single" w:sz="12" w:space="0" w:color="auto"/>
            </w:tcBorders>
            <w:shd w:val="clear" w:color="auto" w:fill="FFFFFF" w:themeFill="background1"/>
          </w:tcPr>
          <w:p w14:paraId="40682EE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revious TB</w:t>
            </w:r>
          </w:p>
          <w:p w14:paraId="77DBC1A2" w14:textId="20F2A139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5E39F9">
              <w:rPr>
                <w:rFonts w:ascii="Arial" w:hAnsi="Arial" w:cs="Arial"/>
                <w:sz w:val="18"/>
                <w:szCs w:val="18"/>
              </w:rPr>
              <w:t>210/498 (42</w:t>
            </w:r>
            <w:r w:rsidR="00D55D0A">
              <w:rPr>
                <w:rFonts w:ascii="Arial" w:hAnsi="Arial" w:cs="Arial"/>
                <w:sz w:val="18"/>
                <w:szCs w:val="18"/>
              </w:rPr>
              <w:t>%</w:t>
            </w:r>
            <w:r w:rsidRPr="005E39F9">
              <w:rPr>
                <w:rFonts w:ascii="Arial" w:hAnsi="Arial" w:cs="Arial"/>
                <w:sz w:val="18"/>
                <w:szCs w:val="18"/>
              </w:rPr>
              <w:t>)</w:t>
            </w:r>
          </w:p>
        </w:tc>
      </w:tr>
      <w:tr w:rsidR="00E53C44" w:rsidRPr="009A1CC0" w14:paraId="32AC660C" w14:textId="77777777">
        <w:trPr>
          <w:trHeight w:val="290"/>
        </w:trPr>
        <w:tc>
          <w:tcPr>
            <w:tcW w:w="1080" w:type="dxa"/>
            <w:tcBorders>
              <w:top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5653D40B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136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</w:tcPr>
          <w:p w14:paraId="68FA7BAA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</w:tcPr>
          <w:p w14:paraId="6C67288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PV</w:t>
            </w:r>
          </w:p>
        </w:tc>
        <w:tc>
          <w:tcPr>
            <w:tcW w:w="1136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</w:tcPr>
          <w:p w14:paraId="4C89F7D1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37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</w:tcPr>
          <w:p w14:paraId="63F4D8A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PV</w:t>
            </w:r>
          </w:p>
        </w:tc>
        <w:tc>
          <w:tcPr>
            <w:tcW w:w="1136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</w:tcPr>
          <w:p w14:paraId="43295730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2402AD5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PV</w:t>
            </w:r>
          </w:p>
        </w:tc>
        <w:tc>
          <w:tcPr>
            <w:tcW w:w="1136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</w:tcPr>
          <w:p w14:paraId="15BFF750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Specificity</w:t>
            </w:r>
          </w:p>
        </w:tc>
        <w:tc>
          <w:tcPr>
            <w:tcW w:w="1137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007F6759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PPV</w:t>
            </w:r>
          </w:p>
        </w:tc>
      </w:tr>
      <w:tr w:rsidR="00E53C44" w:rsidRPr="009A1CC0" w14:paraId="51031407" w14:textId="77777777">
        <w:trPr>
          <w:trHeight w:val="290"/>
        </w:trPr>
        <w:tc>
          <w:tcPr>
            <w:tcW w:w="10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1AD3B45A" w14:textId="77777777" w:rsidR="00E53C44" w:rsidRPr="009A1CC0" w:rsidRDefault="00E53C4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 xml:space="preserve">MTB Plus 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6BAA571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5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91, 97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58/166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0169BFDA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2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85, 95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90/98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50F1B741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7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92, 99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21/12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6410272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4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84, 97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58/62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5ABA2595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6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92, 98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56/16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3240A3F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4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87, 97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92/98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74DFF919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8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94, 100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15/117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4F642C4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97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89, 99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60/62</w:t>
            </w:r>
          </w:p>
        </w:tc>
      </w:tr>
      <w:tr w:rsidR="00E53C44" w:rsidRPr="009A1CC0" w14:paraId="03AB732A" w14:textId="77777777">
        <w:trPr>
          <w:trHeight w:val="290"/>
        </w:trPr>
        <w:tc>
          <w:tcPr>
            <w:tcW w:w="10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E243CE3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F40C35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029258E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368E178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51283">
              <w:rPr>
                <w:rFonts w:ascii="Arial" w:hAnsi="Arial" w:cs="Arial"/>
                <w:sz w:val="18"/>
                <w:szCs w:val="18"/>
              </w:rPr>
              <w:t>p=</w:t>
            </w:r>
            <w:r w:rsidRPr="009A1CC0">
              <w:rPr>
                <w:rFonts w:ascii="Arial" w:hAnsi="Arial" w:cs="Arial"/>
                <w:sz w:val="18"/>
                <w:szCs w:val="18"/>
              </w:rPr>
              <w:t>0.4917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299E8CBE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6888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  <w:r w:rsidRPr="009A1CC0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428A1ED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47CD81A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</w:tcPr>
          <w:p w14:paraId="31F2FCCB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3246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51D8C286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4128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</w:tr>
      <w:tr w:rsidR="00E53C44" w:rsidRPr="009A1CC0" w14:paraId="45E12126" w14:textId="77777777">
        <w:trPr>
          <w:trHeight w:val="290"/>
        </w:trPr>
        <w:tc>
          <w:tcPr>
            <w:tcW w:w="1080" w:type="dxa"/>
            <w:tcBorders>
              <w:top w:val="nil"/>
              <w:left w:val="single" w:sz="12" w:space="0" w:color="auto"/>
              <w:bottom w:val="single" w:sz="6" w:space="0" w:color="auto"/>
              <w:right w:val="single" w:sz="12" w:space="0" w:color="auto"/>
            </w:tcBorders>
            <w:shd w:val="clear" w:color="auto" w:fill="auto"/>
            <w:noWrap/>
          </w:tcPr>
          <w:p w14:paraId="636DB59F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6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02DD8AC7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0821AAFF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6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0EA99CAF" w14:textId="77777777" w:rsidR="00E53C44" w:rsidRPr="00351283" w:rsidDel="002943A2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1BEC97D8" w14:textId="77777777" w:rsidR="00E53C44" w:rsidRPr="00351283" w:rsidDel="002943A2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6" w:space="0" w:color="auto"/>
              <w:right w:val="nil"/>
            </w:tcBorders>
            <w:shd w:val="clear" w:color="auto" w:fill="FFFFFF" w:themeFill="background1"/>
          </w:tcPr>
          <w:p w14:paraId="5E89FF7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6173</w:t>
            </w:r>
            <w:r w:rsidRPr="00351283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</w:tcPr>
          <w:p w14:paraId="6F1B4193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5791</w:t>
            </w:r>
            <w:r w:rsidRPr="00351283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6" w:space="0" w:color="auto"/>
              <w:right w:val="nil"/>
            </w:tcBorders>
            <w:shd w:val="clear" w:color="auto" w:fill="FFFFFF" w:themeFill="background1"/>
          </w:tcPr>
          <w:p w14:paraId="03AFA0CA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4561</w:t>
            </w:r>
            <w:r w:rsidRPr="00351283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6" w:space="0" w:color="auto"/>
              <w:right w:val="single" w:sz="12" w:space="0" w:color="auto"/>
            </w:tcBorders>
            <w:shd w:val="clear" w:color="auto" w:fill="FFFFFF" w:themeFill="background1"/>
          </w:tcPr>
          <w:p w14:paraId="03B8069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4026</w:t>
            </w:r>
            <w:r w:rsidRPr="00351283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†</w:t>
            </w:r>
          </w:p>
        </w:tc>
      </w:tr>
      <w:tr w:rsidR="00E53C44" w:rsidRPr="009A1CC0" w14:paraId="1F2A7DBD" w14:textId="77777777">
        <w:trPr>
          <w:trHeight w:val="290"/>
        </w:trPr>
        <w:tc>
          <w:tcPr>
            <w:tcW w:w="1080" w:type="dxa"/>
            <w:tcBorders>
              <w:top w:val="single" w:sz="6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68C19049" w14:textId="51D65C08" w:rsidR="00E53C44" w:rsidRPr="009A1CC0" w:rsidRDefault="005936E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  <w:t>Ultima</w:t>
            </w:r>
          </w:p>
        </w:tc>
        <w:tc>
          <w:tcPr>
            <w:tcW w:w="1136" w:type="dxa"/>
            <w:tcBorders>
              <w:top w:val="single" w:sz="6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64C9266C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4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77, 88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42/170</w:t>
            </w:r>
          </w:p>
        </w:tc>
        <w:tc>
          <w:tcPr>
            <w:tcW w:w="1136" w:type="dxa"/>
            <w:tcBorders>
              <w:top w:val="single" w:sz="6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13D3D846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76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68, 82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91/119</w:t>
            </w:r>
          </w:p>
        </w:tc>
        <w:tc>
          <w:tcPr>
            <w:tcW w:w="1136" w:type="dxa"/>
            <w:tcBorders>
              <w:top w:val="single" w:sz="6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11CC381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ZA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6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79, 91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15/133</w:t>
            </w:r>
          </w:p>
        </w:tc>
        <w:tc>
          <w:tcPr>
            <w:tcW w:w="1137" w:type="dxa"/>
            <w:tcBorders>
              <w:top w:val="single" w:sz="6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bottom"/>
          </w:tcPr>
          <w:p w14:paraId="0785100C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78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67, 84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63/81</w:t>
            </w:r>
          </w:p>
        </w:tc>
        <w:tc>
          <w:tcPr>
            <w:tcW w:w="1136" w:type="dxa"/>
            <w:tcBorders>
              <w:top w:val="single" w:sz="6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16C54A38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5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79, 89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40/164</w:t>
            </w:r>
          </w:p>
        </w:tc>
        <w:tc>
          <w:tcPr>
            <w:tcW w:w="1136" w:type="dxa"/>
            <w:tcBorders>
              <w:top w:val="single" w:sz="6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29BD001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0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71, 85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95/119</w:t>
            </w:r>
          </w:p>
        </w:tc>
        <w:tc>
          <w:tcPr>
            <w:tcW w:w="1136" w:type="dxa"/>
            <w:tcBorders>
              <w:top w:val="single" w:sz="6" w:space="0" w:color="auto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52BA3419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8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81, 92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108/123</w:t>
            </w:r>
          </w:p>
        </w:tc>
        <w:tc>
          <w:tcPr>
            <w:tcW w:w="1137" w:type="dxa"/>
            <w:tcBorders>
              <w:top w:val="single" w:sz="6" w:space="0" w:color="auto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4C6D7B9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t xml:space="preserve">81 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>(71, 88)</w:t>
            </w:r>
            <w:r w:rsidRPr="009A1CC0">
              <w:rPr>
                <w:rFonts w:ascii="Arial" w:eastAsia="Times New Roman" w:hAnsi="Arial" w:cs="Arial"/>
                <w:color w:val="000000"/>
                <w:sz w:val="18"/>
                <w:szCs w:val="18"/>
                <w:lang w:val="en-ZA" w:eastAsia="en-ZA"/>
              </w:rPr>
              <w:br/>
              <w:t xml:space="preserve"> 66/81</w:t>
            </w:r>
          </w:p>
        </w:tc>
      </w:tr>
      <w:tr w:rsidR="00E53C44" w:rsidRPr="009A1CC0" w14:paraId="30486DC0" w14:textId="77777777">
        <w:trPr>
          <w:trHeight w:val="290"/>
        </w:trPr>
        <w:tc>
          <w:tcPr>
            <w:tcW w:w="10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3C266C24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290F6890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center"/>
          </w:tcPr>
          <w:p w14:paraId="4F2B1ABA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14:paraId="43AD372C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51283">
              <w:rPr>
                <w:rFonts w:ascii="Arial" w:hAnsi="Arial" w:cs="Arial"/>
                <w:sz w:val="18"/>
                <w:szCs w:val="18"/>
              </w:rPr>
              <w:t>p=</w:t>
            </w:r>
            <w:r w:rsidRPr="009A1CC0">
              <w:rPr>
                <w:rFonts w:ascii="Arial" w:hAnsi="Arial" w:cs="Arial"/>
                <w:sz w:val="18"/>
                <w:szCs w:val="18"/>
              </w:rPr>
              <w:t>0.4796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  <w:r w:rsidRPr="009A1CC0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  <w:noWrap/>
            <w:vAlign w:val="center"/>
          </w:tcPr>
          <w:p w14:paraId="672A7883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8293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</w:tcPr>
          <w:p w14:paraId="635E1826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2BD14C7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 w:themeFill="background1"/>
          </w:tcPr>
          <w:p w14:paraId="1770135B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5507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FFFFFF" w:themeFill="background1"/>
          </w:tcPr>
          <w:p w14:paraId="41A34986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7726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¶</w:t>
            </w:r>
          </w:p>
        </w:tc>
      </w:tr>
      <w:tr w:rsidR="00E53C44" w:rsidRPr="009A1CC0" w14:paraId="4F8825EA" w14:textId="77777777">
        <w:trPr>
          <w:trHeight w:val="290"/>
        </w:trPr>
        <w:tc>
          <w:tcPr>
            <w:tcW w:w="108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65A730F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en-ZA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A0D97B8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noWrap/>
            <w:vAlign w:val="center"/>
          </w:tcPr>
          <w:p w14:paraId="56824595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EB459DE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noWrap/>
            <w:vAlign w:val="center"/>
          </w:tcPr>
          <w:p w14:paraId="47E87356" w14:textId="77777777" w:rsidR="00E53C44" w:rsidRPr="00351283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 w:themeFill="background1"/>
          </w:tcPr>
          <w:p w14:paraId="3B9D9457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6435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2750AF3D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5304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6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 w:themeFill="background1"/>
          </w:tcPr>
          <w:p w14:paraId="5D5F84A2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7495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4703403" w14:textId="77777777" w:rsidR="00E53C44" w:rsidRPr="009A1CC0" w:rsidRDefault="00E53C44">
            <w:pPr>
              <w:spacing w:after="0" w:line="24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1CC0">
              <w:rPr>
                <w:rFonts w:ascii="Arial" w:hAnsi="Arial" w:cs="Arial"/>
                <w:sz w:val="18"/>
                <w:szCs w:val="18"/>
              </w:rPr>
              <w:t>p=0.5584</w:t>
            </w:r>
            <w:r w:rsidRPr="00351283">
              <w:rPr>
                <w:rFonts w:ascii="Arial" w:hAnsi="Arial" w:cs="Arial"/>
                <w:sz w:val="18"/>
                <w:szCs w:val="18"/>
                <w:vertAlign w:val="superscript"/>
              </w:rPr>
              <w:t>†</w:t>
            </w:r>
          </w:p>
        </w:tc>
      </w:tr>
    </w:tbl>
    <w:p w14:paraId="35235F25" w14:textId="77777777" w:rsidR="00E53C44" w:rsidRDefault="00E53C44" w:rsidP="00D370A9">
      <w:pPr>
        <w:spacing w:after="0"/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W</w:t>
      </w:r>
      <w:r w:rsidRPr="009A1CC0">
        <w:rPr>
          <w:rFonts w:ascii="Arial" w:hAnsi="Arial" w:cs="Arial"/>
          <w:sz w:val="18"/>
          <w:szCs w:val="18"/>
        </w:rPr>
        <w:t xml:space="preserve">ithin row p-values: </w:t>
      </w:r>
      <w:r w:rsidRPr="009A1CC0">
        <w:rPr>
          <w:rFonts w:ascii="Arial" w:hAnsi="Arial" w:cs="Arial"/>
          <w:sz w:val="18"/>
          <w:szCs w:val="18"/>
          <w:vertAlign w:val="superscript"/>
        </w:rPr>
        <w:t>¶</w:t>
      </w:r>
      <w:r w:rsidRPr="009A1CC0">
        <w:rPr>
          <w:rFonts w:ascii="Arial" w:eastAsia="Times New Roman" w:hAnsi="Arial" w:cs="Arial"/>
          <w:sz w:val="18"/>
          <w:szCs w:val="18"/>
          <w:lang w:eastAsia="en-ZA"/>
        </w:rPr>
        <w:t>No previous TB</w:t>
      </w:r>
      <w:r w:rsidRPr="009A1CC0">
        <w:rPr>
          <w:rFonts w:ascii="Arial" w:hAnsi="Arial" w:cs="Arial"/>
          <w:sz w:val="18"/>
          <w:szCs w:val="18"/>
        </w:rPr>
        <w:t xml:space="preserve"> vs. Previous TB</w:t>
      </w:r>
      <w:r>
        <w:rPr>
          <w:rFonts w:ascii="Arial" w:hAnsi="Arial" w:cs="Arial"/>
          <w:sz w:val="18"/>
          <w:szCs w:val="18"/>
        </w:rPr>
        <w:t>;</w:t>
      </w:r>
      <w:r w:rsidRPr="009A1CC0">
        <w:rPr>
          <w:rFonts w:ascii="Arial" w:hAnsi="Arial" w:cs="Arial"/>
          <w:sz w:val="18"/>
          <w:szCs w:val="18"/>
        </w:rPr>
        <w:t xml:space="preserve"> </w:t>
      </w:r>
      <w:r w:rsidRPr="00351283">
        <w:rPr>
          <w:rFonts w:ascii="Arial" w:hAnsi="Arial" w:cs="Arial"/>
          <w:b/>
          <w:bCs/>
          <w:sz w:val="18"/>
          <w:szCs w:val="18"/>
          <w:vertAlign w:val="superscript"/>
        </w:rPr>
        <w:t>†</w:t>
      </w:r>
      <w:r w:rsidRPr="009A1CC0">
        <w:rPr>
          <w:rFonts w:ascii="Arial" w:hAnsi="Arial" w:cs="Arial"/>
          <w:sz w:val="18"/>
          <w:szCs w:val="18"/>
        </w:rPr>
        <w:t>MRS</w:t>
      </w:r>
      <w:r w:rsidRPr="009A1CC0">
        <w:rPr>
          <w:rFonts w:ascii="Arial" w:hAnsi="Arial" w:cs="Arial"/>
          <w:b/>
          <w:bCs/>
          <w:sz w:val="18"/>
          <w:szCs w:val="18"/>
          <w:vertAlign w:val="superscript"/>
        </w:rPr>
        <w:t xml:space="preserve"> </w:t>
      </w:r>
      <w:r w:rsidRPr="009A1CC0">
        <w:rPr>
          <w:rFonts w:ascii="Arial" w:hAnsi="Arial" w:cs="Arial"/>
          <w:sz w:val="18"/>
          <w:szCs w:val="18"/>
        </w:rPr>
        <w:t xml:space="preserve">vs. eMRS. </w:t>
      </w:r>
    </w:p>
    <w:p w14:paraId="2905DFD1" w14:textId="77777777" w:rsidR="00E53C44" w:rsidRDefault="00E53C44" w:rsidP="00D370A9">
      <w:pPr>
        <w:spacing w:after="0"/>
        <w:jc w:val="both"/>
        <w:rPr>
          <w:rFonts w:ascii="Arial" w:hAnsi="Arial" w:cs="Arial"/>
          <w:sz w:val="18"/>
          <w:szCs w:val="18"/>
        </w:rPr>
      </w:pPr>
      <w:r w:rsidRPr="009A1CC0">
        <w:rPr>
          <w:rFonts w:ascii="Arial" w:hAnsi="Arial" w:cs="Arial"/>
          <w:sz w:val="18"/>
          <w:szCs w:val="18"/>
        </w:rPr>
        <w:t>Abbreviations: PPV, positive predictive value.</w:t>
      </w:r>
    </w:p>
    <w:p w14:paraId="63FAF089" w14:textId="4B28D8EE" w:rsidR="00E53C44" w:rsidRDefault="00762B97" w:rsidP="00762B97">
      <w:pPr>
        <w:spacing w:after="0" w:line="240" w:lineRule="auto"/>
        <w:rPr>
          <w:rFonts w:ascii="Arial" w:hAnsi="Arial" w:cs="Arial"/>
          <w:sz w:val="18"/>
          <w:szCs w:val="18"/>
        </w:rPr>
        <w:sectPr w:rsidR="00E53C44" w:rsidSect="00E53C44">
          <w:pgSz w:w="12240" w:h="15840"/>
          <w:pgMar w:top="1440" w:right="1843" w:bottom="1440" w:left="1440" w:header="706" w:footer="706" w:gutter="0"/>
          <w:lnNumType w:countBy="1" w:restart="continuous"/>
          <w:cols w:space="708"/>
          <w:docGrid w:linePitch="360"/>
        </w:sectPr>
      </w:pPr>
      <w:r w:rsidRPr="00762B97">
        <w:rPr>
          <w:rFonts w:ascii="Arial" w:hAnsi="Arial" w:cs="Arial"/>
          <w:sz w:val="18"/>
          <w:szCs w:val="18"/>
        </w:rPr>
        <w:t>Bold font represents p values &lt;0.05.</w:t>
      </w:r>
    </w:p>
    <w:bookmarkEnd w:id="44"/>
    <w:tbl>
      <w:tblPr>
        <w:tblpPr w:leftFromText="180" w:rightFromText="180" w:vertAnchor="page" w:horzAnchor="page" w:tblpX="994" w:tblpY="1"/>
        <w:tblW w:w="4990" w:type="pct"/>
        <w:tblBorders>
          <w:top w:val="dotted" w:sz="6" w:space="0" w:color="5B9BD4"/>
          <w:left w:val="dotted" w:sz="6" w:space="0" w:color="5B9BD4"/>
          <w:bottom w:val="dotted" w:sz="6" w:space="0" w:color="5B9BD4"/>
          <w:right w:val="dotted" w:sz="6" w:space="0" w:color="5B9BD4"/>
          <w:insideH w:val="dotted" w:sz="6" w:space="0" w:color="5B9BD4"/>
          <w:insideV w:val="dotted" w:sz="6" w:space="0" w:color="5B9BD4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"/>
        <w:gridCol w:w="1509"/>
        <w:gridCol w:w="305"/>
        <w:gridCol w:w="7140"/>
        <w:gridCol w:w="8"/>
        <w:gridCol w:w="1523"/>
      </w:tblGrid>
      <w:tr w:rsidR="00124349" w14:paraId="7AE80CD2" w14:textId="77777777" w:rsidTr="00D370A9">
        <w:trPr>
          <w:trHeight w:val="20"/>
        </w:trPr>
        <w:tc>
          <w:tcPr>
            <w:tcW w:w="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5B9BD4"/>
          </w:tcPr>
          <w:p w14:paraId="16458C34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1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5B9BD4"/>
          </w:tcPr>
          <w:p w14:paraId="052069E1" w14:textId="77777777" w:rsidR="008D1711" w:rsidRDefault="008D1711" w:rsidP="00B60D3C">
            <w:pPr>
              <w:pStyle w:val="TableParagraph"/>
              <w:spacing w:before="15"/>
              <w:ind w:left="110"/>
              <w:rPr>
                <w:b/>
                <w:sz w:val="18"/>
              </w:rPr>
            </w:pPr>
            <w:r>
              <w:rPr>
                <w:b/>
                <w:color w:val="FFFFFF"/>
                <w:sz w:val="18"/>
              </w:rPr>
              <w:t>Section</w:t>
            </w:r>
            <w:r>
              <w:rPr>
                <w:b/>
                <w:color w:val="FFFFFF"/>
                <w:spacing w:val="-5"/>
                <w:sz w:val="18"/>
              </w:rPr>
              <w:t xml:space="preserve"> </w:t>
            </w:r>
            <w:r>
              <w:rPr>
                <w:b/>
                <w:color w:val="FFFFFF"/>
                <w:sz w:val="18"/>
              </w:rPr>
              <w:t>&amp;</w:t>
            </w:r>
            <w:r>
              <w:rPr>
                <w:b/>
                <w:color w:val="FFFFFF"/>
                <w:spacing w:val="-1"/>
                <w:sz w:val="18"/>
              </w:rPr>
              <w:t xml:space="preserve"> </w:t>
            </w:r>
            <w:r>
              <w:rPr>
                <w:b/>
                <w:color w:val="FFFFFF"/>
                <w:spacing w:val="-2"/>
                <w:sz w:val="18"/>
              </w:rPr>
              <w:t>Topic</w:t>
            </w:r>
          </w:p>
        </w:tc>
        <w:tc>
          <w:tcPr>
            <w:tcW w:w="14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5B9BD4"/>
          </w:tcPr>
          <w:p w14:paraId="478A9F0D" w14:textId="77777777" w:rsidR="008D1711" w:rsidRDefault="008D1711" w:rsidP="00B60D3C">
            <w:pPr>
              <w:pStyle w:val="TableParagraph"/>
              <w:spacing w:before="15"/>
              <w:ind w:right="99"/>
              <w:jc w:val="center"/>
              <w:rPr>
                <w:b/>
                <w:sz w:val="18"/>
              </w:rPr>
            </w:pPr>
            <w:r>
              <w:rPr>
                <w:b/>
                <w:color w:val="FFFFFF"/>
                <w:spacing w:val="-5"/>
                <w:sz w:val="18"/>
              </w:rPr>
              <w:t>No</w:t>
            </w:r>
          </w:p>
        </w:tc>
        <w:tc>
          <w:tcPr>
            <w:tcW w:w="3407" w:type="pct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5B9BD4"/>
          </w:tcPr>
          <w:p w14:paraId="2C04860C" w14:textId="77777777" w:rsidR="008D1711" w:rsidRDefault="008D1711" w:rsidP="00B60D3C">
            <w:pPr>
              <w:pStyle w:val="TableParagraph"/>
              <w:spacing w:before="15"/>
              <w:ind w:left="107"/>
              <w:rPr>
                <w:b/>
                <w:sz w:val="18"/>
              </w:rPr>
            </w:pPr>
            <w:r>
              <w:rPr>
                <w:b/>
                <w:color w:val="FFFFFF"/>
                <w:spacing w:val="-4"/>
                <w:sz w:val="18"/>
              </w:rPr>
              <w:t>Item</w:t>
            </w:r>
          </w:p>
        </w:tc>
        <w:tc>
          <w:tcPr>
            <w:tcW w:w="72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5B9BD4"/>
          </w:tcPr>
          <w:p w14:paraId="44974969" w14:textId="77777777" w:rsidR="008D1711" w:rsidRDefault="008D1711" w:rsidP="00B60D3C">
            <w:pPr>
              <w:pStyle w:val="TableParagraph"/>
              <w:spacing w:before="15"/>
              <w:ind w:left="119"/>
              <w:rPr>
                <w:b/>
                <w:color w:val="FFFFFF"/>
                <w:spacing w:val="-4"/>
                <w:sz w:val="18"/>
              </w:rPr>
            </w:pPr>
            <w:r>
              <w:rPr>
                <w:b/>
                <w:color w:val="FFFFFF"/>
                <w:spacing w:val="-4"/>
                <w:sz w:val="18"/>
              </w:rPr>
              <w:t>Reported</w:t>
            </w:r>
          </w:p>
        </w:tc>
      </w:tr>
      <w:tr w:rsidR="000B2F6D" w14:paraId="302A4C12" w14:textId="77777777" w:rsidTr="00D370A9">
        <w:trPr>
          <w:trHeight w:val="20"/>
        </w:trPr>
        <w:tc>
          <w:tcPr>
            <w:tcW w:w="4270" w:type="pct"/>
            <w:gridSpan w:val="4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340BFAA" w14:textId="77777777" w:rsidR="008D1711" w:rsidRDefault="008D1711" w:rsidP="00B60D3C">
            <w:pPr>
              <w:pStyle w:val="TableParagraph"/>
              <w:rPr>
                <w:rFonts w:ascii="Times New Roman"/>
                <w:sz w:val="6"/>
              </w:rPr>
            </w:pPr>
          </w:p>
        </w:tc>
        <w:tc>
          <w:tcPr>
            <w:tcW w:w="730" w:type="pct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6059B79" w14:textId="77777777" w:rsidR="008D1711" w:rsidRDefault="008D1711" w:rsidP="00B60D3C">
            <w:pPr>
              <w:pStyle w:val="TableParagraph"/>
              <w:rPr>
                <w:rFonts w:ascii="Times New Roman"/>
                <w:sz w:val="6"/>
              </w:rPr>
            </w:pPr>
          </w:p>
        </w:tc>
      </w:tr>
      <w:tr w:rsidR="00A623F8" w14:paraId="435D42AF" w14:textId="77777777" w:rsidTr="00D370A9">
        <w:trPr>
          <w:trHeight w:val="20"/>
        </w:trPr>
        <w:tc>
          <w:tcPr>
            <w:tcW w:w="3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1B52395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19" w:type="pct"/>
            <w:tcBorders>
              <w:top w:val="nil"/>
              <w:left w:val="nil"/>
            </w:tcBorders>
          </w:tcPr>
          <w:p w14:paraId="7D22EB2F" w14:textId="77777777" w:rsidR="008D1711" w:rsidRDefault="008D1711" w:rsidP="00B60D3C">
            <w:pPr>
              <w:pStyle w:val="TableParagraph"/>
              <w:spacing w:line="219" w:lineRule="exact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z w:val="18"/>
              </w:rPr>
              <w:t>TITLE</w:t>
            </w:r>
            <w:r>
              <w:rPr>
                <w:b/>
                <w:color w:val="2D74B5"/>
                <w:spacing w:val="-2"/>
                <w:sz w:val="18"/>
              </w:rPr>
              <w:t xml:space="preserve"> </w:t>
            </w:r>
            <w:r>
              <w:rPr>
                <w:b/>
                <w:color w:val="2D74B5"/>
                <w:sz w:val="18"/>
              </w:rPr>
              <w:t>OR</w:t>
            </w:r>
            <w:r>
              <w:rPr>
                <w:b/>
                <w:color w:val="2D74B5"/>
                <w:spacing w:val="-2"/>
                <w:sz w:val="18"/>
              </w:rPr>
              <w:t xml:space="preserve"> ABSTRACT</w:t>
            </w:r>
          </w:p>
        </w:tc>
        <w:tc>
          <w:tcPr>
            <w:tcW w:w="145" w:type="pct"/>
            <w:tcBorders>
              <w:top w:val="nil"/>
            </w:tcBorders>
          </w:tcPr>
          <w:p w14:paraId="3FA56508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top w:val="nil"/>
              <w:right w:val="nil"/>
            </w:tcBorders>
          </w:tcPr>
          <w:p w14:paraId="4721C098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top w:val="nil"/>
              <w:right w:val="nil"/>
            </w:tcBorders>
          </w:tcPr>
          <w:p w14:paraId="74E65524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4AAD2BE5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BD4101C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17AE886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23373B51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1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8EB55B7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Identifica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tud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diagnostic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ccurac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us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least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n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measur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accuracy</w:t>
            </w:r>
          </w:p>
          <w:p w14:paraId="1744054E" w14:textId="77777777" w:rsidR="008D1711" w:rsidRDefault="008D1711" w:rsidP="00B60D3C">
            <w:pPr>
              <w:pStyle w:val="TableParagraph"/>
              <w:spacing w:before="35"/>
              <w:ind w:left="102"/>
              <w:rPr>
                <w:sz w:val="18"/>
              </w:rPr>
            </w:pPr>
            <w:r>
              <w:rPr>
                <w:sz w:val="18"/>
              </w:rPr>
              <w:t>(such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a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ensitivity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pecificity,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predictiv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values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pacing w:val="-4"/>
                <w:sz w:val="18"/>
              </w:rPr>
              <w:t>AUC)</w:t>
            </w:r>
          </w:p>
        </w:tc>
        <w:tc>
          <w:tcPr>
            <w:tcW w:w="726" w:type="pct"/>
            <w:tcBorders>
              <w:right w:val="nil"/>
            </w:tcBorders>
          </w:tcPr>
          <w:p w14:paraId="278C412D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92376FB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079D425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CCC751F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pacing w:val="-2"/>
                <w:sz w:val="18"/>
              </w:rPr>
              <w:t>ABSTRACT</w:t>
            </w:r>
          </w:p>
        </w:tc>
        <w:tc>
          <w:tcPr>
            <w:tcW w:w="145" w:type="pct"/>
          </w:tcPr>
          <w:p w14:paraId="1AB5EC7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03D9900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662373EF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50F198B0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0986F3F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52F0ABA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75F6622F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2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821A594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Structured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ummary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study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design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methods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results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conclusions</w:t>
            </w:r>
          </w:p>
          <w:p w14:paraId="0DD9E607" w14:textId="77777777" w:rsidR="008D1711" w:rsidRDefault="008D1711" w:rsidP="00B60D3C">
            <w:pPr>
              <w:pStyle w:val="TableParagraph"/>
              <w:spacing w:before="32"/>
              <w:ind w:left="102"/>
              <w:rPr>
                <w:sz w:val="18"/>
              </w:rPr>
            </w:pPr>
            <w:r>
              <w:rPr>
                <w:sz w:val="18"/>
              </w:rPr>
              <w:t>(for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pecific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guidance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e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TARD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for</w:t>
            </w:r>
            <w:r>
              <w:rPr>
                <w:spacing w:val="-2"/>
                <w:sz w:val="18"/>
              </w:rPr>
              <w:t xml:space="preserve"> Abstracts)</w:t>
            </w:r>
          </w:p>
        </w:tc>
        <w:tc>
          <w:tcPr>
            <w:tcW w:w="726" w:type="pct"/>
            <w:tcBorders>
              <w:right w:val="nil"/>
            </w:tcBorders>
          </w:tcPr>
          <w:p w14:paraId="7B5A440D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6F2D8AF2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F7B7C6A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1F60DE9A" w14:textId="77777777" w:rsidR="008D1711" w:rsidRDefault="008D1711" w:rsidP="00B60D3C">
            <w:pPr>
              <w:pStyle w:val="TableParagraph"/>
              <w:spacing w:before="1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pacing w:val="-2"/>
                <w:sz w:val="18"/>
              </w:rPr>
              <w:t>INTRODUCTION</w:t>
            </w:r>
          </w:p>
        </w:tc>
        <w:tc>
          <w:tcPr>
            <w:tcW w:w="145" w:type="pct"/>
          </w:tcPr>
          <w:p w14:paraId="62488998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3D36948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307AB990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2E8D0C89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1386A9D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2C5ED6E3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4D6691BD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3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2F1E03D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Scientific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linical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background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clud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intended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us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3"/>
                <w:sz w:val="18"/>
              </w:rPr>
              <w:t xml:space="preserve"> </w:t>
            </w:r>
            <w:r>
              <w:rPr>
                <w:sz w:val="18"/>
              </w:rPr>
              <w:t>clinical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rol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4"/>
                <w:sz w:val="18"/>
              </w:rPr>
              <w:t xml:space="preserve"> test</w:t>
            </w:r>
          </w:p>
        </w:tc>
        <w:tc>
          <w:tcPr>
            <w:tcW w:w="726" w:type="pct"/>
            <w:tcBorders>
              <w:right w:val="nil"/>
            </w:tcBorders>
          </w:tcPr>
          <w:p w14:paraId="44348988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91DA7EE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426AD59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AD5176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2BEFD629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4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AF7B385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 w:rsidRPr="00562DD7">
              <w:rPr>
                <w:sz w:val="18"/>
              </w:rPr>
              <w:t>Study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objectives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and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pacing w:val="-2"/>
                <w:sz w:val="18"/>
              </w:rPr>
              <w:t>hypotheses</w:t>
            </w:r>
          </w:p>
        </w:tc>
        <w:tc>
          <w:tcPr>
            <w:tcW w:w="726" w:type="pct"/>
            <w:tcBorders>
              <w:right w:val="nil"/>
            </w:tcBorders>
          </w:tcPr>
          <w:p w14:paraId="7BAEB9DF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</w:p>
        </w:tc>
      </w:tr>
      <w:tr w:rsidR="00A623F8" w14:paraId="7DAF0723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1C0427C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7C34D9D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pacing w:val="-2"/>
                <w:sz w:val="18"/>
              </w:rPr>
              <w:t>METHODS</w:t>
            </w:r>
          </w:p>
        </w:tc>
        <w:tc>
          <w:tcPr>
            <w:tcW w:w="145" w:type="pct"/>
          </w:tcPr>
          <w:p w14:paraId="2A854D37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6F004E8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50F90E86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3501E86D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EB1CF76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670C48C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z w:val="18"/>
              </w:rPr>
              <w:t>Study</w:t>
            </w:r>
            <w:r>
              <w:rPr>
                <w:i/>
                <w:color w:val="2D74B5"/>
                <w:spacing w:val="-4"/>
                <w:sz w:val="18"/>
              </w:rPr>
              <w:t xml:space="preserve"> </w:t>
            </w:r>
            <w:r>
              <w:rPr>
                <w:i/>
                <w:color w:val="2D74B5"/>
                <w:spacing w:val="-2"/>
                <w:sz w:val="18"/>
              </w:rPr>
              <w:t>design</w:t>
            </w:r>
          </w:p>
        </w:tc>
        <w:tc>
          <w:tcPr>
            <w:tcW w:w="145" w:type="pct"/>
          </w:tcPr>
          <w:p w14:paraId="6F31112A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5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486C5E16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Whethe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data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ollec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wa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planne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befor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 xml:space="preserve">reference </w:t>
            </w:r>
            <w:r>
              <w:rPr>
                <w:spacing w:val="-2"/>
                <w:sz w:val="18"/>
              </w:rPr>
              <w:t>standard</w:t>
            </w:r>
          </w:p>
          <w:p w14:paraId="00624624" w14:textId="77777777" w:rsidR="008D1711" w:rsidRDefault="008D1711" w:rsidP="00B60D3C">
            <w:pPr>
              <w:pStyle w:val="TableParagraph"/>
              <w:spacing w:before="32"/>
              <w:ind w:left="102"/>
              <w:rPr>
                <w:sz w:val="18"/>
              </w:rPr>
            </w:pPr>
            <w:r>
              <w:rPr>
                <w:sz w:val="18"/>
              </w:rPr>
              <w:t>were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performe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(prospectiv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tudy)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fte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(retrospectiv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study)</w:t>
            </w:r>
          </w:p>
        </w:tc>
        <w:tc>
          <w:tcPr>
            <w:tcW w:w="726" w:type="pct"/>
            <w:tcBorders>
              <w:right w:val="nil"/>
            </w:tcBorders>
          </w:tcPr>
          <w:p w14:paraId="552985E1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550322C8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53E5DBD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649EE1B7" w14:textId="77777777" w:rsidR="008D1711" w:rsidRDefault="008D1711" w:rsidP="00B60D3C">
            <w:pPr>
              <w:pStyle w:val="TableParagraph"/>
              <w:spacing w:before="1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pacing w:val="-2"/>
                <w:sz w:val="18"/>
              </w:rPr>
              <w:t>Participants</w:t>
            </w:r>
          </w:p>
        </w:tc>
        <w:tc>
          <w:tcPr>
            <w:tcW w:w="145" w:type="pct"/>
          </w:tcPr>
          <w:p w14:paraId="3E462350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6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3C59B3E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Eligibility</w:t>
            </w:r>
            <w:r>
              <w:rPr>
                <w:spacing w:val="-8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criteria</w:t>
            </w:r>
          </w:p>
        </w:tc>
        <w:tc>
          <w:tcPr>
            <w:tcW w:w="726" w:type="pct"/>
            <w:tcBorders>
              <w:right w:val="nil"/>
            </w:tcBorders>
          </w:tcPr>
          <w:p w14:paraId="6EE15191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3ABA35C4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45A3D47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4EDB8D7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6ED8E73F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7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22C3F3F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On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what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basis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potentiall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eligibl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participants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wer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identified</w:t>
            </w:r>
          </w:p>
          <w:p w14:paraId="468301F8" w14:textId="77777777" w:rsidR="008D1711" w:rsidRDefault="008D1711" w:rsidP="00B60D3C">
            <w:pPr>
              <w:pStyle w:val="TableParagraph"/>
              <w:spacing w:before="33"/>
              <w:ind w:left="102"/>
              <w:rPr>
                <w:sz w:val="18"/>
              </w:rPr>
            </w:pPr>
            <w:r>
              <w:rPr>
                <w:sz w:val="18"/>
              </w:rPr>
              <w:t>(such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a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symptoms,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result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from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previou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ests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clusion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in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registry)</w:t>
            </w:r>
          </w:p>
        </w:tc>
        <w:tc>
          <w:tcPr>
            <w:tcW w:w="726" w:type="pct"/>
            <w:tcBorders>
              <w:right w:val="nil"/>
            </w:tcBorders>
          </w:tcPr>
          <w:p w14:paraId="2AEF55C5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4CDD3C78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14AD79D2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5E272A0E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1F8540D7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8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6154535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Where</w:t>
            </w:r>
            <w:r>
              <w:rPr>
                <w:spacing w:val="-6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when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potentiall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eligibl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participant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wer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identified (setting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loca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2"/>
                <w:sz w:val="18"/>
              </w:rPr>
              <w:t xml:space="preserve"> dates)</w:t>
            </w:r>
          </w:p>
        </w:tc>
        <w:tc>
          <w:tcPr>
            <w:tcW w:w="726" w:type="pct"/>
            <w:tcBorders>
              <w:right w:val="nil"/>
            </w:tcBorders>
          </w:tcPr>
          <w:p w14:paraId="090CD893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2C08E3FE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E65A2DB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7C258E8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47DA1BF3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10"/>
                <w:sz w:val="18"/>
              </w:rPr>
              <w:t>9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56F0EA0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Whether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participants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formed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a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onsecutive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random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onvenienc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series</w:t>
            </w:r>
          </w:p>
        </w:tc>
        <w:tc>
          <w:tcPr>
            <w:tcW w:w="726" w:type="pct"/>
            <w:tcBorders>
              <w:right w:val="nil"/>
            </w:tcBorders>
          </w:tcPr>
          <w:p w14:paraId="6090BF54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36014E5E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C1F3F05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5C1820E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z w:val="18"/>
              </w:rPr>
              <w:t xml:space="preserve">Test </w:t>
            </w:r>
            <w:r>
              <w:rPr>
                <w:i/>
                <w:color w:val="2D74B5"/>
                <w:spacing w:val="-2"/>
                <w:sz w:val="18"/>
              </w:rPr>
              <w:t>methods</w:t>
            </w:r>
          </w:p>
        </w:tc>
        <w:tc>
          <w:tcPr>
            <w:tcW w:w="145" w:type="pct"/>
          </w:tcPr>
          <w:p w14:paraId="6BA70177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0a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0F01CC8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Index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est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ufficien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detail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o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llow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replication</w:t>
            </w:r>
          </w:p>
        </w:tc>
        <w:tc>
          <w:tcPr>
            <w:tcW w:w="726" w:type="pct"/>
            <w:tcBorders>
              <w:right w:val="nil"/>
            </w:tcBorders>
          </w:tcPr>
          <w:p w14:paraId="168CE386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2E92B8A7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B284473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2D6DF46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08403EB3" w14:textId="77777777" w:rsidR="008D1711" w:rsidRDefault="008D1711" w:rsidP="00B60D3C">
            <w:pPr>
              <w:pStyle w:val="TableParagraph"/>
              <w:spacing w:before="1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0b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3B20A56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Reference</w:t>
            </w:r>
            <w:r>
              <w:rPr>
                <w:spacing w:val="-6"/>
                <w:sz w:val="18"/>
              </w:rPr>
              <w:t xml:space="preserve"> </w:t>
            </w:r>
            <w:r>
              <w:rPr>
                <w:sz w:val="18"/>
              </w:rPr>
              <w:t>standard,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sufficient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detail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o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llow</w:t>
            </w:r>
            <w:r>
              <w:rPr>
                <w:spacing w:val="-2"/>
                <w:sz w:val="18"/>
              </w:rPr>
              <w:t xml:space="preserve"> replication</w:t>
            </w:r>
          </w:p>
        </w:tc>
        <w:tc>
          <w:tcPr>
            <w:tcW w:w="726" w:type="pct"/>
            <w:tcBorders>
              <w:right w:val="nil"/>
            </w:tcBorders>
          </w:tcPr>
          <w:p w14:paraId="00433D49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61ACD1F5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DC2B76C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203852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1C184CAA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1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6B41D645" w14:textId="77777777" w:rsidR="008D1711" w:rsidRPr="00562DD7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 w:rsidRPr="00562DD7">
              <w:rPr>
                <w:sz w:val="18"/>
              </w:rPr>
              <w:t>Rationale</w:t>
            </w:r>
            <w:r w:rsidRPr="00562DD7">
              <w:rPr>
                <w:spacing w:val="-5"/>
                <w:sz w:val="18"/>
              </w:rPr>
              <w:t xml:space="preserve"> </w:t>
            </w:r>
            <w:r w:rsidRPr="00562DD7">
              <w:rPr>
                <w:sz w:val="18"/>
              </w:rPr>
              <w:t>for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choosing</w:t>
            </w:r>
            <w:r w:rsidRPr="00562DD7">
              <w:rPr>
                <w:spacing w:val="-4"/>
                <w:sz w:val="18"/>
              </w:rPr>
              <w:t xml:space="preserve"> </w:t>
            </w:r>
            <w:r w:rsidRPr="00562DD7">
              <w:rPr>
                <w:sz w:val="18"/>
              </w:rPr>
              <w:t>th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referenc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standard</w:t>
            </w:r>
            <w:r w:rsidRPr="00562DD7">
              <w:rPr>
                <w:spacing w:val="-5"/>
                <w:sz w:val="18"/>
              </w:rPr>
              <w:t xml:space="preserve"> </w:t>
            </w:r>
            <w:r w:rsidRPr="00562DD7">
              <w:rPr>
                <w:sz w:val="18"/>
              </w:rPr>
              <w:t>(if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alternatives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pacing w:val="-2"/>
                <w:sz w:val="18"/>
              </w:rPr>
              <w:t>exist)</w:t>
            </w:r>
          </w:p>
        </w:tc>
        <w:tc>
          <w:tcPr>
            <w:tcW w:w="726" w:type="pct"/>
            <w:tcBorders>
              <w:right w:val="nil"/>
            </w:tcBorders>
          </w:tcPr>
          <w:p w14:paraId="57C5FDF7" w14:textId="7E4BD80A" w:rsidR="008D1711" w:rsidRDefault="006E7A89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A</w:t>
            </w:r>
          </w:p>
        </w:tc>
      </w:tr>
      <w:tr w:rsidR="00A623F8" w14:paraId="6AB231B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DFF8D0E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FD31EE4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154CB46" w14:textId="77777777" w:rsidR="008D1711" w:rsidRDefault="008D1711" w:rsidP="00B60D3C">
            <w:pPr>
              <w:pStyle w:val="TableParagraph"/>
              <w:spacing w:before="1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2a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D0709FC" w14:textId="77777777" w:rsidR="008D1711" w:rsidRPr="00562DD7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 w:rsidRPr="00562DD7">
              <w:rPr>
                <w:sz w:val="18"/>
              </w:rPr>
              <w:t>Definition</w:t>
            </w:r>
            <w:r w:rsidRPr="00562DD7">
              <w:rPr>
                <w:spacing w:val="-5"/>
                <w:sz w:val="18"/>
              </w:rPr>
              <w:t xml:space="preserve"> </w:t>
            </w:r>
            <w:r w:rsidRPr="00562DD7">
              <w:rPr>
                <w:sz w:val="18"/>
              </w:rPr>
              <w:t>of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and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rational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for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test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z w:val="18"/>
              </w:rPr>
              <w:t>positivity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cut-offs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or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result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pacing w:val="-2"/>
                <w:sz w:val="18"/>
              </w:rPr>
              <w:t>categories</w:t>
            </w:r>
          </w:p>
          <w:p w14:paraId="3216BBF3" w14:textId="77777777" w:rsidR="008D1711" w:rsidRDefault="008D1711" w:rsidP="00B60D3C">
            <w:pPr>
              <w:pStyle w:val="TableParagraph"/>
              <w:spacing w:before="32"/>
              <w:ind w:left="102"/>
              <w:rPr>
                <w:sz w:val="18"/>
              </w:rPr>
            </w:pPr>
            <w:r w:rsidRPr="00562DD7">
              <w:rPr>
                <w:sz w:val="18"/>
              </w:rPr>
              <w:t>of</w:t>
            </w:r>
            <w:r w:rsidRPr="00562DD7">
              <w:rPr>
                <w:spacing w:val="-6"/>
                <w:sz w:val="18"/>
              </w:rPr>
              <w:t xml:space="preserve"> </w:t>
            </w:r>
            <w:r w:rsidRPr="00562DD7">
              <w:rPr>
                <w:sz w:val="18"/>
              </w:rPr>
              <w:t>th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index</w:t>
            </w:r>
            <w:r w:rsidRPr="00562DD7">
              <w:rPr>
                <w:spacing w:val="-4"/>
                <w:sz w:val="18"/>
              </w:rPr>
              <w:t xml:space="preserve"> </w:t>
            </w:r>
            <w:r w:rsidRPr="00562DD7">
              <w:rPr>
                <w:sz w:val="18"/>
              </w:rPr>
              <w:t>test,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z w:val="18"/>
              </w:rPr>
              <w:t>distinguishing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pre-specified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from</w:t>
            </w:r>
            <w:r w:rsidRPr="00562DD7">
              <w:rPr>
                <w:spacing w:val="-2"/>
                <w:sz w:val="18"/>
              </w:rPr>
              <w:t xml:space="preserve"> exploratory</w:t>
            </w:r>
          </w:p>
        </w:tc>
        <w:tc>
          <w:tcPr>
            <w:tcW w:w="726" w:type="pct"/>
            <w:tcBorders>
              <w:right w:val="nil"/>
            </w:tcBorders>
          </w:tcPr>
          <w:p w14:paraId="2D3523FB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NA</w:t>
            </w:r>
          </w:p>
        </w:tc>
      </w:tr>
      <w:tr w:rsidR="00A623F8" w14:paraId="6DC1E72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1294784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37A9623A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782A2BA6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2b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4D984AE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Definition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rational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f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positivit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cut-offs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resul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categories</w:t>
            </w:r>
          </w:p>
          <w:p w14:paraId="27C3C6FA" w14:textId="77777777" w:rsidR="008D1711" w:rsidRDefault="008D1711" w:rsidP="00B60D3C">
            <w:pPr>
              <w:pStyle w:val="TableParagraph"/>
              <w:spacing w:before="34"/>
              <w:ind w:left="102"/>
              <w:rPr>
                <w:sz w:val="18"/>
              </w:rPr>
            </w:pPr>
            <w:r>
              <w:rPr>
                <w:sz w:val="18"/>
              </w:rPr>
              <w:t>of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referenc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standard,</w:t>
            </w:r>
            <w:r>
              <w:rPr>
                <w:spacing w:val="1"/>
                <w:sz w:val="18"/>
              </w:rPr>
              <w:t xml:space="preserve"> </w:t>
            </w:r>
            <w:r>
              <w:rPr>
                <w:sz w:val="18"/>
              </w:rPr>
              <w:t>distinguishing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pre-specified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from</w:t>
            </w:r>
            <w:r>
              <w:rPr>
                <w:spacing w:val="-2"/>
                <w:sz w:val="18"/>
              </w:rPr>
              <w:t xml:space="preserve"> exploratory</w:t>
            </w:r>
          </w:p>
        </w:tc>
        <w:tc>
          <w:tcPr>
            <w:tcW w:w="726" w:type="pct"/>
            <w:tcBorders>
              <w:right w:val="nil"/>
            </w:tcBorders>
          </w:tcPr>
          <w:p w14:paraId="1CB52E67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01E7FA96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2CCC24B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44680E7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5FCBE699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3a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C5A5CC4" w14:textId="77777777" w:rsidR="008D1711" w:rsidRPr="002B045F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 w:rsidRPr="002B045F">
              <w:rPr>
                <w:sz w:val="18"/>
              </w:rPr>
              <w:t>Whether</w:t>
            </w:r>
            <w:r w:rsidRPr="002B045F">
              <w:rPr>
                <w:spacing w:val="-3"/>
                <w:sz w:val="18"/>
              </w:rPr>
              <w:t xml:space="preserve"> </w:t>
            </w:r>
            <w:r w:rsidRPr="002B045F">
              <w:rPr>
                <w:sz w:val="18"/>
              </w:rPr>
              <w:t>clinical</w:t>
            </w:r>
            <w:r w:rsidRPr="002B045F">
              <w:rPr>
                <w:spacing w:val="-2"/>
                <w:sz w:val="18"/>
              </w:rPr>
              <w:t xml:space="preserve"> </w:t>
            </w:r>
            <w:r w:rsidRPr="002B045F">
              <w:rPr>
                <w:sz w:val="18"/>
              </w:rPr>
              <w:t>information</w:t>
            </w:r>
            <w:r w:rsidRPr="002B045F">
              <w:rPr>
                <w:spacing w:val="-4"/>
                <w:sz w:val="18"/>
              </w:rPr>
              <w:t xml:space="preserve"> </w:t>
            </w:r>
            <w:r w:rsidRPr="002B045F">
              <w:rPr>
                <w:sz w:val="18"/>
              </w:rPr>
              <w:t>and</w:t>
            </w:r>
            <w:r w:rsidRPr="002B045F">
              <w:rPr>
                <w:spacing w:val="-1"/>
                <w:sz w:val="18"/>
              </w:rPr>
              <w:t xml:space="preserve"> </w:t>
            </w:r>
            <w:r w:rsidRPr="002B045F">
              <w:rPr>
                <w:sz w:val="18"/>
              </w:rPr>
              <w:t>reference</w:t>
            </w:r>
            <w:r w:rsidRPr="002B045F">
              <w:rPr>
                <w:spacing w:val="-3"/>
                <w:sz w:val="18"/>
              </w:rPr>
              <w:t xml:space="preserve"> </w:t>
            </w:r>
            <w:r w:rsidRPr="002B045F">
              <w:rPr>
                <w:sz w:val="18"/>
              </w:rPr>
              <w:t>standard</w:t>
            </w:r>
            <w:r w:rsidRPr="002B045F">
              <w:rPr>
                <w:spacing w:val="-5"/>
                <w:sz w:val="18"/>
              </w:rPr>
              <w:t xml:space="preserve"> </w:t>
            </w:r>
            <w:r w:rsidRPr="002B045F">
              <w:rPr>
                <w:sz w:val="18"/>
              </w:rPr>
              <w:t>results</w:t>
            </w:r>
            <w:r w:rsidRPr="002B045F">
              <w:rPr>
                <w:spacing w:val="-4"/>
                <w:sz w:val="18"/>
              </w:rPr>
              <w:t xml:space="preserve"> </w:t>
            </w:r>
            <w:r w:rsidRPr="002B045F">
              <w:rPr>
                <w:sz w:val="18"/>
              </w:rPr>
              <w:t>were</w:t>
            </w:r>
            <w:r w:rsidRPr="002B045F">
              <w:rPr>
                <w:spacing w:val="-1"/>
                <w:sz w:val="18"/>
              </w:rPr>
              <w:t xml:space="preserve"> </w:t>
            </w:r>
            <w:r w:rsidRPr="002B045F">
              <w:rPr>
                <w:spacing w:val="-2"/>
                <w:sz w:val="18"/>
              </w:rPr>
              <w:t>available</w:t>
            </w:r>
          </w:p>
          <w:p w14:paraId="21A5953C" w14:textId="77777777" w:rsidR="008D1711" w:rsidRDefault="008D1711" w:rsidP="00B60D3C">
            <w:pPr>
              <w:pStyle w:val="TableParagraph"/>
              <w:spacing w:before="34"/>
              <w:ind w:left="102"/>
              <w:rPr>
                <w:sz w:val="18"/>
              </w:rPr>
            </w:pPr>
            <w:r w:rsidRPr="002B045F">
              <w:rPr>
                <w:sz w:val="18"/>
              </w:rPr>
              <w:t>to</w:t>
            </w:r>
            <w:r w:rsidRPr="002B045F">
              <w:rPr>
                <w:spacing w:val="-3"/>
                <w:sz w:val="18"/>
              </w:rPr>
              <w:t xml:space="preserve"> </w:t>
            </w:r>
            <w:r w:rsidRPr="002B045F">
              <w:rPr>
                <w:sz w:val="18"/>
              </w:rPr>
              <w:t>the</w:t>
            </w:r>
            <w:r w:rsidRPr="002B045F">
              <w:rPr>
                <w:spacing w:val="-3"/>
                <w:sz w:val="18"/>
              </w:rPr>
              <w:t xml:space="preserve"> </w:t>
            </w:r>
            <w:r w:rsidRPr="002B045F">
              <w:rPr>
                <w:sz w:val="18"/>
              </w:rPr>
              <w:t>performers/readers</w:t>
            </w:r>
            <w:r w:rsidRPr="002B045F">
              <w:rPr>
                <w:spacing w:val="-4"/>
                <w:sz w:val="18"/>
              </w:rPr>
              <w:t xml:space="preserve"> </w:t>
            </w:r>
            <w:r w:rsidRPr="002B045F">
              <w:rPr>
                <w:sz w:val="18"/>
              </w:rPr>
              <w:t>of</w:t>
            </w:r>
            <w:r w:rsidRPr="002B045F">
              <w:rPr>
                <w:spacing w:val="-3"/>
                <w:sz w:val="18"/>
              </w:rPr>
              <w:t xml:space="preserve"> </w:t>
            </w:r>
            <w:r w:rsidRPr="002B045F">
              <w:rPr>
                <w:sz w:val="18"/>
              </w:rPr>
              <w:t>the</w:t>
            </w:r>
            <w:r w:rsidRPr="002B045F">
              <w:rPr>
                <w:spacing w:val="-2"/>
                <w:sz w:val="18"/>
              </w:rPr>
              <w:t xml:space="preserve"> </w:t>
            </w:r>
            <w:r w:rsidRPr="002B045F">
              <w:rPr>
                <w:sz w:val="18"/>
              </w:rPr>
              <w:t>index</w:t>
            </w:r>
            <w:r w:rsidRPr="002B045F">
              <w:rPr>
                <w:spacing w:val="-4"/>
                <w:sz w:val="18"/>
              </w:rPr>
              <w:t xml:space="preserve"> test</w:t>
            </w:r>
          </w:p>
        </w:tc>
        <w:tc>
          <w:tcPr>
            <w:tcW w:w="726" w:type="pct"/>
            <w:tcBorders>
              <w:right w:val="nil"/>
            </w:tcBorders>
          </w:tcPr>
          <w:p w14:paraId="685AE3F4" w14:textId="0E25D107" w:rsidR="008D1711" w:rsidRDefault="002B045F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224F3B5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B84F208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7645F6D2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751AC5EE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3b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F282E2E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Whether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linical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forma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result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wer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available</w:t>
            </w:r>
          </w:p>
          <w:p w14:paraId="638051C8" w14:textId="77777777" w:rsidR="008D1711" w:rsidRDefault="008D1711" w:rsidP="00B60D3C">
            <w:pPr>
              <w:pStyle w:val="TableParagraph"/>
              <w:spacing w:before="32"/>
              <w:ind w:left="102"/>
              <w:rPr>
                <w:sz w:val="18"/>
              </w:rPr>
            </w:pPr>
            <w:r>
              <w:rPr>
                <w:sz w:val="18"/>
              </w:rPr>
              <w:t>to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ssessor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 xml:space="preserve">reference </w:t>
            </w:r>
            <w:r>
              <w:rPr>
                <w:spacing w:val="-2"/>
                <w:sz w:val="18"/>
              </w:rPr>
              <w:t>standard</w:t>
            </w:r>
          </w:p>
        </w:tc>
        <w:tc>
          <w:tcPr>
            <w:tcW w:w="726" w:type="pct"/>
            <w:tcBorders>
              <w:right w:val="nil"/>
            </w:tcBorders>
          </w:tcPr>
          <w:p w14:paraId="4CCE52E7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53CF86E8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4A34C45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17B1D59A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pacing w:val="-2"/>
                <w:sz w:val="18"/>
              </w:rPr>
              <w:t>Analysis</w:t>
            </w:r>
          </w:p>
        </w:tc>
        <w:tc>
          <w:tcPr>
            <w:tcW w:w="145" w:type="pct"/>
          </w:tcPr>
          <w:p w14:paraId="1C5C22F4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4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15B5B25A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Methods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f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estimat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comparing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measure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diagnostic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accuracy</w:t>
            </w:r>
          </w:p>
        </w:tc>
        <w:tc>
          <w:tcPr>
            <w:tcW w:w="726" w:type="pct"/>
            <w:tcBorders>
              <w:right w:val="nil"/>
            </w:tcBorders>
          </w:tcPr>
          <w:p w14:paraId="7687D3A6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677B259C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B775902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C9E7CB1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7225969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5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3BCCD315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How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indeterminat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r referenc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tandard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result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wer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handled</w:t>
            </w:r>
          </w:p>
        </w:tc>
        <w:tc>
          <w:tcPr>
            <w:tcW w:w="726" w:type="pct"/>
            <w:tcBorders>
              <w:right w:val="nil"/>
            </w:tcBorders>
          </w:tcPr>
          <w:p w14:paraId="3BCAA079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4A08D367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A5EC1D6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203F2BBA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27D3126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6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7D34996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proofErr w:type="gramStart"/>
            <w:r>
              <w:rPr>
                <w:sz w:val="18"/>
              </w:rPr>
              <w:t>How</w:t>
            </w:r>
            <w:proofErr w:type="gramEnd"/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miss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data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referenc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standard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were</w:t>
            </w:r>
            <w:r>
              <w:rPr>
                <w:spacing w:val="-2"/>
                <w:sz w:val="18"/>
              </w:rPr>
              <w:t xml:space="preserve"> handled</w:t>
            </w:r>
          </w:p>
        </w:tc>
        <w:tc>
          <w:tcPr>
            <w:tcW w:w="726" w:type="pct"/>
            <w:tcBorders>
              <w:right w:val="nil"/>
            </w:tcBorders>
          </w:tcPr>
          <w:p w14:paraId="4FBABD9B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582D4ED4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FA2E611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3760F73D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1DF9A991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7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DEAE151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Any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analyse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variability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diagnostic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ccuracy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distinguish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pre-specified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from</w:t>
            </w:r>
            <w:r>
              <w:rPr>
                <w:spacing w:val="-2"/>
                <w:sz w:val="18"/>
              </w:rPr>
              <w:t xml:space="preserve"> exploratory</w:t>
            </w:r>
          </w:p>
        </w:tc>
        <w:tc>
          <w:tcPr>
            <w:tcW w:w="726" w:type="pct"/>
            <w:tcBorders>
              <w:right w:val="nil"/>
            </w:tcBorders>
          </w:tcPr>
          <w:p w14:paraId="06D29867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5D4D89C8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D3609AF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7D1E6346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11D3796E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8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8E63451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Intended sampl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siz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how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t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was</w:t>
            </w:r>
            <w:r>
              <w:rPr>
                <w:spacing w:val="-2"/>
                <w:sz w:val="18"/>
              </w:rPr>
              <w:t xml:space="preserve"> determined</w:t>
            </w:r>
          </w:p>
        </w:tc>
        <w:tc>
          <w:tcPr>
            <w:tcW w:w="726" w:type="pct"/>
            <w:tcBorders>
              <w:right w:val="nil"/>
            </w:tcBorders>
          </w:tcPr>
          <w:p w14:paraId="327212F2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o</w:t>
            </w:r>
          </w:p>
        </w:tc>
      </w:tr>
      <w:tr w:rsidR="00A623F8" w14:paraId="343AD74C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2AB9C85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CA04C26" w14:textId="77777777" w:rsidR="008D1711" w:rsidRDefault="008D1711" w:rsidP="00B60D3C">
            <w:pPr>
              <w:pStyle w:val="TableParagraph"/>
              <w:spacing w:before="1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pacing w:val="-2"/>
                <w:sz w:val="18"/>
              </w:rPr>
              <w:t>RESULTS</w:t>
            </w:r>
          </w:p>
        </w:tc>
        <w:tc>
          <w:tcPr>
            <w:tcW w:w="145" w:type="pct"/>
          </w:tcPr>
          <w:p w14:paraId="7C95F943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0887DA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2F49908A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61AEAE2C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0625E4B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68C83B5C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pacing w:val="-2"/>
                <w:sz w:val="18"/>
              </w:rPr>
              <w:t>Participants</w:t>
            </w:r>
          </w:p>
        </w:tc>
        <w:tc>
          <w:tcPr>
            <w:tcW w:w="145" w:type="pct"/>
          </w:tcPr>
          <w:p w14:paraId="649A29A3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19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93C3DAA" w14:textId="77777777" w:rsidR="008D1711" w:rsidRPr="00562DD7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 w:rsidRPr="00562DD7">
              <w:rPr>
                <w:sz w:val="18"/>
              </w:rPr>
              <w:t>Flow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of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participants,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using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a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pacing w:val="-2"/>
                <w:sz w:val="18"/>
              </w:rPr>
              <w:t>diagram</w:t>
            </w:r>
          </w:p>
        </w:tc>
        <w:tc>
          <w:tcPr>
            <w:tcW w:w="726" w:type="pct"/>
            <w:tcBorders>
              <w:right w:val="nil"/>
            </w:tcBorders>
          </w:tcPr>
          <w:p w14:paraId="6716685D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62333BCB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55CA787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4E939BD7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0FCE70FB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0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DD119E8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Baseline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demographic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linical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haracteristic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participants</w:t>
            </w:r>
          </w:p>
        </w:tc>
        <w:tc>
          <w:tcPr>
            <w:tcW w:w="726" w:type="pct"/>
            <w:tcBorders>
              <w:right w:val="nil"/>
            </w:tcBorders>
          </w:tcPr>
          <w:p w14:paraId="59DBD97B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262B1FBD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289BB1A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58DBC4E9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021E1124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1a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684342B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Distribu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everit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diseas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i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os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with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arget</w:t>
            </w:r>
            <w:r>
              <w:rPr>
                <w:spacing w:val="1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condition</w:t>
            </w:r>
          </w:p>
        </w:tc>
        <w:tc>
          <w:tcPr>
            <w:tcW w:w="726" w:type="pct"/>
            <w:tcBorders>
              <w:right w:val="nil"/>
            </w:tcBorders>
          </w:tcPr>
          <w:p w14:paraId="28D24844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4640EAF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F6D50A1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7FBB0873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45402D6C" w14:textId="77777777" w:rsidR="008D1711" w:rsidRDefault="008D1711" w:rsidP="00B60D3C">
            <w:pPr>
              <w:pStyle w:val="TableParagraph"/>
              <w:spacing w:line="218" w:lineRule="exact"/>
              <w:ind w:left="1"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1b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4A1B55A3" w14:textId="77777777" w:rsidR="008D1711" w:rsidRPr="00562DD7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 w:rsidRPr="00562DD7">
              <w:rPr>
                <w:sz w:val="18"/>
              </w:rPr>
              <w:t>Distribution</w:t>
            </w:r>
            <w:r w:rsidRPr="00562DD7">
              <w:rPr>
                <w:spacing w:val="-4"/>
                <w:sz w:val="18"/>
              </w:rPr>
              <w:t xml:space="preserve"> </w:t>
            </w:r>
            <w:r w:rsidRPr="00562DD7">
              <w:rPr>
                <w:sz w:val="18"/>
              </w:rPr>
              <w:t>of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z w:val="18"/>
              </w:rPr>
              <w:t>alternative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diagnoses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in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thos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without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the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z w:val="18"/>
              </w:rPr>
              <w:t>target</w:t>
            </w:r>
            <w:r w:rsidRPr="00562DD7">
              <w:rPr>
                <w:spacing w:val="-2"/>
                <w:sz w:val="18"/>
              </w:rPr>
              <w:t xml:space="preserve"> condition</w:t>
            </w:r>
          </w:p>
        </w:tc>
        <w:tc>
          <w:tcPr>
            <w:tcW w:w="726" w:type="pct"/>
            <w:tcBorders>
              <w:right w:val="nil"/>
            </w:tcBorders>
          </w:tcPr>
          <w:p w14:paraId="15B11A0C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o</w:t>
            </w:r>
          </w:p>
        </w:tc>
      </w:tr>
      <w:tr w:rsidR="00A623F8" w14:paraId="3D617816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381FC50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6CB95DF4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1E565221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2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0997275" w14:textId="77777777" w:rsidR="008D1711" w:rsidRPr="00562DD7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 w:rsidRPr="00562DD7">
              <w:rPr>
                <w:sz w:val="18"/>
              </w:rPr>
              <w:t>Time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interval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and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any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clinical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interventions between</w:t>
            </w:r>
            <w:r w:rsidRPr="00562DD7">
              <w:rPr>
                <w:spacing w:val="-3"/>
                <w:sz w:val="18"/>
              </w:rPr>
              <w:t xml:space="preserve"> </w:t>
            </w:r>
            <w:r w:rsidRPr="00562DD7">
              <w:rPr>
                <w:sz w:val="18"/>
              </w:rPr>
              <w:t>index</w:t>
            </w:r>
            <w:r w:rsidRPr="00562DD7">
              <w:rPr>
                <w:spacing w:val="-4"/>
                <w:sz w:val="18"/>
              </w:rPr>
              <w:t xml:space="preserve"> </w:t>
            </w:r>
            <w:r w:rsidRPr="00562DD7">
              <w:rPr>
                <w:sz w:val="18"/>
              </w:rPr>
              <w:t>test</w:t>
            </w:r>
            <w:r w:rsidRPr="00562DD7">
              <w:rPr>
                <w:spacing w:val="-2"/>
                <w:sz w:val="18"/>
              </w:rPr>
              <w:t xml:space="preserve"> </w:t>
            </w:r>
            <w:r w:rsidRPr="00562DD7">
              <w:rPr>
                <w:sz w:val="18"/>
              </w:rPr>
              <w:t>and</w:t>
            </w:r>
            <w:r w:rsidRPr="00562DD7">
              <w:rPr>
                <w:spacing w:val="-1"/>
                <w:sz w:val="18"/>
              </w:rPr>
              <w:t xml:space="preserve"> </w:t>
            </w:r>
            <w:r w:rsidRPr="00562DD7">
              <w:rPr>
                <w:sz w:val="18"/>
              </w:rPr>
              <w:t>reference</w:t>
            </w:r>
            <w:r w:rsidRPr="00562DD7">
              <w:rPr>
                <w:spacing w:val="-2"/>
                <w:sz w:val="18"/>
              </w:rPr>
              <w:t xml:space="preserve"> standard</w:t>
            </w:r>
          </w:p>
        </w:tc>
        <w:tc>
          <w:tcPr>
            <w:tcW w:w="726" w:type="pct"/>
            <w:tcBorders>
              <w:right w:val="nil"/>
            </w:tcBorders>
          </w:tcPr>
          <w:p w14:paraId="49C8F4BB" w14:textId="0BC95495" w:rsidR="008D1711" w:rsidRDefault="003D5A4C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543C4EC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F48A8C6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17FAA65" w14:textId="77777777" w:rsidR="008D1711" w:rsidRDefault="008D1711" w:rsidP="00B60D3C">
            <w:pPr>
              <w:pStyle w:val="TableParagraph"/>
              <w:spacing w:line="218" w:lineRule="exact"/>
              <w:ind w:left="110"/>
              <w:rPr>
                <w:i/>
                <w:sz w:val="18"/>
              </w:rPr>
            </w:pPr>
            <w:r>
              <w:rPr>
                <w:i/>
                <w:color w:val="2D74B5"/>
                <w:sz w:val="18"/>
              </w:rPr>
              <w:t xml:space="preserve">Test </w:t>
            </w:r>
            <w:r>
              <w:rPr>
                <w:i/>
                <w:color w:val="2D74B5"/>
                <w:spacing w:val="-2"/>
                <w:sz w:val="18"/>
              </w:rPr>
              <w:t>results</w:t>
            </w:r>
          </w:p>
        </w:tc>
        <w:tc>
          <w:tcPr>
            <w:tcW w:w="145" w:type="pct"/>
          </w:tcPr>
          <w:p w14:paraId="19B89ED7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3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AB24FC8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Cros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abulat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result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(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 xml:space="preserve">their </w:t>
            </w:r>
            <w:r>
              <w:rPr>
                <w:spacing w:val="-2"/>
                <w:sz w:val="18"/>
              </w:rPr>
              <w:t>distribution)</w:t>
            </w:r>
          </w:p>
          <w:p w14:paraId="05ABA169" w14:textId="77777777" w:rsidR="008D1711" w:rsidRDefault="008D1711" w:rsidP="00B60D3C">
            <w:pPr>
              <w:pStyle w:val="TableParagraph"/>
              <w:spacing w:before="33"/>
              <w:ind w:left="102"/>
              <w:rPr>
                <w:sz w:val="18"/>
              </w:rPr>
            </w:pPr>
            <w:r>
              <w:rPr>
                <w:sz w:val="18"/>
              </w:rPr>
              <w:t>b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results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reference</w:t>
            </w:r>
            <w:r>
              <w:rPr>
                <w:spacing w:val="-2"/>
                <w:sz w:val="18"/>
              </w:rPr>
              <w:t xml:space="preserve"> standard</w:t>
            </w:r>
          </w:p>
        </w:tc>
        <w:tc>
          <w:tcPr>
            <w:tcW w:w="726" w:type="pct"/>
            <w:tcBorders>
              <w:right w:val="nil"/>
            </w:tcBorders>
          </w:tcPr>
          <w:p w14:paraId="245BEA99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926ED3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3E68DAA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7ED59D61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64037E48" w14:textId="77777777" w:rsidR="008D1711" w:rsidRDefault="008D1711" w:rsidP="00B60D3C">
            <w:pPr>
              <w:pStyle w:val="TableParagraph"/>
              <w:spacing w:before="1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4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5108DA9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Estimates</w:t>
            </w:r>
            <w:r>
              <w:rPr>
                <w:spacing w:val="-6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diagnostic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ccuracy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i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precision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(such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s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95% confidenc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2"/>
                <w:sz w:val="18"/>
              </w:rPr>
              <w:t>intervals)</w:t>
            </w:r>
          </w:p>
        </w:tc>
        <w:tc>
          <w:tcPr>
            <w:tcW w:w="726" w:type="pct"/>
            <w:tcBorders>
              <w:right w:val="nil"/>
            </w:tcBorders>
          </w:tcPr>
          <w:p w14:paraId="17176FC1" w14:textId="77777777" w:rsidR="008D1711" w:rsidRDefault="008D1711" w:rsidP="00B60D3C">
            <w:pPr>
              <w:pStyle w:val="TableParagraph"/>
              <w:spacing w:before="1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19A0C9B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56665D6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245DB875" w14:textId="77777777" w:rsidR="008D1711" w:rsidRDefault="008D1711" w:rsidP="00B60D3C">
            <w:pPr>
              <w:pStyle w:val="TableParagraph"/>
              <w:ind w:left="426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A7A21B1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5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7A6B5E30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Any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advers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event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from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performing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2"/>
                <w:sz w:val="18"/>
              </w:rPr>
              <w:t xml:space="preserve"> </w:t>
            </w:r>
            <w:r>
              <w:rPr>
                <w:sz w:val="18"/>
              </w:rPr>
              <w:t>test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r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reference</w:t>
            </w:r>
            <w:r>
              <w:rPr>
                <w:spacing w:val="-2"/>
                <w:sz w:val="18"/>
              </w:rPr>
              <w:t xml:space="preserve"> standard</w:t>
            </w:r>
          </w:p>
        </w:tc>
        <w:tc>
          <w:tcPr>
            <w:tcW w:w="726" w:type="pct"/>
            <w:tcBorders>
              <w:right w:val="nil"/>
            </w:tcBorders>
          </w:tcPr>
          <w:p w14:paraId="04093DF2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o</w:t>
            </w:r>
          </w:p>
        </w:tc>
      </w:tr>
      <w:tr w:rsidR="00A623F8" w14:paraId="2203D7D8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DE29024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37C09C68" w14:textId="77777777" w:rsidR="008D1711" w:rsidRDefault="008D1711" w:rsidP="00B60D3C">
            <w:pPr>
              <w:pStyle w:val="TableParagraph"/>
              <w:spacing w:before="1"/>
              <w:ind w:left="110"/>
              <w:rPr>
                <w:b/>
                <w:sz w:val="18"/>
              </w:rPr>
            </w:pPr>
            <w:r>
              <w:rPr>
                <w:b/>
                <w:color w:val="2D74B5"/>
                <w:spacing w:val="-2"/>
                <w:sz w:val="18"/>
              </w:rPr>
              <w:t>DISCUSSION</w:t>
            </w:r>
          </w:p>
        </w:tc>
        <w:tc>
          <w:tcPr>
            <w:tcW w:w="145" w:type="pct"/>
          </w:tcPr>
          <w:p w14:paraId="733D07C3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75FB6B5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7DF102C2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</w:tr>
      <w:tr w:rsidR="00A623F8" w14:paraId="35F93C41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87C4D9E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23BA5934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EFCD936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6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525C4BD" w14:textId="4FF158E8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Study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limitations,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includ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ources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4"/>
                <w:sz w:val="18"/>
              </w:rPr>
              <w:t xml:space="preserve"> </w:t>
            </w:r>
            <w:r>
              <w:rPr>
                <w:sz w:val="18"/>
              </w:rPr>
              <w:t>potential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bias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statistical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uncertainty,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1"/>
                <w:sz w:val="18"/>
              </w:rPr>
              <w:t xml:space="preserve"> </w:t>
            </w:r>
            <w:r w:rsidR="002D1997">
              <w:rPr>
                <w:spacing w:val="-2"/>
                <w:sz w:val="18"/>
              </w:rPr>
              <w:t>generalizability</w:t>
            </w:r>
          </w:p>
        </w:tc>
        <w:tc>
          <w:tcPr>
            <w:tcW w:w="726" w:type="pct"/>
            <w:tcBorders>
              <w:right w:val="nil"/>
            </w:tcBorders>
          </w:tcPr>
          <w:p w14:paraId="14F92B27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1DCF06A" w14:textId="77777777" w:rsidTr="00D370A9">
        <w:trPr>
          <w:trHeight w:val="20"/>
        </w:trPr>
        <w:tc>
          <w:tcPr>
            <w:tcW w:w="3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5894F39" w14:textId="77777777" w:rsidR="008D1711" w:rsidRDefault="008D1711" w:rsidP="00B60D3C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6FB10DBA" w14:textId="77777777" w:rsidR="008D1711" w:rsidRDefault="008D1711" w:rsidP="00B60D3C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76689878" w14:textId="77777777" w:rsidR="008D1711" w:rsidRDefault="008D1711" w:rsidP="00B60D3C">
            <w:pPr>
              <w:pStyle w:val="TableParagraph"/>
              <w:spacing w:line="218" w:lineRule="exact"/>
              <w:ind w:right="1"/>
              <w:jc w:val="center"/>
              <w:rPr>
                <w:b/>
                <w:sz w:val="18"/>
              </w:rPr>
            </w:pPr>
            <w:r>
              <w:rPr>
                <w:b/>
                <w:spacing w:val="-5"/>
                <w:sz w:val="18"/>
              </w:rPr>
              <w:t>27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5AE3632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Implications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for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practice,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including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tended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us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clinical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role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index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pacing w:val="-4"/>
                <w:sz w:val="18"/>
              </w:rPr>
              <w:t>test</w:t>
            </w:r>
          </w:p>
        </w:tc>
        <w:tc>
          <w:tcPr>
            <w:tcW w:w="726" w:type="pct"/>
            <w:tcBorders>
              <w:right w:val="nil"/>
            </w:tcBorders>
          </w:tcPr>
          <w:p w14:paraId="2761E6B8" w14:textId="77777777" w:rsidR="008D1711" w:rsidRDefault="008D1711" w:rsidP="00B60D3C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  <w:tr w:rsidR="00A623F8" w14:paraId="70595DCD" w14:textId="77777777" w:rsidTr="00D370A9">
        <w:trPr>
          <w:trHeight w:val="20"/>
        </w:trPr>
        <w:tc>
          <w:tcPr>
            <w:tcW w:w="3" w:type="pct"/>
            <w:tcBorders>
              <w:top w:val="nil"/>
              <w:left w:val="nil"/>
              <w:bottom w:val="nil"/>
              <w:right w:val="nil"/>
            </w:tcBorders>
          </w:tcPr>
          <w:p w14:paraId="0B45C765" w14:textId="77777777" w:rsidR="009328C7" w:rsidRDefault="009328C7" w:rsidP="009328C7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EFF1329" w14:textId="66C1691F" w:rsidR="009328C7" w:rsidRDefault="009328C7" w:rsidP="009328C7">
            <w:pPr>
              <w:pStyle w:val="TableParagraph"/>
              <w:rPr>
                <w:rFonts w:ascii="Times New Roman"/>
                <w:sz w:val="18"/>
              </w:rPr>
            </w:pPr>
            <w:r>
              <w:rPr>
                <w:b/>
                <w:color w:val="2D74B5"/>
                <w:sz w:val="18"/>
              </w:rPr>
              <w:t>OTHER</w:t>
            </w:r>
            <w:r>
              <w:rPr>
                <w:b/>
                <w:color w:val="2D74B5"/>
                <w:spacing w:val="-5"/>
                <w:sz w:val="18"/>
              </w:rPr>
              <w:t xml:space="preserve"> </w:t>
            </w:r>
            <w:r>
              <w:rPr>
                <w:b/>
                <w:color w:val="2D74B5"/>
                <w:spacing w:val="-2"/>
                <w:sz w:val="18"/>
              </w:rPr>
              <w:t>INFORMATION</w:t>
            </w:r>
          </w:p>
        </w:tc>
        <w:tc>
          <w:tcPr>
            <w:tcW w:w="145" w:type="pct"/>
          </w:tcPr>
          <w:p w14:paraId="6A8EB879" w14:textId="77777777" w:rsidR="009328C7" w:rsidRDefault="009328C7" w:rsidP="009328C7">
            <w:pPr>
              <w:pStyle w:val="TableParagraph"/>
              <w:spacing w:line="218" w:lineRule="exact"/>
              <w:ind w:right="1"/>
              <w:jc w:val="center"/>
              <w:rPr>
                <w:b/>
                <w:spacing w:val="-5"/>
                <w:sz w:val="18"/>
              </w:rPr>
            </w:pP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0047FD16" w14:textId="77777777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</w:p>
        </w:tc>
        <w:tc>
          <w:tcPr>
            <w:tcW w:w="726" w:type="pct"/>
            <w:tcBorders>
              <w:right w:val="nil"/>
            </w:tcBorders>
          </w:tcPr>
          <w:p w14:paraId="64C4E385" w14:textId="77777777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</w:p>
        </w:tc>
      </w:tr>
      <w:tr w:rsidR="00A623F8" w14:paraId="351E7CA8" w14:textId="77777777" w:rsidTr="00D370A9">
        <w:trPr>
          <w:trHeight w:val="20"/>
        </w:trPr>
        <w:tc>
          <w:tcPr>
            <w:tcW w:w="3" w:type="pct"/>
            <w:tcBorders>
              <w:top w:val="nil"/>
              <w:left w:val="nil"/>
              <w:bottom w:val="nil"/>
              <w:right w:val="nil"/>
            </w:tcBorders>
          </w:tcPr>
          <w:p w14:paraId="421A7A04" w14:textId="77777777" w:rsidR="009328C7" w:rsidRDefault="009328C7" w:rsidP="009328C7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0CC7CBA1" w14:textId="77777777" w:rsidR="009328C7" w:rsidRDefault="009328C7" w:rsidP="009328C7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67DB84F3" w14:textId="24EAC752" w:rsidR="009328C7" w:rsidRDefault="009328C7" w:rsidP="009328C7">
            <w:pPr>
              <w:pStyle w:val="TableParagraph"/>
              <w:spacing w:line="218" w:lineRule="exact"/>
              <w:ind w:right="1"/>
              <w:jc w:val="center"/>
              <w:rPr>
                <w:b/>
                <w:spacing w:val="-5"/>
                <w:sz w:val="18"/>
              </w:rPr>
            </w:pPr>
            <w:r>
              <w:rPr>
                <w:b/>
                <w:spacing w:val="-5"/>
                <w:sz w:val="18"/>
              </w:rPr>
              <w:t>28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6B885795" w14:textId="5DED4E55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Registration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number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name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registry</w:t>
            </w:r>
          </w:p>
        </w:tc>
        <w:tc>
          <w:tcPr>
            <w:tcW w:w="726" w:type="pct"/>
            <w:tcBorders>
              <w:right w:val="nil"/>
            </w:tcBorders>
          </w:tcPr>
          <w:p w14:paraId="6894F240" w14:textId="73E2FFE6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ot a clinical trial</w:t>
            </w:r>
          </w:p>
        </w:tc>
      </w:tr>
      <w:tr w:rsidR="00A623F8" w14:paraId="32E863E4" w14:textId="77777777" w:rsidTr="00D370A9">
        <w:trPr>
          <w:trHeight w:val="20"/>
        </w:trPr>
        <w:tc>
          <w:tcPr>
            <w:tcW w:w="3" w:type="pct"/>
            <w:tcBorders>
              <w:top w:val="nil"/>
              <w:left w:val="nil"/>
              <w:bottom w:val="nil"/>
              <w:right w:val="nil"/>
            </w:tcBorders>
          </w:tcPr>
          <w:p w14:paraId="7A0B5A12" w14:textId="77777777" w:rsidR="009328C7" w:rsidRDefault="009328C7" w:rsidP="009328C7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208B70A8" w14:textId="77777777" w:rsidR="009328C7" w:rsidRDefault="009328C7" w:rsidP="009328C7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206DAA49" w14:textId="667FFF68" w:rsidR="009328C7" w:rsidRDefault="009328C7" w:rsidP="009328C7">
            <w:pPr>
              <w:pStyle w:val="TableParagraph"/>
              <w:spacing w:line="218" w:lineRule="exact"/>
              <w:ind w:right="1"/>
              <w:jc w:val="center"/>
              <w:rPr>
                <w:b/>
                <w:spacing w:val="-5"/>
                <w:sz w:val="18"/>
              </w:rPr>
            </w:pPr>
            <w:r>
              <w:rPr>
                <w:b/>
                <w:spacing w:val="-5"/>
                <w:sz w:val="18"/>
              </w:rPr>
              <w:t>29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2A2A7069" w14:textId="57762580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Where</w:t>
            </w:r>
            <w:r>
              <w:rPr>
                <w:spacing w:val="-6"/>
                <w:sz w:val="18"/>
              </w:rPr>
              <w:t xml:space="preserve"> </w:t>
            </w:r>
            <w:r>
              <w:rPr>
                <w:sz w:val="18"/>
              </w:rPr>
              <w:t>th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full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study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protocol</w:t>
            </w:r>
            <w:r>
              <w:rPr>
                <w:spacing w:val="-3"/>
                <w:sz w:val="18"/>
              </w:rPr>
              <w:t xml:space="preserve"> </w:t>
            </w:r>
            <w:r>
              <w:rPr>
                <w:sz w:val="18"/>
              </w:rPr>
              <w:t>can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be</w:t>
            </w:r>
            <w:r>
              <w:rPr>
                <w:spacing w:val="-2"/>
                <w:sz w:val="18"/>
              </w:rPr>
              <w:t xml:space="preserve"> accessed</w:t>
            </w:r>
          </w:p>
        </w:tc>
        <w:tc>
          <w:tcPr>
            <w:tcW w:w="726" w:type="pct"/>
            <w:tcBorders>
              <w:right w:val="nil"/>
            </w:tcBorders>
          </w:tcPr>
          <w:p w14:paraId="39274755" w14:textId="6A898ED7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No</w:t>
            </w:r>
          </w:p>
        </w:tc>
      </w:tr>
      <w:tr w:rsidR="00A623F8" w14:paraId="536C0B7E" w14:textId="77777777" w:rsidTr="00D370A9">
        <w:trPr>
          <w:trHeight w:val="20"/>
        </w:trPr>
        <w:tc>
          <w:tcPr>
            <w:tcW w:w="3" w:type="pct"/>
            <w:tcBorders>
              <w:top w:val="nil"/>
              <w:left w:val="nil"/>
              <w:bottom w:val="nil"/>
              <w:right w:val="nil"/>
            </w:tcBorders>
          </w:tcPr>
          <w:p w14:paraId="3DFD25BB" w14:textId="77777777" w:rsidR="009328C7" w:rsidRDefault="009328C7" w:rsidP="009328C7">
            <w:pPr>
              <w:rPr>
                <w:sz w:val="2"/>
                <w:szCs w:val="2"/>
              </w:rPr>
            </w:pPr>
          </w:p>
        </w:tc>
        <w:tc>
          <w:tcPr>
            <w:tcW w:w="719" w:type="pct"/>
            <w:tcBorders>
              <w:left w:val="nil"/>
            </w:tcBorders>
          </w:tcPr>
          <w:p w14:paraId="339D5CFD" w14:textId="77777777" w:rsidR="009328C7" w:rsidRDefault="009328C7" w:rsidP="009328C7">
            <w:pPr>
              <w:pStyle w:val="TableParagraph"/>
              <w:rPr>
                <w:rFonts w:ascii="Times New Roman"/>
                <w:sz w:val="18"/>
              </w:rPr>
            </w:pPr>
          </w:p>
        </w:tc>
        <w:tc>
          <w:tcPr>
            <w:tcW w:w="145" w:type="pct"/>
          </w:tcPr>
          <w:p w14:paraId="37051886" w14:textId="3A39CB29" w:rsidR="009328C7" w:rsidRDefault="009328C7" w:rsidP="009328C7">
            <w:pPr>
              <w:pStyle w:val="TableParagraph"/>
              <w:spacing w:line="218" w:lineRule="exact"/>
              <w:ind w:right="1"/>
              <w:jc w:val="center"/>
              <w:rPr>
                <w:b/>
                <w:spacing w:val="-5"/>
                <w:sz w:val="18"/>
              </w:rPr>
            </w:pPr>
            <w:r>
              <w:rPr>
                <w:b/>
                <w:spacing w:val="-5"/>
                <w:sz w:val="18"/>
              </w:rPr>
              <w:t>30</w:t>
            </w:r>
          </w:p>
        </w:tc>
        <w:tc>
          <w:tcPr>
            <w:tcW w:w="3407" w:type="pct"/>
            <w:gridSpan w:val="2"/>
            <w:tcBorders>
              <w:right w:val="nil"/>
            </w:tcBorders>
          </w:tcPr>
          <w:p w14:paraId="598A9283" w14:textId="5633C3CD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Sources</w:t>
            </w:r>
            <w:r>
              <w:rPr>
                <w:spacing w:val="-5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funding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and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ther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support;</w:t>
            </w:r>
            <w:r>
              <w:rPr>
                <w:spacing w:val="-1"/>
                <w:sz w:val="18"/>
              </w:rPr>
              <w:t xml:space="preserve"> </w:t>
            </w:r>
            <w:r>
              <w:rPr>
                <w:sz w:val="18"/>
              </w:rPr>
              <w:t>role</w:t>
            </w:r>
            <w:r>
              <w:rPr>
                <w:spacing w:val="-2"/>
                <w:sz w:val="18"/>
              </w:rPr>
              <w:t xml:space="preserve"> </w:t>
            </w:r>
            <w:r>
              <w:rPr>
                <w:sz w:val="18"/>
              </w:rPr>
              <w:t>of</w:t>
            </w:r>
            <w:r>
              <w:rPr>
                <w:spacing w:val="-2"/>
                <w:sz w:val="18"/>
              </w:rPr>
              <w:t xml:space="preserve"> funders</w:t>
            </w:r>
          </w:p>
        </w:tc>
        <w:tc>
          <w:tcPr>
            <w:tcW w:w="726" w:type="pct"/>
            <w:tcBorders>
              <w:right w:val="nil"/>
            </w:tcBorders>
          </w:tcPr>
          <w:p w14:paraId="34239085" w14:textId="1AEB7C7F" w:rsidR="009328C7" w:rsidRDefault="009328C7" w:rsidP="009328C7">
            <w:pPr>
              <w:pStyle w:val="TableParagraph"/>
              <w:spacing w:line="218" w:lineRule="exact"/>
              <w:ind w:left="102"/>
              <w:rPr>
                <w:sz w:val="18"/>
              </w:rPr>
            </w:pPr>
            <w:r>
              <w:rPr>
                <w:sz w:val="18"/>
              </w:rPr>
              <w:t>Yes</w:t>
            </w:r>
          </w:p>
        </w:tc>
      </w:tr>
    </w:tbl>
    <w:p w14:paraId="7E09ED43" w14:textId="63F24629" w:rsidR="00F631A1" w:rsidRDefault="00F631A1" w:rsidP="001A0F81">
      <w:pPr>
        <w:rPr>
          <w:rFonts w:ascii="Arial" w:hAnsi="Arial" w:cs="Arial"/>
          <w:sz w:val="18"/>
          <w:szCs w:val="18"/>
        </w:rPr>
      </w:pPr>
    </w:p>
    <w:p w14:paraId="607A73A0" w14:textId="77777777" w:rsidR="00F631A1" w:rsidRDefault="00F631A1">
      <w:pPr>
        <w:spacing w:after="0" w:line="24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3813A01D" w14:textId="569ECA84" w:rsidR="000B2F6D" w:rsidRPr="007147A6" w:rsidRDefault="00F631A1" w:rsidP="001A0F81">
      <w:pPr>
        <w:rPr>
          <w:rFonts w:ascii="Arial" w:hAnsi="Arial" w:cs="Arial"/>
          <w:b/>
          <w:bCs/>
        </w:rPr>
      </w:pPr>
      <w:r w:rsidRPr="007147A6">
        <w:rPr>
          <w:rFonts w:ascii="Arial" w:hAnsi="Arial" w:cs="Arial"/>
          <w:b/>
          <w:bCs/>
        </w:rPr>
        <w:t>References</w:t>
      </w:r>
    </w:p>
    <w:p w14:paraId="1CC74ED8" w14:textId="77777777" w:rsidR="00B34DAE" w:rsidRPr="00B34DAE" w:rsidRDefault="00BB35F9" w:rsidP="00B34DAE">
      <w:pPr>
        <w:pStyle w:val="EndNoteBibliography"/>
        <w:spacing w:after="0"/>
      </w:pPr>
      <w:r>
        <w:rPr>
          <w:rFonts w:ascii="Times New Roman"/>
        </w:rPr>
        <w:fldChar w:fldCharType="begin"/>
      </w:r>
      <w:r>
        <w:rPr>
          <w:rFonts w:ascii="Times New Roman"/>
        </w:rPr>
        <w:instrText xml:space="preserve"> ADDIN EN.REFLIST </w:instrText>
      </w:r>
      <w:r>
        <w:rPr>
          <w:rFonts w:ascii="Times New Roman"/>
        </w:rPr>
        <w:fldChar w:fldCharType="separate"/>
      </w:r>
      <w:r w:rsidR="00B34DAE" w:rsidRPr="00B34DAE">
        <w:t>1.</w:t>
      </w:r>
      <w:r w:rsidR="00B34DAE" w:rsidRPr="00B34DAE">
        <w:tab/>
        <w:t>World Health Organization. Definitions and reporting framework for tuberculosis–2013 revision. World Health Organization.</w:t>
      </w:r>
    </w:p>
    <w:p w14:paraId="2E4F2E9C" w14:textId="77777777" w:rsidR="00B34DAE" w:rsidRPr="00B34DAE" w:rsidRDefault="00B34DAE" w:rsidP="00B34DAE">
      <w:pPr>
        <w:pStyle w:val="EndNoteBibliography"/>
      </w:pPr>
      <w:r w:rsidRPr="00B34DAE">
        <w:t>2.</w:t>
      </w:r>
      <w:r w:rsidRPr="00B34DAE">
        <w:tab/>
        <w:t>Rudolf F, Lemvik G, Abate E, Verkuilen J, Schön T, Gomes VF, et al. TBscore II: refining and validating a simple clinical score for treatment monitoring of patients with pulmonary tuberculosis. Scandinavian journal of infectious diseases. 2013;45(11):825-36.</w:t>
      </w:r>
    </w:p>
    <w:p w14:paraId="4B67C837" w14:textId="1BEEAC28" w:rsidR="00CA48B3" w:rsidRPr="007147A6" w:rsidRDefault="00BB35F9" w:rsidP="00135F99">
      <w:pPr>
        <w:pStyle w:val="BodyText"/>
        <w:jc w:val="both"/>
        <w:rPr>
          <w:rFonts w:ascii="Times New Roman"/>
          <w:sz w:val="22"/>
          <w:szCs w:val="22"/>
        </w:rPr>
      </w:pPr>
      <w:r>
        <w:rPr>
          <w:rFonts w:ascii="Times New Roman"/>
          <w:sz w:val="22"/>
          <w:szCs w:val="22"/>
        </w:rPr>
        <w:fldChar w:fldCharType="end"/>
      </w:r>
    </w:p>
    <w:sectPr w:rsidR="00CA48B3" w:rsidRPr="007147A6" w:rsidSect="00135F99">
      <w:pgSz w:w="12240" w:h="15840"/>
      <w:pgMar w:top="778" w:right="864" w:bottom="274" w:left="86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8874613" w14:textId="77777777" w:rsidR="00DA1DC8" w:rsidRPr="00974576" w:rsidRDefault="00DA1DC8" w:rsidP="00354DEB">
      <w:pPr>
        <w:spacing w:after="0" w:line="240" w:lineRule="auto"/>
      </w:pPr>
      <w:r w:rsidRPr="00974576">
        <w:separator/>
      </w:r>
    </w:p>
  </w:endnote>
  <w:endnote w:type="continuationSeparator" w:id="0">
    <w:p w14:paraId="3E891211" w14:textId="77777777" w:rsidR="00DA1DC8" w:rsidRPr="00974576" w:rsidRDefault="00DA1DC8" w:rsidP="00354DEB">
      <w:pPr>
        <w:spacing w:after="0" w:line="240" w:lineRule="auto"/>
      </w:pPr>
      <w:r w:rsidRPr="00974576">
        <w:continuationSeparator/>
      </w:r>
    </w:p>
  </w:endnote>
  <w:endnote w:type="continuationNotice" w:id="1">
    <w:p w14:paraId="735673C0" w14:textId="77777777" w:rsidR="00DA1DC8" w:rsidRPr="00974576" w:rsidRDefault="00DA1DC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utiger Neue LT 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calaLancetPro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Fonts w:ascii="Arial" w:hAnsi="Arial" w:cs="Arial"/>
      </w:rPr>
      <w:id w:val="-1237698710"/>
      <w:docPartObj>
        <w:docPartGallery w:val="Page Numbers (Bottom of Page)"/>
        <w:docPartUnique/>
      </w:docPartObj>
    </w:sdtPr>
    <w:sdtEndPr/>
    <w:sdtContent>
      <w:p w14:paraId="182F6239" w14:textId="77777777" w:rsidR="005E6593" w:rsidRPr="001D574E" w:rsidRDefault="005E6593">
        <w:pPr>
          <w:pStyle w:val="Footer"/>
          <w:jc w:val="center"/>
          <w:rPr>
            <w:rFonts w:ascii="Arial" w:hAnsi="Arial" w:cs="Arial"/>
          </w:rPr>
        </w:pPr>
        <w:r w:rsidRPr="00FB320E">
          <w:fldChar w:fldCharType="begin"/>
        </w:r>
        <w:r w:rsidRPr="00FB320E">
          <w:instrText xml:space="preserve"> PAGE   \* MERGEFORMAT </w:instrText>
        </w:r>
        <w:r w:rsidRPr="00FB320E">
          <w:fldChar w:fldCharType="separate"/>
        </w:r>
        <w:r w:rsidR="004F35BF" w:rsidRPr="00FB320E">
          <w:t>22</w:t>
        </w:r>
        <w:r w:rsidRPr="00FB320E">
          <w:fldChar w:fldCharType="end"/>
        </w:r>
      </w:p>
    </w:sdtContent>
  </w:sdt>
  <w:p w14:paraId="16857120" w14:textId="77777777" w:rsidR="005E6593" w:rsidRPr="00974576" w:rsidRDefault="005E659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635910952"/>
      <w:docPartObj>
        <w:docPartGallery w:val="Page Numbers (Bottom of Page)"/>
        <w:docPartUnique/>
      </w:docPartObj>
    </w:sdtPr>
    <w:sdtEndPr/>
    <w:sdtContent>
      <w:p w14:paraId="02DB3D37" w14:textId="77777777" w:rsidR="0024628C" w:rsidRPr="00974576" w:rsidRDefault="0024628C">
        <w:pPr>
          <w:pStyle w:val="Footer"/>
          <w:jc w:val="center"/>
        </w:pPr>
        <w:r w:rsidRPr="001D574E">
          <w:fldChar w:fldCharType="begin"/>
        </w:r>
        <w:r w:rsidRPr="00974576">
          <w:instrText xml:space="preserve"> PAGE   \* MERGEFORMAT </w:instrText>
        </w:r>
        <w:r w:rsidRPr="001D574E">
          <w:fldChar w:fldCharType="separate"/>
        </w:r>
        <w:r w:rsidRPr="001D574E">
          <w:t>22</w:t>
        </w:r>
        <w:r w:rsidRPr="001D574E">
          <w:fldChar w:fldCharType="end"/>
        </w:r>
      </w:p>
    </w:sdtContent>
  </w:sdt>
  <w:p w14:paraId="2FC8227A" w14:textId="116D1993" w:rsidR="0024628C" w:rsidRPr="00974576" w:rsidRDefault="0024628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78541C8" w14:textId="77777777" w:rsidR="00DA1DC8" w:rsidRPr="00974576" w:rsidRDefault="00DA1DC8" w:rsidP="00354DEB">
      <w:pPr>
        <w:spacing w:after="0" w:line="240" w:lineRule="auto"/>
      </w:pPr>
      <w:r w:rsidRPr="00974576">
        <w:separator/>
      </w:r>
    </w:p>
  </w:footnote>
  <w:footnote w:type="continuationSeparator" w:id="0">
    <w:p w14:paraId="4C8B4BE7" w14:textId="77777777" w:rsidR="00DA1DC8" w:rsidRPr="00974576" w:rsidRDefault="00DA1DC8" w:rsidP="00354DEB">
      <w:pPr>
        <w:spacing w:after="0" w:line="240" w:lineRule="auto"/>
      </w:pPr>
      <w:r w:rsidRPr="00974576">
        <w:continuationSeparator/>
      </w:r>
    </w:p>
  </w:footnote>
  <w:footnote w:type="continuationNotice" w:id="1">
    <w:p w14:paraId="6D2AD27F" w14:textId="77777777" w:rsidR="00DA1DC8" w:rsidRPr="00974576" w:rsidRDefault="00DA1DC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E97AD3"/>
    <w:multiLevelType w:val="hybridMultilevel"/>
    <w:tmpl w:val="CEB6CA8A"/>
    <w:lvl w:ilvl="0" w:tplc="95545ED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E23F1B"/>
    <w:multiLevelType w:val="hybridMultilevel"/>
    <w:tmpl w:val="807C99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2FD4E7C"/>
    <w:multiLevelType w:val="hybridMultilevel"/>
    <w:tmpl w:val="F1A0080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916739"/>
    <w:multiLevelType w:val="hybridMultilevel"/>
    <w:tmpl w:val="E2CC645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F44568"/>
    <w:multiLevelType w:val="hybridMultilevel"/>
    <w:tmpl w:val="225C9E64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215BCC"/>
    <w:multiLevelType w:val="hybridMultilevel"/>
    <w:tmpl w:val="39C479AE"/>
    <w:lvl w:ilvl="0" w:tplc="320C3EE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66C0BA8"/>
    <w:multiLevelType w:val="hybridMultilevel"/>
    <w:tmpl w:val="ED884148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6A47385"/>
    <w:multiLevelType w:val="hybridMultilevel"/>
    <w:tmpl w:val="0D2A7AE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93F7659"/>
    <w:multiLevelType w:val="hybridMultilevel"/>
    <w:tmpl w:val="CC2642F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44D7127"/>
    <w:multiLevelType w:val="hybridMultilevel"/>
    <w:tmpl w:val="279266DA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952512"/>
    <w:multiLevelType w:val="hybridMultilevel"/>
    <w:tmpl w:val="94366F7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991033F"/>
    <w:multiLevelType w:val="hybridMultilevel"/>
    <w:tmpl w:val="8EF27B24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AF56995"/>
    <w:multiLevelType w:val="hybridMultilevel"/>
    <w:tmpl w:val="93B8947E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CD2CB0"/>
    <w:multiLevelType w:val="hybridMultilevel"/>
    <w:tmpl w:val="BE66C96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6011E60"/>
    <w:multiLevelType w:val="hybridMultilevel"/>
    <w:tmpl w:val="2EDE7CC2"/>
    <w:lvl w:ilvl="0" w:tplc="88CEB4E6">
      <w:start w:val="1"/>
      <w:numFmt w:val="decimal"/>
      <w:lvlText w:val="%1."/>
      <w:lvlJc w:val="left"/>
      <w:pPr>
        <w:ind w:left="720" w:hanging="360"/>
      </w:pPr>
      <w:rPr>
        <w:rFonts w:hint="default"/>
        <w:color w:val="C00000"/>
      </w:r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6DE4C6B"/>
    <w:multiLevelType w:val="hybridMultilevel"/>
    <w:tmpl w:val="C63A2F7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71F17E0"/>
    <w:multiLevelType w:val="hybridMultilevel"/>
    <w:tmpl w:val="AD229E6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B6505F4"/>
    <w:multiLevelType w:val="hybridMultilevel"/>
    <w:tmpl w:val="D954F9A0"/>
    <w:lvl w:ilvl="0" w:tplc="A2BC8884">
      <w:numFmt w:val="bullet"/>
      <w:lvlText w:val=""/>
      <w:lvlJc w:val="left"/>
      <w:pPr>
        <w:ind w:left="720" w:hanging="360"/>
      </w:pPr>
      <w:rPr>
        <w:rFonts w:ascii="Symbol" w:eastAsia="Calibri" w:hAnsi="Symbol" w:cs="Aria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3F5A7E"/>
    <w:multiLevelType w:val="hybridMultilevel"/>
    <w:tmpl w:val="BF523F5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B835B80"/>
    <w:multiLevelType w:val="hybridMultilevel"/>
    <w:tmpl w:val="C01A550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C194A64"/>
    <w:multiLevelType w:val="hybridMultilevel"/>
    <w:tmpl w:val="62DC207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E2F4D80"/>
    <w:multiLevelType w:val="hybridMultilevel"/>
    <w:tmpl w:val="06786A84"/>
    <w:lvl w:ilvl="0" w:tplc="B6DC9858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E89560D"/>
    <w:multiLevelType w:val="hybridMultilevel"/>
    <w:tmpl w:val="E09EA6C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E9E04A7"/>
    <w:multiLevelType w:val="hybridMultilevel"/>
    <w:tmpl w:val="2E38A7D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44703124"/>
    <w:multiLevelType w:val="hybridMultilevel"/>
    <w:tmpl w:val="EAA2F47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4F40EE9"/>
    <w:multiLevelType w:val="hybridMultilevel"/>
    <w:tmpl w:val="491E7DB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7AC673E"/>
    <w:multiLevelType w:val="hybridMultilevel"/>
    <w:tmpl w:val="5E3C85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9A68E7"/>
    <w:multiLevelType w:val="multilevel"/>
    <w:tmpl w:val="1C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AB303A2"/>
    <w:multiLevelType w:val="multilevel"/>
    <w:tmpl w:val="1C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9" w15:restartNumberingAfterBreak="0">
    <w:nsid w:val="4B37515A"/>
    <w:multiLevelType w:val="hybridMultilevel"/>
    <w:tmpl w:val="677ED8A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C4B242E"/>
    <w:multiLevelType w:val="hybridMultilevel"/>
    <w:tmpl w:val="5992C8B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27E5FE8"/>
    <w:multiLevelType w:val="hybridMultilevel"/>
    <w:tmpl w:val="2E467C6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31879DD"/>
    <w:multiLevelType w:val="hybridMultilevel"/>
    <w:tmpl w:val="D15648A0"/>
    <w:lvl w:ilvl="0" w:tplc="96AA97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3B176F6"/>
    <w:multiLevelType w:val="hybridMultilevel"/>
    <w:tmpl w:val="188AE81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4187344"/>
    <w:multiLevelType w:val="hybridMultilevel"/>
    <w:tmpl w:val="C7B4BD0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6C87F6E"/>
    <w:multiLevelType w:val="multilevel"/>
    <w:tmpl w:val="C2667B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5A577B40"/>
    <w:multiLevelType w:val="hybridMultilevel"/>
    <w:tmpl w:val="48A8B902"/>
    <w:lvl w:ilvl="0" w:tplc="88CEB4E6">
      <w:start w:val="1"/>
      <w:numFmt w:val="decimal"/>
      <w:lvlText w:val="%1."/>
      <w:lvlJc w:val="left"/>
      <w:pPr>
        <w:ind w:left="720" w:hanging="360"/>
      </w:pPr>
      <w:rPr>
        <w:rFonts w:hint="default"/>
        <w:color w:val="C0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E867379"/>
    <w:multiLevelType w:val="hybridMultilevel"/>
    <w:tmpl w:val="AA1EC81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EF82525"/>
    <w:multiLevelType w:val="hybridMultilevel"/>
    <w:tmpl w:val="620A8A1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04C19C0"/>
    <w:multiLevelType w:val="hybridMultilevel"/>
    <w:tmpl w:val="F41A4690"/>
    <w:lvl w:ilvl="0" w:tplc="B2BEB1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1AAEC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99CE7D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55C2F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172D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FB21F5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D969E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B144B8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E762C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 w15:restartNumberingAfterBreak="0">
    <w:nsid w:val="61CC11A8"/>
    <w:multiLevelType w:val="multilevel"/>
    <w:tmpl w:val="20A22AF2"/>
    <w:lvl w:ilvl="0">
      <w:start w:val="1"/>
      <w:numFmt w:val="lowerRoman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46D62F4"/>
    <w:multiLevelType w:val="hybridMultilevel"/>
    <w:tmpl w:val="03FC365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680859FE"/>
    <w:multiLevelType w:val="hybridMultilevel"/>
    <w:tmpl w:val="745A04CC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B240DA4"/>
    <w:multiLevelType w:val="hybridMultilevel"/>
    <w:tmpl w:val="8460E9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B9F7419"/>
    <w:multiLevelType w:val="hybridMultilevel"/>
    <w:tmpl w:val="6D0E15E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6BB729E2"/>
    <w:multiLevelType w:val="hybridMultilevel"/>
    <w:tmpl w:val="DDD6DD5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DF10FD7"/>
    <w:multiLevelType w:val="hybridMultilevel"/>
    <w:tmpl w:val="F8A6A804"/>
    <w:lvl w:ilvl="0" w:tplc="1158DD7A">
      <w:start w:val="1"/>
      <w:numFmt w:val="bullet"/>
      <w:pStyle w:val="Bulletpoints5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7" w15:restartNumberingAfterBreak="0">
    <w:nsid w:val="71A46B95"/>
    <w:multiLevelType w:val="hybridMultilevel"/>
    <w:tmpl w:val="05FE4944"/>
    <w:lvl w:ilvl="0" w:tplc="1C090001">
      <w:start w:val="1"/>
      <w:numFmt w:val="bullet"/>
      <w:lvlText w:val=""/>
      <w:lvlJc w:val="left"/>
      <w:pPr>
        <w:ind w:left="605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48" w15:restartNumberingAfterBreak="0">
    <w:nsid w:val="71FD5950"/>
    <w:multiLevelType w:val="hybridMultilevel"/>
    <w:tmpl w:val="300C9AE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7AF3B5F"/>
    <w:multiLevelType w:val="hybridMultilevel"/>
    <w:tmpl w:val="064C0C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0" w15:restartNumberingAfterBreak="0">
    <w:nsid w:val="7C7D0FF7"/>
    <w:multiLevelType w:val="multilevel"/>
    <w:tmpl w:val="1C09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1" w15:restartNumberingAfterBreak="0">
    <w:nsid w:val="7E695CD7"/>
    <w:multiLevelType w:val="multilevel"/>
    <w:tmpl w:val="1C09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2" w15:restartNumberingAfterBreak="0">
    <w:nsid w:val="7EDB7A23"/>
    <w:multiLevelType w:val="hybridMultilevel"/>
    <w:tmpl w:val="DEBA2E8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71219732">
    <w:abstractNumId w:val="46"/>
  </w:num>
  <w:num w:numId="2" w16cid:durableId="71052376">
    <w:abstractNumId w:val="19"/>
  </w:num>
  <w:num w:numId="3" w16cid:durableId="1090470407">
    <w:abstractNumId w:val="40"/>
  </w:num>
  <w:num w:numId="4" w16cid:durableId="67851661">
    <w:abstractNumId w:val="9"/>
  </w:num>
  <w:num w:numId="5" w16cid:durableId="1151678441">
    <w:abstractNumId w:val="14"/>
  </w:num>
  <w:num w:numId="6" w16cid:durableId="1933707446">
    <w:abstractNumId w:val="28"/>
  </w:num>
  <w:num w:numId="7" w16cid:durableId="1975863608">
    <w:abstractNumId w:val="16"/>
  </w:num>
  <w:num w:numId="8" w16cid:durableId="997999319">
    <w:abstractNumId w:val="42"/>
  </w:num>
  <w:num w:numId="9" w16cid:durableId="1628049871">
    <w:abstractNumId w:val="51"/>
  </w:num>
  <w:num w:numId="10" w16cid:durableId="2113353043">
    <w:abstractNumId w:val="27"/>
  </w:num>
  <w:num w:numId="11" w16cid:durableId="1006252272">
    <w:abstractNumId w:val="50"/>
  </w:num>
  <w:num w:numId="12" w16cid:durableId="646125212">
    <w:abstractNumId w:val="6"/>
  </w:num>
  <w:num w:numId="13" w16cid:durableId="915094971">
    <w:abstractNumId w:val="21"/>
  </w:num>
  <w:num w:numId="14" w16cid:durableId="1209538335">
    <w:abstractNumId w:val="4"/>
  </w:num>
  <w:num w:numId="15" w16cid:durableId="1808619385">
    <w:abstractNumId w:val="11"/>
  </w:num>
  <w:num w:numId="16" w16cid:durableId="2129618072">
    <w:abstractNumId w:val="13"/>
  </w:num>
  <w:num w:numId="17" w16cid:durableId="1217204712">
    <w:abstractNumId w:val="23"/>
  </w:num>
  <w:num w:numId="18" w16cid:durableId="345133163">
    <w:abstractNumId w:val="35"/>
  </w:num>
  <w:num w:numId="19" w16cid:durableId="439955438">
    <w:abstractNumId w:val="43"/>
  </w:num>
  <w:num w:numId="20" w16cid:durableId="805052205">
    <w:abstractNumId w:val="32"/>
  </w:num>
  <w:num w:numId="21" w16cid:durableId="1440837531">
    <w:abstractNumId w:val="37"/>
  </w:num>
  <w:num w:numId="22" w16cid:durableId="1191138675">
    <w:abstractNumId w:val="44"/>
  </w:num>
  <w:num w:numId="23" w16cid:durableId="1690259042">
    <w:abstractNumId w:val="3"/>
  </w:num>
  <w:num w:numId="24" w16cid:durableId="1978489648">
    <w:abstractNumId w:val="45"/>
  </w:num>
  <w:num w:numId="25" w16cid:durableId="1065375095">
    <w:abstractNumId w:val="2"/>
  </w:num>
  <w:num w:numId="26" w16cid:durableId="1045713823">
    <w:abstractNumId w:val="24"/>
  </w:num>
  <w:num w:numId="27" w16cid:durableId="52237193">
    <w:abstractNumId w:val="8"/>
  </w:num>
  <w:num w:numId="28" w16cid:durableId="1814978441">
    <w:abstractNumId w:val="15"/>
  </w:num>
  <w:num w:numId="29" w16cid:durableId="1379014486">
    <w:abstractNumId w:val="38"/>
  </w:num>
  <w:num w:numId="30" w16cid:durableId="1919556529">
    <w:abstractNumId w:val="49"/>
  </w:num>
  <w:num w:numId="31" w16cid:durableId="1100953782">
    <w:abstractNumId w:val="41"/>
  </w:num>
  <w:num w:numId="32" w16cid:durableId="1644698495">
    <w:abstractNumId w:val="22"/>
  </w:num>
  <w:num w:numId="33" w16cid:durableId="408625349">
    <w:abstractNumId w:val="18"/>
  </w:num>
  <w:num w:numId="34" w16cid:durableId="517155123">
    <w:abstractNumId w:val="26"/>
  </w:num>
  <w:num w:numId="35" w16cid:durableId="1893152781">
    <w:abstractNumId w:val="1"/>
  </w:num>
  <w:num w:numId="36" w16cid:durableId="757481218">
    <w:abstractNumId w:val="47"/>
  </w:num>
  <w:num w:numId="37" w16cid:durableId="95101907">
    <w:abstractNumId w:val="25"/>
  </w:num>
  <w:num w:numId="38" w16cid:durableId="218563124">
    <w:abstractNumId w:val="10"/>
  </w:num>
  <w:num w:numId="39" w16cid:durableId="323315405">
    <w:abstractNumId w:val="33"/>
  </w:num>
  <w:num w:numId="40" w16cid:durableId="1470974533">
    <w:abstractNumId w:val="48"/>
  </w:num>
  <w:num w:numId="41" w16cid:durableId="1615215330">
    <w:abstractNumId w:val="29"/>
  </w:num>
  <w:num w:numId="42" w16cid:durableId="276373309">
    <w:abstractNumId w:val="30"/>
  </w:num>
  <w:num w:numId="43" w16cid:durableId="493493962">
    <w:abstractNumId w:val="52"/>
  </w:num>
  <w:num w:numId="44" w16cid:durableId="1475875282">
    <w:abstractNumId w:val="7"/>
  </w:num>
  <w:num w:numId="45" w16cid:durableId="1829519649">
    <w:abstractNumId w:val="31"/>
  </w:num>
  <w:num w:numId="46" w16cid:durableId="2139688385">
    <w:abstractNumId w:val="34"/>
  </w:num>
  <w:num w:numId="47" w16cid:durableId="580989264">
    <w:abstractNumId w:val="36"/>
  </w:num>
  <w:num w:numId="48" w16cid:durableId="675574319">
    <w:abstractNumId w:val="0"/>
  </w:num>
  <w:num w:numId="49" w16cid:durableId="1441028920">
    <w:abstractNumId w:val="20"/>
  </w:num>
  <w:num w:numId="50" w16cid:durableId="691536922">
    <w:abstractNumId w:val="12"/>
  </w:num>
  <w:num w:numId="51" w16cid:durableId="894657117">
    <w:abstractNumId w:val="39"/>
  </w:num>
  <w:num w:numId="52" w16cid:durableId="1632980020">
    <w:abstractNumId w:val="5"/>
  </w:num>
  <w:num w:numId="53" w16cid:durableId="1017997667">
    <w:abstractNumId w:val="17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00patrtrd0e6e52xrva9eqtew9azet0pfz&quot;&gt;Endnote 2024&lt;record-ids&gt;&lt;item&gt;13&lt;/item&gt;&lt;item&gt;128&lt;/item&gt;&lt;/record-ids&gt;&lt;/item&gt;&lt;/Libraries&gt;"/>
    <w:docVar w:name="EN.UseJSCitationFormat" w:val="False"/>
  </w:docVars>
  <w:rsids>
    <w:rsidRoot w:val="00354DEB"/>
    <w:rsid w:val="000000A1"/>
    <w:rsid w:val="000003F4"/>
    <w:rsid w:val="000004DD"/>
    <w:rsid w:val="00000502"/>
    <w:rsid w:val="00000871"/>
    <w:rsid w:val="0000095E"/>
    <w:rsid w:val="00000BF4"/>
    <w:rsid w:val="00000BF9"/>
    <w:rsid w:val="00000D3F"/>
    <w:rsid w:val="00000DEB"/>
    <w:rsid w:val="00000E0E"/>
    <w:rsid w:val="0000110A"/>
    <w:rsid w:val="00001226"/>
    <w:rsid w:val="0000130D"/>
    <w:rsid w:val="0000134C"/>
    <w:rsid w:val="000015F9"/>
    <w:rsid w:val="000016C3"/>
    <w:rsid w:val="0000194F"/>
    <w:rsid w:val="00001994"/>
    <w:rsid w:val="000019BB"/>
    <w:rsid w:val="00001A01"/>
    <w:rsid w:val="00001A1E"/>
    <w:rsid w:val="00001B1B"/>
    <w:rsid w:val="00001BCF"/>
    <w:rsid w:val="00001C91"/>
    <w:rsid w:val="00001CFA"/>
    <w:rsid w:val="00001D92"/>
    <w:rsid w:val="00002320"/>
    <w:rsid w:val="00002322"/>
    <w:rsid w:val="00002751"/>
    <w:rsid w:val="00002805"/>
    <w:rsid w:val="000029BD"/>
    <w:rsid w:val="00002B25"/>
    <w:rsid w:val="00002E0D"/>
    <w:rsid w:val="00003228"/>
    <w:rsid w:val="000036B8"/>
    <w:rsid w:val="00003969"/>
    <w:rsid w:val="00003E99"/>
    <w:rsid w:val="00003EFD"/>
    <w:rsid w:val="0000412C"/>
    <w:rsid w:val="0000414F"/>
    <w:rsid w:val="00004187"/>
    <w:rsid w:val="000041BB"/>
    <w:rsid w:val="00004437"/>
    <w:rsid w:val="0000469B"/>
    <w:rsid w:val="00004883"/>
    <w:rsid w:val="00004A62"/>
    <w:rsid w:val="00004A91"/>
    <w:rsid w:val="00004AE6"/>
    <w:rsid w:val="000050B7"/>
    <w:rsid w:val="0000532E"/>
    <w:rsid w:val="00005660"/>
    <w:rsid w:val="000059BC"/>
    <w:rsid w:val="000059E4"/>
    <w:rsid w:val="00005BCC"/>
    <w:rsid w:val="00005C4C"/>
    <w:rsid w:val="00005C51"/>
    <w:rsid w:val="00005C93"/>
    <w:rsid w:val="00005EB2"/>
    <w:rsid w:val="00006160"/>
    <w:rsid w:val="00006212"/>
    <w:rsid w:val="0000679D"/>
    <w:rsid w:val="000067D6"/>
    <w:rsid w:val="0000680F"/>
    <w:rsid w:val="00006954"/>
    <w:rsid w:val="000069F9"/>
    <w:rsid w:val="00006C19"/>
    <w:rsid w:val="00006D17"/>
    <w:rsid w:val="00007274"/>
    <w:rsid w:val="000075A4"/>
    <w:rsid w:val="000075E0"/>
    <w:rsid w:val="000079A2"/>
    <w:rsid w:val="000079D1"/>
    <w:rsid w:val="00010440"/>
    <w:rsid w:val="00010443"/>
    <w:rsid w:val="00010477"/>
    <w:rsid w:val="000104BB"/>
    <w:rsid w:val="00010800"/>
    <w:rsid w:val="00010B81"/>
    <w:rsid w:val="00010C59"/>
    <w:rsid w:val="00010F01"/>
    <w:rsid w:val="00010F48"/>
    <w:rsid w:val="00011017"/>
    <w:rsid w:val="000110BE"/>
    <w:rsid w:val="00011299"/>
    <w:rsid w:val="0001152C"/>
    <w:rsid w:val="000115A1"/>
    <w:rsid w:val="000118A3"/>
    <w:rsid w:val="00011951"/>
    <w:rsid w:val="000119CA"/>
    <w:rsid w:val="000119DC"/>
    <w:rsid w:val="00011ABC"/>
    <w:rsid w:val="00011AC5"/>
    <w:rsid w:val="00011C29"/>
    <w:rsid w:val="00011DB8"/>
    <w:rsid w:val="00011DD9"/>
    <w:rsid w:val="00011EE3"/>
    <w:rsid w:val="000120DF"/>
    <w:rsid w:val="000121FC"/>
    <w:rsid w:val="000122E0"/>
    <w:rsid w:val="000123CC"/>
    <w:rsid w:val="0001245E"/>
    <w:rsid w:val="000125C9"/>
    <w:rsid w:val="000126FD"/>
    <w:rsid w:val="0001273E"/>
    <w:rsid w:val="00012A29"/>
    <w:rsid w:val="00012A4D"/>
    <w:rsid w:val="00012A56"/>
    <w:rsid w:val="00012B72"/>
    <w:rsid w:val="00012B95"/>
    <w:rsid w:val="00012BC9"/>
    <w:rsid w:val="00012E3E"/>
    <w:rsid w:val="00012E41"/>
    <w:rsid w:val="0001300E"/>
    <w:rsid w:val="0001334F"/>
    <w:rsid w:val="0001336A"/>
    <w:rsid w:val="000133EF"/>
    <w:rsid w:val="0001344B"/>
    <w:rsid w:val="000136B9"/>
    <w:rsid w:val="0001372C"/>
    <w:rsid w:val="00013E4D"/>
    <w:rsid w:val="00013EB0"/>
    <w:rsid w:val="00013F13"/>
    <w:rsid w:val="00013F34"/>
    <w:rsid w:val="00014134"/>
    <w:rsid w:val="00014299"/>
    <w:rsid w:val="00014456"/>
    <w:rsid w:val="0001445D"/>
    <w:rsid w:val="000144D2"/>
    <w:rsid w:val="00014590"/>
    <w:rsid w:val="000145CE"/>
    <w:rsid w:val="00014A2E"/>
    <w:rsid w:val="00014AD1"/>
    <w:rsid w:val="00014B67"/>
    <w:rsid w:val="00014BAF"/>
    <w:rsid w:val="000150ED"/>
    <w:rsid w:val="00015284"/>
    <w:rsid w:val="0001549D"/>
    <w:rsid w:val="00015774"/>
    <w:rsid w:val="0001577C"/>
    <w:rsid w:val="000157CE"/>
    <w:rsid w:val="000159BD"/>
    <w:rsid w:val="000159DA"/>
    <w:rsid w:val="00015A9B"/>
    <w:rsid w:val="00015C3F"/>
    <w:rsid w:val="00015C7C"/>
    <w:rsid w:val="00015EF2"/>
    <w:rsid w:val="0001612E"/>
    <w:rsid w:val="0001617B"/>
    <w:rsid w:val="00016323"/>
    <w:rsid w:val="0001635E"/>
    <w:rsid w:val="0001641E"/>
    <w:rsid w:val="000165BA"/>
    <w:rsid w:val="000165C0"/>
    <w:rsid w:val="00016800"/>
    <w:rsid w:val="00016900"/>
    <w:rsid w:val="0001699F"/>
    <w:rsid w:val="00016D2A"/>
    <w:rsid w:val="00016D4A"/>
    <w:rsid w:val="00017168"/>
    <w:rsid w:val="000171DB"/>
    <w:rsid w:val="00017361"/>
    <w:rsid w:val="00017644"/>
    <w:rsid w:val="000176D5"/>
    <w:rsid w:val="00017903"/>
    <w:rsid w:val="00017BF8"/>
    <w:rsid w:val="00017C8F"/>
    <w:rsid w:val="00017E63"/>
    <w:rsid w:val="0002063B"/>
    <w:rsid w:val="000207AF"/>
    <w:rsid w:val="00020842"/>
    <w:rsid w:val="00020862"/>
    <w:rsid w:val="000208FC"/>
    <w:rsid w:val="000210BF"/>
    <w:rsid w:val="000212AE"/>
    <w:rsid w:val="00021393"/>
    <w:rsid w:val="00021409"/>
    <w:rsid w:val="00021645"/>
    <w:rsid w:val="000218CD"/>
    <w:rsid w:val="000218EA"/>
    <w:rsid w:val="0002235A"/>
    <w:rsid w:val="00022405"/>
    <w:rsid w:val="00022532"/>
    <w:rsid w:val="00022789"/>
    <w:rsid w:val="00022986"/>
    <w:rsid w:val="00022B3E"/>
    <w:rsid w:val="00022D1C"/>
    <w:rsid w:val="00022EB2"/>
    <w:rsid w:val="00023015"/>
    <w:rsid w:val="000231B3"/>
    <w:rsid w:val="00023357"/>
    <w:rsid w:val="000236EF"/>
    <w:rsid w:val="000237F0"/>
    <w:rsid w:val="000239E8"/>
    <w:rsid w:val="00023BE4"/>
    <w:rsid w:val="00023D43"/>
    <w:rsid w:val="00023D45"/>
    <w:rsid w:val="00024146"/>
    <w:rsid w:val="00024230"/>
    <w:rsid w:val="000242BA"/>
    <w:rsid w:val="0002430F"/>
    <w:rsid w:val="0002437D"/>
    <w:rsid w:val="00024463"/>
    <w:rsid w:val="0002462D"/>
    <w:rsid w:val="000247C5"/>
    <w:rsid w:val="0002484B"/>
    <w:rsid w:val="00024981"/>
    <w:rsid w:val="0002498F"/>
    <w:rsid w:val="000249BB"/>
    <w:rsid w:val="00024A10"/>
    <w:rsid w:val="00024D79"/>
    <w:rsid w:val="00024DA5"/>
    <w:rsid w:val="00024E18"/>
    <w:rsid w:val="00024ECD"/>
    <w:rsid w:val="00025144"/>
    <w:rsid w:val="0002522C"/>
    <w:rsid w:val="00025280"/>
    <w:rsid w:val="000255BC"/>
    <w:rsid w:val="0002597F"/>
    <w:rsid w:val="00025A71"/>
    <w:rsid w:val="00025D33"/>
    <w:rsid w:val="000262B5"/>
    <w:rsid w:val="00026484"/>
    <w:rsid w:val="000265C7"/>
    <w:rsid w:val="0002696B"/>
    <w:rsid w:val="00026B0C"/>
    <w:rsid w:val="00026D0E"/>
    <w:rsid w:val="00026F2C"/>
    <w:rsid w:val="00026FB9"/>
    <w:rsid w:val="00026FEA"/>
    <w:rsid w:val="00026FF0"/>
    <w:rsid w:val="00027810"/>
    <w:rsid w:val="00027952"/>
    <w:rsid w:val="0002796C"/>
    <w:rsid w:val="00027F8A"/>
    <w:rsid w:val="00027FA8"/>
    <w:rsid w:val="00027FFA"/>
    <w:rsid w:val="00030132"/>
    <w:rsid w:val="00030196"/>
    <w:rsid w:val="0003044C"/>
    <w:rsid w:val="00030563"/>
    <w:rsid w:val="0003092F"/>
    <w:rsid w:val="00030CB3"/>
    <w:rsid w:val="00030D42"/>
    <w:rsid w:val="00030E18"/>
    <w:rsid w:val="000311AD"/>
    <w:rsid w:val="00031447"/>
    <w:rsid w:val="000317BC"/>
    <w:rsid w:val="000318B3"/>
    <w:rsid w:val="00031953"/>
    <w:rsid w:val="00031D2F"/>
    <w:rsid w:val="000320BC"/>
    <w:rsid w:val="00032140"/>
    <w:rsid w:val="000321E8"/>
    <w:rsid w:val="0003234B"/>
    <w:rsid w:val="000325CC"/>
    <w:rsid w:val="000325D9"/>
    <w:rsid w:val="0003260E"/>
    <w:rsid w:val="00032930"/>
    <w:rsid w:val="00032962"/>
    <w:rsid w:val="00032A2B"/>
    <w:rsid w:val="00032AE0"/>
    <w:rsid w:val="00032E85"/>
    <w:rsid w:val="00032F52"/>
    <w:rsid w:val="00032F86"/>
    <w:rsid w:val="00032FB5"/>
    <w:rsid w:val="000330D1"/>
    <w:rsid w:val="00033110"/>
    <w:rsid w:val="0003336A"/>
    <w:rsid w:val="000333E6"/>
    <w:rsid w:val="0003347C"/>
    <w:rsid w:val="0003349F"/>
    <w:rsid w:val="000336AC"/>
    <w:rsid w:val="00033760"/>
    <w:rsid w:val="000339DD"/>
    <w:rsid w:val="00033A00"/>
    <w:rsid w:val="00033A13"/>
    <w:rsid w:val="00033A93"/>
    <w:rsid w:val="00033D56"/>
    <w:rsid w:val="00033DC9"/>
    <w:rsid w:val="00033F38"/>
    <w:rsid w:val="00033FF1"/>
    <w:rsid w:val="000341C6"/>
    <w:rsid w:val="00034A3E"/>
    <w:rsid w:val="00034ACA"/>
    <w:rsid w:val="0003506D"/>
    <w:rsid w:val="000350E9"/>
    <w:rsid w:val="000351CD"/>
    <w:rsid w:val="000351DC"/>
    <w:rsid w:val="000352F8"/>
    <w:rsid w:val="00035321"/>
    <w:rsid w:val="00035394"/>
    <w:rsid w:val="0003542B"/>
    <w:rsid w:val="0003563C"/>
    <w:rsid w:val="000356B3"/>
    <w:rsid w:val="0003580E"/>
    <w:rsid w:val="00035927"/>
    <w:rsid w:val="00035B2B"/>
    <w:rsid w:val="00035D11"/>
    <w:rsid w:val="00035E41"/>
    <w:rsid w:val="00035E6D"/>
    <w:rsid w:val="00036368"/>
    <w:rsid w:val="0003645E"/>
    <w:rsid w:val="00036483"/>
    <w:rsid w:val="000367E9"/>
    <w:rsid w:val="00036903"/>
    <w:rsid w:val="00036951"/>
    <w:rsid w:val="0003697F"/>
    <w:rsid w:val="00036A39"/>
    <w:rsid w:val="00036A7F"/>
    <w:rsid w:val="00036B86"/>
    <w:rsid w:val="00036BBE"/>
    <w:rsid w:val="00036D60"/>
    <w:rsid w:val="00036EEF"/>
    <w:rsid w:val="00037159"/>
    <w:rsid w:val="000371D7"/>
    <w:rsid w:val="00037301"/>
    <w:rsid w:val="000375B4"/>
    <w:rsid w:val="000375B9"/>
    <w:rsid w:val="000375D1"/>
    <w:rsid w:val="00037819"/>
    <w:rsid w:val="0003792B"/>
    <w:rsid w:val="0003795B"/>
    <w:rsid w:val="00037B51"/>
    <w:rsid w:val="00037C71"/>
    <w:rsid w:val="00037DC3"/>
    <w:rsid w:val="00037E93"/>
    <w:rsid w:val="00037EE9"/>
    <w:rsid w:val="00037EFB"/>
    <w:rsid w:val="00037FBB"/>
    <w:rsid w:val="00037FD3"/>
    <w:rsid w:val="00040205"/>
    <w:rsid w:val="0004023D"/>
    <w:rsid w:val="000402F4"/>
    <w:rsid w:val="00040699"/>
    <w:rsid w:val="00040B00"/>
    <w:rsid w:val="00040B5F"/>
    <w:rsid w:val="00040B79"/>
    <w:rsid w:val="00040BD4"/>
    <w:rsid w:val="00040C25"/>
    <w:rsid w:val="00040C2F"/>
    <w:rsid w:val="00040F16"/>
    <w:rsid w:val="00040FFF"/>
    <w:rsid w:val="00041247"/>
    <w:rsid w:val="000413D8"/>
    <w:rsid w:val="00041D6B"/>
    <w:rsid w:val="00041D8E"/>
    <w:rsid w:val="00041DE2"/>
    <w:rsid w:val="00042016"/>
    <w:rsid w:val="000420AE"/>
    <w:rsid w:val="0004215C"/>
    <w:rsid w:val="00042360"/>
    <w:rsid w:val="000425F3"/>
    <w:rsid w:val="0004277A"/>
    <w:rsid w:val="00042809"/>
    <w:rsid w:val="00042830"/>
    <w:rsid w:val="00042841"/>
    <w:rsid w:val="000428C6"/>
    <w:rsid w:val="00042AC8"/>
    <w:rsid w:val="00042B91"/>
    <w:rsid w:val="00042C8D"/>
    <w:rsid w:val="00042CA7"/>
    <w:rsid w:val="00042F29"/>
    <w:rsid w:val="0004322C"/>
    <w:rsid w:val="000434B3"/>
    <w:rsid w:val="0004370F"/>
    <w:rsid w:val="000439DB"/>
    <w:rsid w:val="00043EAF"/>
    <w:rsid w:val="00043F05"/>
    <w:rsid w:val="00044042"/>
    <w:rsid w:val="0004407D"/>
    <w:rsid w:val="000440B3"/>
    <w:rsid w:val="000443A2"/>
    <w:rsid w:val="0004450C"/>
    <w:rsid w:val="0004481B"/>
    <w:rsid w:val="00044E78"/>
    <w:rsid w:val="00044EF6"/>
    <w:rsid w:val="00045088"/>
    <w:rsid w:val="00045631"/>
    <w:rsid w:val="00045B2D"/>
    <w:rsid w:val="000462E9"/>
    <w:rsid w:val="00046491"/>
    <w:rsid w:val="0004686C"/>
    <w:rsid w:val="00046B75"/>
    <w:rsid w:val="00046CB9"/>
    <w:rsid w:val="00046F0A"/>
    <w:rsid w:val="00047062"/>
    <w:rsid w:val="000470DD"/>
    <w:rsid w:val="000471B6"/>
    <w:rsid w:val="0004739C"/>
    <w:rsid w:val="000478F2"/>
    <w:rsid w:val="00047B48"/>
    <w:rsid w:val="00047C9D"/>
    <w:rsid w:val="00047D88"/>
    <w:rsid w:val="000500A3"/>
    <w:rsid w:val="00050190"/>
    <w:rsid w:val="00050286"/>
    <w:rsid w:val="00050392"/>
    <w:rsid w:val="000503AC"/>
    <w:rsid w:val="00050592"/>
    <w:rsid w:val="000507FA"/>
    <w:rsid w:val="0005081C"/>
    <w:rsid w:val="00050AF1"/>
    <w:rsid w:val="00050BAB"/>
    <w:rsid w:val="00050CA7"/>
    <w:rsid w:val="00050FA8"/>
    <w:rsid w:val="000511F4"/>
    <w:rsid w:val="0005143B"/>
    <w:rsid w:val="00051684"/>
    <w:rsid w:val="00051686"/>
    <w:rsid w:val="000516DA"/>
    <w:rsid w:val="00051A85"/>
    <w:rsid w:val="00051AAE"/>
    <w:rsid w:val="00051B3A"/>
    <w:rsid w:val="00051B6F"/>
    <w:rsid w:val="00051D1C"/>
    <w:rsid w:val="00051D68"/>
    <w:rsid w:val="00052089"/>
    <w:rsid w:val="00052188"/>
    <w:rsid w:val="000523B7"/>
    <w:rsid w:val="00052610"/>
    <w:rsid w:val="00052A25"/>
    <w:rsid w:val="00053096"/>
    <w:rsid w:val="000531A4"/>
    <w:rsid w:val="00053218"/>
    <w:rsid w:val="000534BE"/>
    <w:rsid w:val="00053800"/>
    <w:rsid w:val="0005383E"/>
    <w:rsid w:val="000539F2"/>
    <w:rsid w:val="00053FBB"/>
    <w:rsid w:val="00053FF9"/>
    <w:rsid w:val="000543F7"/>
    <w:rsid w:val="0005444C"/>
    <w:rsid w:val="000545DC"/>
    <w:rsid w:val="00054A3A"/>
    <w:rsid w:val="00054BA4"/>
    <w:rsid w:val="00054C1C"/>
    <w:rsid w:val="00054C7E"/>
    <w:rsid w:val="00054CF8"/>
    <w:rsid w:val="00054FAD"/>
    <w:rsid w:val="00054FD1"/>
    <w:rsid w:val="0005507C"/>
    <w:rsid w:val="000550BD"/>
    <w:rsid w:val="000550CE"/>
    <w:rsid w:val="00055401"/>
    <w:rsid w:val="00055517"/>
    <w:rsid w:val="00055630"/>
    <w:rsid w:val="000557FB"/>
    <w:rsid w:val="00055A04"/>
    <w:rsid w:val="00055B4A"/>
    <w:rsid w:val="00055BDA"/>
    <w:rsid w:val="00055DAC"/>
    <w:rsid w:val="00055FDA"/>
    <w:rsid w:val="00056053"/>
    <w:rsid w:val="000565F8"/>
    <w:rsid w:val="000567C9"/>
    <w:rsid w:val="0005689D"/>
    <w:rsid w:val="000568AA"/>
    <w:rsid w:val="0005699A"/>
    <w:rsid w:val="00056B3B"/>
    <w:rsid w:val="00056DCC"/>
    <w:rsid w:val="00056E32"/>
    <w:rsid w:val="00056F92"/>
    <w:rsid w:val="00057337"/>
    <w:rsid w:val="00057339"/>
    <w:rsid w:val="000573C7"/>
    <w:rsid w:val="0005740D"/>
    <w:rsid w:val="00057D68"/>
    <w:rsid w:val="00057DA9"/>
    <w:rsid w:val="000602AF"/>
    <w:rsid w:val="0006035A"/>
    <w:rsid w:val="0006045E"/>
    <w:rsid w:val="0006067C"/>
    <w:rsid w:val="00060857"/>
    <w:rsid w:val="000609A3"/>
    <w:rsid w:val="00060D9E"/>
    <w:rsid w:val="00060DA7"/>
    <w:rsid w:val="00060DB5"/>
    <w:rsid w:val="00060DC9"/>
    <w:rsid w:val="00060E45"/>
    <w:rsid w:val="00060F45"/>
    <w:rsid w:val="0006173C"/>
    <w:rsid w:val="000617B6"/>
    <w:rsid w:val="00061858"/>
    <w:rsid w:val="00061F27"/>
    <w:rsid w:val="00061F7F"/>
    <w:rsid w:val="00062047"/>
    <w:rsid w:val="0006273F"/>
    <w:rsid w:val="00062AC6"/>
    <w:rsid w:val="00062D2C"/>
    <w:rsid w:val="00062F1D"/>
    <w:rsid w:val="000638D6"/>
    <w:rsid w:val="000638EF"/>
    <w:rsid w:val="00063971"/>
    <w:rsid w:val="00063C33"/>
    <w:rsid w:val="00063DA7"/>
    <w:rsid w:val="00064307"/>
    <w:rsid w:val="00064377"/>
    <w:rsid w:val="00064435"/>
    <w:rsid w:val="0006443C"/>
    <w:rsid w:val="00064933"/>
    <w:rsid w:val="00064AA3"/>
    <w:rsid w:val="00064DBE"/>
    <w:rsid w:val="00064FD5"/>
    <w:rsid w:val="00065070"/>
    <w:rsid w:val="000652B4"/>
    <w:rsid w:val="0006536C"/>
    <w:rsid w:val="00065426"/>
    <w:rsid w:val="0006549D"/>
    <w:rsid w:val="00065A97"/>
    <w:rsid w:val="00065C69"/>
    <w:rsid w:val="00065EDD"/>
    <w:rsid w:val="0006604D"/>
    <w:rsid w:val="000662BA"/>
    <w:rsid w:val="00066360"/>
    <w:rsid w:val="00066774"/>
    <w:rsid w:val="00066789"/>
    <w:rsid w:val="000669A2"/>
    <w:rsid w:val="000669A7"/>
    <w:rsid w:val="00066CAB"/>
    <w:rsid w:val="00066E27"/>
    <w:rsid w:val="00066EF4"/>
    <w:rsid w:val="0006736E"/>
    <w:rsid w:val="00067374"/>
    <w:rsid w:val="0006749E"/>
    <w:rsid w:val="00067745"/>
    <w:rsid w:val="00067752"/>
    <w:rsid w:val="00067777"/>
    <w:rsid w:val="00067A9A"/>
    <w:rsid w:val="00067BEE"/>
    <w:rsid w:val="000702FF"/>
    <w:rsid w:val="00070333"/>
    <w:rsid w:val="000705B4"/>
    <w:rsid w:val="000705ED"/>
    <w:rsid w:val="00070662"/>
    <w:rsid w:val="00071005"/>
    <w:rsid w:val="0007127F"/>
    <w:rsid w:val="0007134A"/>
    <w:rsid w:val="0007139D"/>
    <w:rsid w:val="00071504"/>
    <w:rsid w:val="0007152E"/>
    <w:rsid w:val="000715FD"/>
    <w:rsid w:val="000719E4"/>
    <w:rsid w:val="00071A7C"/>
    <w:rsid w:val="00071B2F"/>
    <w:rsid w:val="00071B37"/>
    <w:rsid w:val="00071C09"/>
    <w:rsid w:val="00071E95"/>
    <w:rsid w:val="00072031"/>
    <w:rsid w:val="0007207B"/>
    <w:rsid w:val="00072247"/>
    <w:rsid w:val="0007285B"/>
    <w:rsid w:val="00072905"/>
    <w:rsid w:val="00072CB8"/>
    <w:rsid w:val="00072D9D"/>
    <w:rsid w:val="00072E86"/>
    <w:rsid w:val="00073371"/>
    <w:rsid w:val="0007354B"/>
    <w:rsid w:val="000736C5"/>
    <w:rsid w:val="000736ED"/>
    <w:rsid w:val="0007385C"/>
    <w:rsid w:val="000738D3"/>
    <w:rsid w:val="000739D4"/>
    <w:rsid w:val="00073A31"/>
    <w:rsid w:val="00073BDB"/>
    <w:rsid w:val="00073D4C"/>
    <w:rsid w:val="00073E69"/>
    <w:rsid w:val="00073FF9"/>
    <w:rsid w:val="00074080"/>
    <w:rsid w:val="000741F7"/>
    <w:rsid w:val="0007446F"/>
    <w:rsid w:val="00074566"/>
    <w:rsid w:val="00074574"/>
    <w:rsid w:val="00074717"/>
    <w:rsid w:val="00074821"/>
    <w:rsid w:val="00074AA3"/>
    <w:rsid w:val="00074AA4"/>
    <w:rsid w:val="00074ABC"/>
    <w:rsid w:val="00074B41"/>
    <w:rsid w:val="00074B68"/>
    <w:rsid w:val="00074F03"/>
    <w:rsid w:val="00075234"/>
    <w:rsid w:val="000752DB"/>
    <w:rsid w:val="0007544C"/>
    <w:rsid w:val="00075521"/>
    <w:rsid w:val="00075769"/>
    <w:rsid w:val="0007589C"/>
    <w:rsid w:val="000759A6"/>
    <w:rsid w:val="00075B84"/>
    <w:rsid w:val="00075F3D"/>
    <w:rsid w:val="00075F79"/>
    <w:rsid w:val="0007615C"/>
    <w:rsid w:val="000764DD"/>
    <w:rsid w:val="00076849"/>
    <w:rsid w:val="000768EA"/>
    <w:rsid w:val="00076C84"/>
    <w:rsid w:val="00077044"/>
    <w:rsid w:val="000771DD"/>
    <w:rsid w:val="000772E4"/>
    <w:rsid w:val="00077404"/>
    <w:rsid w:val="00077521"/>
    <w:rsid w:val="000779ED"/>
    <w:rsid w:val="00077B2C"/>
    <w:rsid w:val="00077C24"/>
    <w:rsid w:val="00077ED7"/>
    <w:rsid w:val="00077F7A"/>
    <w:rsid w:val="000801B5"/>
    <w:rsid w:val="0008026F"/>
    <w:rsid w:val="00080660"/>
    <w:rsid w:val="000809D3"/>
    <w:rsid w:val="00080ACF"/>
    <w:rsid w:val="00080B21"/>
    <w:rsid w:val="00080C6A"/>
    <w:rsid w:val="00080E70"/>
    <w:rsid w:val="00080FC8"/>
    <w:rsid w:val="00081236"/>
    <w:rsid w:val="000813D5"/>
    <w:rsid w:val="00081468"/>
    <w:rsid w:val="000814F6"/>
    <w:rsid w:val="00081920"/>
    <w:rsid w:val="00081942"/>
    <w:rsid w:val="000819BB"/>
    <w:rsid w:val="00081C03"/>
    <w:rsid w:val="00081CE8"/>
    <w:rsid w:val="00081D57"/>
    <w:rsid w:val="00082030"/>
    <w:rsid w:val="00082119"/>
    <w:rsid w:val="000822CF"/>
    <w:rsid w:val="000823F0"/>
    <w:rsid w:val="0008257C"/>
    <w:rsid w:val="0008266F"/>
    <w:rsid w:val="0008268E"/>
    <w:rsid w:val="0008289E"/>
    <w:rsid w:val="00082940"/>
    <w:rsid w:val="0008294F"/>
    <w:rsid w:val="00082DD2"/>
    <w:rsid w:val="00082F21"/>
    <w:rsid w:val="00083395"/>
    <w:rsid w:val="0008347D"/>
    <w:rsid w:val="000835BF"/>
    <w:rsid w:val="000835DC"/>
    <w:rsid w:val="00083859"/>
    <w:rsid w:val="00083BCA"/>
    <w:rsid w:val="00083D41"/>
    <w:rsid w:val="00083FDC"/>
    <w:rsid w:val="00083FFD"/>
    <w:rsid w:val="000842F6"/>
    <w:rsid w:val="0008430A"/>
    <w:rsid w:val="0008447E"/>
    <w:rsid w:val="000844DE"/>
    <w:rsid w:val="0008462F"/>
    <w:rsid w:val="00084777"/>
    <w:rsid w:val="000847AA"/>
    <w:rsid w:val="00084A88"/>
    <w:rsid w:val="00084F89"/>
    <w:rsid w:val="000851F2"/>
    <w:rsid w:val="0008523D"/>
    <w:rsid w:val="00085406"/>
    <w:rsid w:val="00085881"/>
    <w:rsid w:val="0008588C"/>
    <w:rsid w:val="00085CE8"/>
    <w:rsid w:val="00085F46"/>
    <w:rsid w:val="0008647A"/>
    <w:rsid w:val="0008656E"/>
    <w:rsid w:val="000867B9"/>
    <w:rsid w:val="000867F1"/>
    <w:rsid w:val="00086BDD"/>
    <w:rsid w:val="00086E74"/>
    <w:rsid w:val="00086EAC"/>
    <w:rsid w:val="00086EAF"/>
    <w:rsid w:val="00086F7E"/>
    <w:rsid w:val="0008700B"/>
    <w:rsid w:val="00087027"/>
    <w:rsid w:val="00087210"/>
    <w:rsid w:val="0008724D"/>
    <w:rsid w:val="00087394"/>
    <w:rsid w:val="00087481"/>
    <w:rsid w:val="0008751C"/>
    <w:rsid w:val="000875FA"/>
    <w:rsid w:val="000876CF"/>
    <w:rsid w:val="0008777F"/>
    <w:rsid w:val="000879D3"/>
    <w:rsid w:val="00087AEE"/>
    <w:rsid w:val="00087C52"/>
    <w:rsid w:val="00087DD3"/>
    <w:rsid w:val="00090027"/>
    <w:rsid w:val="00090063"/>
    <w:rsid w:val="000900F6"/>
    <w:rsid w:val="0009018E"/>
    <w:rsid w:val="000907C4"/>
    <w:rsid w:val="00090878"/>
    <w:rsid w:val="000908CB"/>
    <w:rsid w:val="00090A39"/>
    <w:rsid w:val="00090C10"/>
    <w:rsid w:val="00090CF3"/>
    <w:rsid w:val="00090E9C"/>
    <w:rsid w:val="00090EAE"/>
    <w:rsid w:val="00091328"/>
    <w:rsid w:val="00091644"/>
    <w:rsid w:val="0009167E"/>
    <w:rsid w:val="00091942"/>
    <w:rsid w:val="00091A8C"/>
    <w:rsid w:val="00091BD1"/>
    <w:rsid w:val="00091DE6"/>
    <w:rsid w:val="00091F26"/>
    <w:rsid w:val="00091FA7"/>
    <w:rsid w:val="00091FBD"/>
    <w:rsid w:val="000924E6"/>
    <w:rsid w:val="00092B38"/>
    <w:rsid w:val="00092C66"/>
    <w:rsid w:val="00092D1E"/>
    <w:rsid w:val="00092EA6"/>
    <w:rsid w:val="00093172"/>
    <w:rsid w:val="000932E5"/>
    <w:rsid w:val="00093371"/>
    <w:rsid w:val="00093585"/>
    <w:rsid w:val="000938CC"/>
    <w:rsid w:val="00093EA6"/>
    <w:rsid w:val="00093F5B"/>
    <w:rsid w:val="000942F4"/>
    <w:rsid w:val="00094872"/>
    <w:rsid w:val="000949A7"/>
    <w:rsid w:val="000949C1"/>
    <w:rsid w:val="000949D8"/>
    <w:rsid w:val="00094A27"/>
    <w:rsid w:val="00094D4D"/>
    <w:rsid w:val="00094DDA"/>
    <w:rsid w:val="00094DEC"/>
    <w:rsid w:val="0009510E"/>
    <w:rsid w:val="00095435"/>
    <w:rsid w:val="00095B25"/>
    <w:rsid w:val="00095BCB"/>
    <w:rsid w:val="00095C16"/>
    <w:rsid w:val="00095C7D"/>
    <w:rsid w:val="00095E18"/>
    <w:rsid w:val="000962E6"/>
    <w:rsid w:val="000962F9"/>
    <w:rsid w:val="00096365"/>
    <w:rsid w:val="000963CD"/>
    <w:rsid w:val="00096524"/>
    <w:rsid w:val="000965F4"/>
    <w:rsid w:val="000966AF"/>
    <w:rsid w:val="000967BD"/>
    <w:rsid w:val="00096818"/>
    <w:rsid w:val="0009693D"/>
    <w:rsid w:val="000969B2"/>
    <w:rsid w:val="00096C3F"/>
    <w:rsid w:val="0009707E"/>
    <w:rsid w:val="00097176"/>
    <w:rsid w:val="000972B0"/>
    <w:rsid w:val="000972E7"/>
    <w:rsid w:val="00097474"/>
    <w:rsid w:val="000974CD"/>
    <w:rsid w:val="000975E5"/>
    <w:rsid w:val="00097826"/>
    <w:rsid w:val="00097971"/>
    <w:rsid w:val="00097B2E"/>
    <w:rsid w:val="00097D5F"/>
    <w:rsid w:val="00097E5E"/>
    <w:rsid w:val="000A077B"/>
    <w:rsid w:val="000A0978"/>
    <w:rsid w:val="000A0AED"/>
    <w:rsid w:val="000A0E40"/>
    <w:rsid w:val="000A1644"/>
    <w:rsid w:val="000A16C4"/>
    <w:rsid w:val="000A1792"/>
    <w:rsid w:val="000A1A9D"/>
    <w:rsid w:val="000A1AD0"/>
    <w:rsid w:val="000A1ADB"/>
    <w:rsid w:val="000A1C26"/>
    <w:rsid w:val="000A1C63"/>
    <w:rsid w:val="000A20A4"/>
    <w:rsid w:val="000A20B9"/>
    <w:rsid w:val="000A20E9"/>
    <w:rsid w:val="000A2321"/>
    <w:rsid w:val="000A2616"/>
    <w:rsid w:val="000A2668"/>
    <w:rsid w:val="000A26C3"/>
    <w:rsid w:val="000A298F"/>
    <w:rsid w:val="000A2A4C"/>
    <w:rsid w:val="000A2A68"/>
    <w:rsid w:val="000A2AF5"/>
    <w:rsid w:val="000A2DB7"/>
    <w:rsid w:val="000A2F5E"/>
    <w:rsid w:val="000A2F9D"/>
    <w:rsid w:val="000A2FCA"/>
    <w:rsid w:val="000A33E8"/>
    <w:rsid w:val="000A34DF"/>
    <w:rsid w:val="000A3607"/>
    <w:rsid w:val="000A3673"/>
    <w:rsid w:val="000A36D9"/>
    <w:rsid w:val="000A3709"/>
    <w:rsid w:val="000A3E0E"/>
    <w:rsid w:val="000A3ED1"/>
    <w:rsid w:val="000A4300"/>
    <w:rsid w:val="000A4390"/>
    <w:rsid w:val="000A455C"/>
    <w:rsid w:val="000A4768"/>
    <w:rsid w:val="000A4774"/>
    <w:rsid w:val="000A48D8"/>
    <w:rsid w:val="000A4B1D"/>
    <w:rsid w:val="000A4C38"/>
    <w:rsid w:val="000A4F64"/>
    <w:rsid w:val="000A5006"/>
    <w:rsid w:val="000A518A"/>
    <w:rsid w:val="000A51F0"/>
    <w:rsid w:val="000A5775"/>
    <w:rsid w:val="000A57F1"/>
    <w:rsid w:val="000A5824"/>
    <w:rsid w:val="000A58AB"/>
    <w:rsid w:val="000A59BE"/>
    <w:rsid w:val="000A59FE"/>
    <w:rsid w:val="000A5CE3"/>
    <w:rsid w:val="000A5CF9"/>
    <w:rsid w:val="000A5F9C"/>
    <w:rsid w:val="000A6082"/>
    <w:rsid w:val="000A632E"/>
    <w:rsid w:val="000A66AB"/>
    <w:rsid w:val="000A6900"/>
    <w:rsid w:val="000A69EA"/>
    <w:rsid w:val="000A6E0C"/>
    <w:rsid w:val="000A6F04"/>
    <w:rsid w:val="000A6FE6"/>
    <w:rsid w:val="000A7318"/>
    <w:rsid w:val="000A738A"/>
    <w:rsid w:val="000A755C"/>
    <w:rsid w:val="000A765C"/>
    <w:rsid w:val="000A77BF"/>
    <w:rsid w:val="000A77C2"/>
    <w:rsid w:val="000A7939"/>
    <w:rsid w:val="000A79B1"/>
    <w:rsid w:val="000A7A26"/>
    <w:rsid w:val="000A7B1E"/>
    <w:rsid w:val="000A7B58"/>
    <w:rsid w:val="000A7D5E"/>
    <w:rsid w:val="000A7FBE"/>
    <w:rsid w:val="000B001F"/>
    <w:rsid w:val="000B0197"/>
    <w:rsid w:val="000B026A"/>
    <w:rsid w:val="000B0344"/>
    <w:rsid w:val="000B0574"/>
    <w:rsid w:val="000B068D"/>
    <w:rsid w:val="000B06F8"/>
    <w:rsid w:val="000B0839"/>
    <w:rsid w:val="000B0948"/>
    <w:rsid w:val="000B0B64"/>
    <w:rsid w:val="000B104B"/>
    <w:rsid w:val="000B1151"/>
    <w:rsid w:val="000B1283"/>
    <w:rsid w:val="000B14A1"/>
    <w:rsid w:val="000B18DE"/>
    <w:rsid w:val="000B19E5"/>
    <w:rsid w:val="000B1A82"/>
    <w:rsid w:val="000B1C4A"/>
    <w:rsid w:val="000B1D59"/>
    <w:rsid w:val="000B1E88"/>
    <w:rsid w:val="000B1EFD"/>
    <w:rsid w:val="000B245E"/>
    <w:rsid w:val="000B2512"/>
    <w:rsid w:val="000B26DE"/>
    <w:rsid w:val="000B2983"/>
    <w:rsid w:val="000B2F6D"/>
    <w:rsid w:val="000B2FD7"/>
    <w:rsid w:val="000B32CA"/>
    <w:rsid w:val="000B3394"/>
    <w:rsid w:val="000B3541"/>
    <w:rsid w:val="000B354E"/>
    <w:rsid w:val="000B3626"/>
    <w:rsid w:val="000B37A1"/>
    <w:rsid w:val="000B37C6"/>
    <w:rsid w:val="000B3895"/>
    <w:rsid w:val="000B39E8"/>
    <w:rsid w:val="000B3A00"/>
    <w:rsid w:val="000B3A62"/>
    <w:rsid w:val="000B3AE0"/>
    <w:rsid w:val="000B3B07"/>
    <w:rsid w:val="000B3BDD"/>
    <w:rsid w:val="000B3DA2"/>
    <w:rsid w:val="000B3E26"/>
    <w:rsid w:val="000B3EA0"/>
    <w:rsid w:val="000B3EC2"/>
    <w:rsid w:val="000B4116"/>
    <w:rsid w:val="000B45CF"/>
    <w:rsid w:val="000B4611"/>
    <w:rsid w:val="000B46D8"/>
    <w:rsid w:val="000B47C7"/>
    <w:rsid w:val="000B483D"/>
    <w:rsid w:val="000B4B69"/>
    <w:rsid w:val="000B4D4A"/>
    <w:rsid w:val="000B500D"/>
    <w:rsid w:val="000B50FF"/>
    <w:rsid w:val="000B5179"/>
    <w:rsid w:val="000B51A5"/>
    <w:rsid w:val="000B534D"/>
    <w:rsid w:val="000B5524"/>
    <w:rsid w:val="000B57C8"/>
    <w:rsid w:val="000B58C9"/>
    <w:rsid w:val="000B593F"/>
    <w:rsid w:val="000B5CF9"/>
    <w:rsid w:val="000B5D70"/>
    <w:rsid w:val="000B5F78"/>
    <w:rsid w:val="000B60E2"/>
    <w:rsid w:val="000B6385"/>
    <w:rsid w:val="000B6558"/>
    <w:rsid w:val="000B696C"/>
    <w:rsid w:val="000B69F0"/>
    <w:rsid w:val="000B6B99"/>
    <w:rsid w:val="000B6E84"/>
    <w:rsid w:val="000B6F4B"/>
    <w:rsid w:val="000B6FDA"/>
    <w:rsid w:val="000B7018"/>
    <w:rsid w:val="000B72A7"/>
    <w:rsid w:val="000B7307"/>
    <w:rsid w:val="000B7366"/>
    <w:rsid w:val="000B73AF"/>
    <w:rsid w:val="000B7574"/>
    <w:rsid w:val="000B75D2"/>
    <w:rsid w:val="000B7A50"/>
    <w:rsid w:val="000C004A"/>
    <w:rsid w:val="000C00A9"/>
    <w:rsid w:val="000C00E8"/>
    <w:rsid w:val="000C02E9"/>
    <w:rsid w:val="000C0948"/>
    <w:rsid w:val="000C09F1"/>
    <w:rsid w:val="000C0A09"/>
    <w:rsid w:val="000C0BE2"/>
    <w:rsid w:val="000C0BFF"/>
    <w:rsid w:val="000C0CFD"/>
    <w:rsid w:val="000C0DB1"/>
    <w:rsid w:val="000C0E8A"/>
    <w:rsid w:val="000C0EDB"/>
    <w:rsid w:val="000C0F6B"/>
    <w:rsid w:val="000C104F"/>
    <w:rsid w:val="000C10B9"/>
    <w:rsid w:val="000C127F"/>
    <w:rsid w:val="000C159B"/>
    <w:rsid w:val="000C1A44"/>
    <w:rsid w:val="000C1F8F"/>
    <w:rsid w:val="000C202B"/>
    <w:rsid w:val="000C22BB"/>
    <w:rsid w:val="000C232D"/>
    <w:rsid w:val="000C28F7"/>
    <w:rsid w:val="000C2CBB"/>
    <w:rsid w:val="000C2FA0"/>
    <w:rsid w:val="000C3399"/>
    <w:rsid w:val="000C3435"/>
    <w:rsid w:val="000C3664"/>
    <w:rsid w:val="000C3775"/>
    <w:rsid w:val="000C3862"/>
    <w:rsid w:val="000C3A0A"/>
    <w:rsid w:val="000C3A45"/>
    <w:rsid w:val="000C3A52"/>
    <w:rsid w:val="000C3D0C"/>
    <w:rsid w:val="000C3EF8"/>
    <w:rsid w:val="000C3F34"/>
    <w:rsid w:val="000C3FD0"/>
    <w:rsid w:val="000C40F0"/>
    <w:rsid w:val="000C40FB"/>
    <w:rsid w:val="000C435A"/>
    <w:rsid w:val="000C4517"/>
    <w:rsid w:val="000C45FC"/>
    <w:rsid w:val="000C468E"/>
    <w:rsid w:val="000C471C"/>
    <w:rsid w:val="000C4840"/>
    <w:rsid w:val="000C4999"/>
    <w:rsid w:val="000C4A4C"/>
    <w:rsid w:val="000C4A79"/>
    <w:rsid w:val="000C4D44"/>
    <w:rsid w:val="000C4FD3"/>
    <w:rsid w:val="000C503C"/>
    <w:rsid w:val="000C5163"/>
    <w:rsid w:val="000C5520"/>
    <w:rsid w:val="000C557A"/>
    <w:rsid w:val="000C5711"/>
    <w:rsid w:val="000C5847"/>
    <w:rsid w:val="000C5B6E"/>
    <w:rsid w:val="000C6056"/>
    <w:rsid w:val="000C60C2"/>
    <w:rsid w:val="000C6282"/>
    <w:rsid w:val="000C64E3"/>
    <w:rsid w:val="000C6593"/>
    <w:rsid w:val="000C6782"/>
    <w:rsid w:val="000C67C2"/>
    <w:rsid w:val="000C67DA"/>
    <w:rsid w:val="000C6DD3"/>
    <w:rsid w:val="000C6E37"/>
    <w:rsid w:val="000C6EDE"/>
    <w:rsid w:val="000C6F6F"/>
    <w:rsid w:val="000C6FAB"/>
    <w:rsid w:val="000C7064"/>
    <w:rsid w:val="000C7651"/>
    <w:rsid w:val="000C7B88"/>
    <w:rsid w:val="000C7C40"/>
    <w:rsid w:val="000C7F20"/>
    <w:rsid w:val="000D04A5"/>
    <w:rsid w:val="000D04BF"/>
    <w:rsid w:val="000D07ED"/>
    <w:rsid w:val="000D0AB6"/>
    <w:rsid w:val="000D0D89"/>
    <w:rsid w:val="000D0DC1"/>
    <w:rsid w:val="000D0DDC"/>
    <w:rsid w:val="000D0EA9"/>
    <w:rsid w:val="000D0EAE"/>
    <w:rsid w:val="000D0F31"/>
    <w:rsid w:val="000D0F4E"/>
    <w:rsid w:val="000D114E"/>
    <w:rsid w:val="000D1150"/>
    <w:rsid w:val="000D12AE"/>
    <w:rsid w:val="000D1396"/>
    <w:rsid w:val="000D170A"/>
    <w:rsid w:val="000D1728"/>
    <w:rsid w:val="000D17F2"/>
    <w:rsid w:val="000D1B31"/>
    <w:rsid w:val="000D1BAE"/>
    <w:rsid w:val="000D1BE8"/>
    <w:rsid w:val="000D1C59"/>
    <w:rsid w:val="000D1C64"/>
    <w:rsid w:val="000D1C75"/>
    <w:rsid w:val="000D2101"/>
    <w:rsid w:val="000D21F8"/>
    <w:rsid w:val="000D2260"/>
    <w:rsid w:val="000D232B"/>
    <w:rsid w:val="000D23A5"/>
    <w:rsid w:val="000D2643"/>
    <w:rsid w:val="000D2771"/>
    <w:rsid w:val="000D27D4"/>
    <w:rsid w:val="000D282D"/>
    <w:rsid w:val="000D2954"/>
    <w:rsid w:val="000D2991"/>
    <w:rsid w:val="000D2992"/>
    <w:rsid w:val="000D2BDE"/>
    <w:rsid w:val="000D2ED6"/>
    <w:rsid w:val="000D31BF"/>
    <w:rsid w:val="000D320F"/>
    <w:rsid w:val="000D351F"/>
    <w:rsid w:val="000D39E1"/>
    <w:rsid w:val="000D3A39"/>
    <w:rsid w:val="000D3E55"/>
    <w:rsid w:val="000D3EAA"/>
    <w:rsid w:val="000D3F56"/>
    <w:rsid w:val="000D4011"/>
    <w:rsid w:val="000D4122"/>
    <w:rsid w:val="000D415E"/>
    <w:rsid w:val="000D42C6"/>
    <w:rsid w:val="000D4678"/>
    <w:rsid w:val="000D478A"/>
    <w:rsid w:val="000D4831"/>
    <w:rsid w:val="000D4E5E"/>
    <w:rsid w:val="000D4F00"/>
    <w:rsid w:val="000D5077"/>
    <w:rsid w:val="000D5157"/>
    <w:rsid w:val="000D51B8"/>
    <w:rsid w:val="000D53B2"/>
    <w:rsid w:val="000D55AB"/>
    <w:rsid w:val="000D5A70"/>
    <w:rsid w:val="000D5BF5"/>
    <w:rsid w:val="000D5D21"/>
    <w:rsid w:val="000D5E4D"/>
    <w:rsid w:val="000D5E8C"/>
    <w:rsid w:val="000D5F52"/>
    <w:rsid w:val="000D5F69"/>
    <w:rsid w:val="000D5F9C"/>
    <w:rsid w:val="000D60AB"/>
    <w:rsid w:val="000D62B8"/>
    <w:rsid w:val="000D644B"/>
    <w:rsid w:val="000D6827"/>
    <w:rsid w:val="000D68C9"/>
    <w:rsid w:val="000D692C"/>
    <w:rsid w:val="000D6978"/>
    <w:rsid w:val="000D6A2D"/>
    <w:rsid w:val="000D6BB3"/>
    <w:rsid w:val="000D6C60"/>
    <w:rsid w:val="000D70E9"/>
    <w:rsid w:val="000D71E6"/>
    <w:rsid w:val="000D7335"/>
    <w:rsid w:val="000D7362"/>
    <w:rsid w:val="000D73F9"/>
    <w:rsid w:val="000D7473"/>
    <w:rsid w:val="000D759F"/>
    <w:rsid w:val="000D7693"/>
    <w:rsid w:val="000D76FB"/>
    <w:rsid w:val="000D7872"/>
    <w:rsid w:val="000D7ABC"/>
    <w:rsid w:val="000D7DE4"/>
    <w:rsid w:val="000D7FEE"/>
    <w:rsid w:val="000E00D2"/>
    <w:rsid w:val="000E0366"/>
    <w:rsid w:val="000E0495"/>
    <w:rsid w:val="000E0603"/>
    <w:rsid w:val="000E06EE"/>
    <w:rsid w:val="000E07CD"/>
    <w:rsid w:val="000E0998"/>
    <w:rsid w:val="000E0D2A"/>
    <w:rsid w:val="000E0F24"/>
    <w:rsid w:val="000E0FFF"/>
    <w:rsid w:val="000E101C"/>
    <w:rsid w:val="000E1021"/>
    <w:rsid w:val="000E11A9"/>
    <w:rsid w:val="000E139E"/>
    <w:rsid w:val="000E1572"/>
    <w:rsid w:val="000E1700"/>
    <w:rsid w:val="000E1CA1"/>
    <w:rsid w:val="000E1D5C"/>
    <w:rsid w:val="000E1F35"/>
    <w:rsid w:val="000E2217"/>
    <w:rsid w:val="000E24CD"/>
    <w:rsid w:val="000E254E"/>
    <w:rsid w:val="000E2743"/>
    <w:rsid w:val="000E2797"/>
    <w:rsid w:val="000E2A26"/>
    <w:rsid w:val="000E2C68"/>
    <w:rsid w:val="000E3011"/>
    <w:rsid w:val="000E31B9"/>
    <w:rsid w:val="000E32AF"/>
    <w:rsid w:val="000E33AD"/>
    <w:rsid w:val="000E37C1"/>
    <w:rsid w:val="000E393B"/>
    <w:rsid w:val="000E394A"/>
    <w:rsid w:val="000E3B0A"/>
    <w:rsid w:val="000E3DD6"/>
    <w:rsid w:val="000E3E84"/>
    <w:rsid w:val="000E3F8E"/>
    <w:rsid w:val="000E4014"/>
    <w:rsid w:val="000E44B7"/>
    <w:rsid w:val="000E4639"/>
    <w:rsid w:val="000E4854"/>
    <w:rsid w:val="000E496E"/>
    <w:rsid w:val="000E49FB"/>
    <w:rsid w:val="000E4CB9"/>
    <w:rsid w:val="000E4EE5"/>
    <w:rsid w:val="000E4F49"/>
    <w:rsid w:val="000E4F5D"/>
    <w:rsid w:val="000E5598"/>
    <w:rsid w:val="000E571A"/>
    <w:rsid w:val="000E5A6D"/>
    <w:rsid w:val="000E5BCE"/>
    <w:rsid w:val="000E5E6A"/>
    <w:rsid w:val="000E5EB2"/>
    <w:rsid w:val="000E5F0F"/>
    <w:rsid w:val="000E61D0"/>
    <w:rsid w:val="000E636B"/>
    <w:rsid w:val="000E6E2F"/>
    <w:rsid w:val="000E6ED0"/>
    <w:rsid w:val="000E7025"/>
    <w:rsid w:val="000E7263"/>
    <w:rsid w:val="000E7289"/>
    <w:rsid w:val="000E72DD"/>
    <w:rsid w:val="000E74B0"/>
    <w:rsid w:val="000E7517"/>
    <w:rsid w:val="000E7912"/>
    <w:rsid w:val="000E7B24"/>
    <w:rsid w:val="000E7E8B"/>
    <w:rsid w:val="000F025D"/>
    <w:rsid w:val="000F0288"/>
    <w:rsid w:val="000F039D"/>
    <w:rsid w:val="000F03B4"/>
    <w:rsid w:val="000F04AA"/>
    <w:rsid w:val="000F0523"/>
    <w:rsid w:val="000F0579"/>
    <w:rsid w:val="000F092A"/>
    <w:rsid w:val="000F0C30"/>
    <w:rsid w:val="000F0C50"/>
    <w:rsid w:val="000F0E03"/>
    <w:rsid w:val="000F0E46"/>
    <w:rsid w:val="000F0EED"/>
    <w:rsid w:val="000F0FEE"/>
    <w:rsid w:val="000F11E5"/>
    <w:rsid w:val="000F1275"/>
    <w:rsid w:val="000F1299"/>
    <w:rsid w:val="000F1694"/>
    <w:rsid w:val="000F1DA0"/>
    <w:rsid w:val="000F1DB3"/>
    <w:rsid w:val="000F2099"/>
    <w:rsid w:val="000F210B"/>
    <w:rsid w:val="000F229A"/>
    <w:rsid w:val="000F25F0"/>
    <w:rsid w:val="000F2835"/>
    <w:rsid w:val="000F2862"/>
    <w:rsid w:val="000F2A15"/>
    <w:rsid w:val="000F2CA9"/>
    <w:rsid w:val="000F2DB1"/>
    <w:rsid w:val="000F2FB3"/>
    <w:rsid w:val="000F2FDF"/>
    <w:rsid w:val="000F30D0"/>
    <w:rsid w:val="000F3AB1"/>
    <w:rsid w:val="000F3E53"/>
    <w:rsid w:val="000F3F2A"/>
    <w:rsid w:val="000F3F94"/>
    <w:rsid w:val="000F425B"/>
    <w:rsid w:val="000F45BB"/>
    <w:rsid w:val="000F45C4"/>
    <w:rsid w:val="000F467A"/>
    <w:rsid w:val="000F4707"/>
    <w:rsid w:val="000F48EC"/>
    <w:rsid w:val="000F4EC4"/>
    <w:rsid w:val="000F4F80"/>
    <w:rsid w:val="000F50E0"/>
    <w:rsid w:val="000F53CD"/>
    <w:rsid w:val="000F552F"/>
    <w:rsid w:val="000F5537"/>
    <w:rsid w:val="000F56A3"/>
    <w:rsid w:val="000F574C"/>
    <w:rsid w:val="000F5948"/>
    <w:rsid w:val="000F595F"/>
    <w:rsid w:val="000F5A9E"/>
    <w:rsid w:val="000F5ABA"/>
    <w:rsid w:val="000F5B2B"/>
    <w:rsid w:val="000F5C12"/>
    <w:rsid w:val="000F5D22"/>
    <w:rsid w:val="000F60C6"/>
    <w:rsid w:val="000F658B"/>
    <w:rsid w:val="000F66F8"/>
    <w:rsid w:val="000F67DA"/>
    <w:rsid w:val="000F69E4"/>
    <w:rsid w:val="000F6A4F"/>
    <w:rsid w:val="000F6B65"/>
    <w:rsid w:val="000F71CD"/>
    <w:rsid w:val="000F73DE"/>
    <w:rsid w:val="000F741E"/>
    <w:rsid w:val="000F7806"/>
    <w:rsid w:val="000F7BAB"/>
    <w:rsid w:val="000F7C6E"/>
    <w:rsid w:val="000F7CBF"/>
    <w:rsid w:val="000F7CC4"/>
    <w:rsid w:val="000F7D83"/>
    <w:rsid w:val="000F7DC0"/>
    <w:rsid w:val="000F7DCA"/>
    <w:rsid w:val="000F7EAC"/>
    <w:rsid w:val="000F7EBE"/>
    <w:rsid w:val="000F7FCF"/>
    <w:rsid w:val="000F7FD9"/>
    <w:rsid w:val="00100012"/>
    <w:rsid w:val="00100522"/>
    <w:rsid w:val="0010057A"/>
    <w:rsid w:val="001005C9"/>
    <w:rsid w:val="0010061C"/>
    <w:rsid w:val="001006F9"/>
    <w:rsid w:val="00100A91"/>
    <w:rsid w:val="00100EBA"/>
    <w:rsid w:val="00100ECC"/>
    <w:rsid w:val="00100F1F"/>
    <w:rsid w:val="00101012"/>
    <w:rsid w:val="00101109"/>
    <w:rsid w:val="00101151"/>
    <w:rsid w:val="00101244"/>
    <w:rsid w:val="0010126E"/>
    <w:rsid w:val="001013EE"/>
    <w:rsid w:val="00101542"/>
    <w:rsid w:val="0010161A"/>
    <w:rsid w:val="00101761"/>
    <w:rsid w:val="00101777"/>
    <w:rsid w:val="00101E0E"/>
    <w:rsid w:val="00101E54"/>
    <w:rsid w:val="00101EB6"/>
    <w:rsid w:val="00101ED5"/>
    <w:rsid w:val="00101FDF"/>
    <w:rsid w:val="0010245D"/>
    <w:rsid w:val="001025F4"/>
    <w:rsid w:val="001026D0"/>
    <w:rsid w:val="00102706"/>
    <w:rsid w:val="00102A86"/>
    <w:rsid w:val="00102BC5"/>
    <w:rsid w:val="00103167"/>
    <w:rsid w:val="0010326F"/>
    <w:rsid w:val="00103462"/>
    <w:rsid w:val="001034EB"/>
    <w:rsid w:val="00103A1E"/>
    <w:rsid w:val="00103A35"/>
    <w:rsid w:val="0010438B"/>
    <w:rsid w:val="001044C0"/>
    <w:rsid w:val="00104648"/>
    <w:rsid w:val="00104A8F"/>
    <w:rsid w:val="0010506B"/>
    <w:rsid w:val="00105293"/>
    <w:rsid w:val="00105447"/>
    <w:rsid w:val="00105790"/>
    <w:rsid w:val="00105AF4"/>
    <w:rsid w:val="00105B96"/>
    <w:rsid w:val="00105E29"/>
    <w:rsid w:val="00106345"/>
    <w:rsid w:val="0010637D"/>
    <w:rsid w:val="001064B3"/>
    <w:rsid w:val="00106572"/>
    <w:rsid w:val="001066A9"/>
    <w:rsid w:val="001068B6"/>
    <w:rsid w:val="00106905"/>
    <w:rsid w:val="00106AEF"/>
    <w:rsid w:val="00106B77"/>
    <w:rsid w:val="00106CC4"/>
    <w:rsid w:val="00106CCC"/>
    <w:rsid w:val="00106D1C"/>
    <w:rsid w:val="00106DC0"/>
    <w:rsid w:val="00106F7A"/>
    <w:rsid w:val="001072A2"/>
    <w:rsid w:val="001072CD"/>
    <w:rsid w:val="00107365"/>
    <w:rsid w:val="001074BE"/>
    <w:rsid w:val="001074C3"/>
    <w:rsid w:val="00107523"/>
    <w:rsid w:val="001079E2"/>
    <w:rsid w:val="00107A7A"/>
    <w:rsid w:val="00107BA5"/>
    <w:rsid w:val="00107CD9"/>
    <w:rsid w:val="00107F3F"/>
    <w:rsid w:val="001100FF"/>
    <w:rsid w:val="001101B2"/>
    <w:rsid w:val="00110288"/>
    <w:rsid w:val="00110465"/>
    <w:rsid w:val="0011060C"/>
    <w:rsid w:val="001106B1"/>
    <w:rsid w:val="001106C6"/>
    <w:rsid w:val="00110897"/>
    <w:rsid w:val="001108E7"/>
    <w:rsid w:val="001109AD"/>
    <w:rsid w:val="00110A9B"/>
    <w:rsid w:val="00110CA7"/>
    <w:rsid w:val="0011100B"/>
    <w:rsid w:val="001110D7"/>
    <w:rsid w:val="001113CF"/>
    <w:rsid w:val="001113EF"/>
    <w:rsid w:val="0011198D"/>
    <w:rsid w:val="00111ABD"/>
    <w:rsid w:val="00111D3B"/>
    <w:rsid w:val="00111DA8"/>
    <w:rsid w:val="00111E55"/>
    <w:rsid w:val="00111E78"/>
    <w:rsid w:val="00112228"/>
    <w:rsid w:val="00112286"/>
    <w:rsid w:val="00112694"/>
    <w:rsid w:val="001126CD"/>
    <w:rsid w:val="0011275C"/>
    <w:rsid w:val="00112774"/>
    <w:rsid w:val="00112827"/>
    <w:rsid w:val="0011297C"/>
    <w:rsid w:val="00112A76"/>
    <w:rsid w:val="00112BE7"/>
    <w:rsid w:val="00112CB5"/>
    <w:rsid w:val="00112D5B"/>
    <w:rsid w:val="00112F39"/>
    <w:rsid w:val="001132B5"/>
    <w:rsid w:val="001133DA"/>
    <w:rsid w:val="00113526"/>
    <w:rsid w:val="00113691"/>
    <w:rsid w:val="00113822"/>
    <w:rsid w:val="00113C6D"/>
    <w:rsid w:val="00113DCF"/>
    <w:rsid w:val="00114058"/>
    <w:rsid w:val="001141D6"/>
    <w:rsid w:val="00114653"/>
    <w:rsid w:val="00114A16"/>
    <w:rsid w:val="00114A4C"/>
    <w:rsid w:val="00114A54"/>
    <w:rsid w:val="00114A57"/>
    <w:rsid w:val="00114B46"/>
    <w:rsid w:val="001150D8"/>
    <w:rsid w:val="00115130"/>
    <w:rsid w:val="001152DD"/>
    <w:rsid w:val="0011533E"/>
    <w:rsid w:val="00115503"/>
    <w:rsid w:val="0011561F"/>
    <w:rsid w:val="00115824"/>
    <w:rsid w:val="001159D4"/>
    <w:rsid w:val="00115A68"/>
    <w:rsid w:val="00115AD5"/>
    <w:rsid w:val="00115C18"/>
    <w:rsid w:val="00115E2A"/>
    <w:rsid w:val="00116150"/>
    <w:rsid w:val="001164D2"/>
    <w:rsid w:val="001165AE"/>
    <w:rsid w:val="001167C8"/>
    <w:rsid w:val="00116B14"/>
    <w:rsid w:val="00116CBB"/>
    <w:rsid w:val="00116E27"/>
    <w:rsid w:val="00116E59"/>
    <w:rsid w:val="00116E8E"/>
    <w:rsid w:val="00116EF2"/>
    <w:rsid w:val="001170C8"/>
    <w:rsid w:val="00117164"/>
    <w:rsid w:val="001175EA"/>
    <w:rsid w:val="00117931"/>
    <w:rsid w:val="001179C5"/>
    <w:rsid w:val="00117AF9"/>
    <w:rsid w:val="00117BB1"/>
    <w:rsid w:val="00117D50"/>
    <w:rsid w:val="00117F9F"/>
    <w:rsid w:val="00120150"/>
    <w:rsid w:val="001201B8"/>
    <w:rsid w:val="00120495"/>
    <w:rsid w:val="001204A0"/>
    <w:rsid w:val="001204C2"/>
    <w:rsid w:val="00120550"/>
    <w:rsid w:val="00120666"/>
    <w:rsid w:val="00120921"/>
    <w:rsid w:val="00120970"/>
    <w:rsid w:val="00120A54"/>
    <w:rsid w:val="00120A58"/>
    <w:rsid w:val="00120CE1"/>
    <w:rsid w:val="001216F5"/>
    <w:rsid w:val="00121773"/>
    <w:rsid w:val="0012194E"/>
    <w:rsid w:val="00121CFD"/>
    <w:rsid w:val="00121EB1"/>
    <w:rsid w:val="00122251"/>
    <w:rsid w:val="0012230B"/>
    <w:rsid w:val="001224CA"/>
    <w:rsid w:val="001225A5"/>
    <w:rsid w:val="00122A70"/>
    <w:rsid w:val="00122C3A"/>
    <w:rsid w:val="00122C9D"/>
    <w:rsid w:val="00122F5D"/>
    <w:rsid w:val="00123414"/>
    <w:rsid w:val="00123729"/>
    <w:rsid w:val="0012372D"/>
    <w:rsid w:val="00123749"/>
    <w:rsid w:val="001239A2"/>
    <w:rsid w:val="00123A69"/>
    <w:rsid w:val="00123AEB"/>
    <w:rsid w:val="00123D0F"/>
    <w:rsid w:val="00123ECB"/>
    <w:rsid w:val="00123F7B"/>
    <w:rsid w:val="001241F5"/>
    <w:rsid w:val="001242A6"/>
    <w:rsid w:val="00124349"/>
    <w:rsid w:val="001243E7"/>
    <w:rsid w:val="0012444F"/>
    <w:rsid w:val="0012452B"/>
    <w:rsid w:val="00124656"/>
    <w:rsid w:val="00124773"/>
    <w:rsid w:val="001247CA"/>
    <w:rsid w:val="00124A5F"/>
    <w:rsid w:val="00124E53"/>
    <w:rsid w:val="00125182"/>
    <w:rsid w:val="001251D6"/>
    <w:rsid w:val="001254BB"/>
    <w:rsid w:val="001256DC"/>
    <w:rsid w:val="00125758"/>
    <w:rsid w:val="001257EA"/>
    <w:rsid w:val="001258D0"/>
    <w:rsid w:val="00125B89"/>
    <w:rsid w:val="00125C0B"/>
    <w:rsid w:val="00125CF1"/>
    <w:rsid w:val="00125D60"/>
    <w:rsid w:val="00125ECA"/>
    <w:rsid w:val="00125FC2"/>
    <w:rsid w:val="001262F2"/>
    <w:rsid w:val="00126369"/>
    <w:rsid w:val="001263D4"/>
    <w:rsid w:val="00126C86"/>
    <w:rsid w:val="00126E14"/>
    <w:rsid w:val="00126F72"/>
    <w:rsid w:val="0012705E"/>
    <w:rsid w:val="0012729F"/>
    <w:rsid w:val="001272F3"/>
    <w:rsid w:val="001274A0"/>
    <w:rsid w:val="0012780D"/>
    <w:rsid w:val="00127C00"/>
    <w:rsid w:val="00130083"/>
    <w:rsid w:val="00130218"/>
    <w:rsid w:val="001303DB"/>
    <w:rsid w:val="0013053B"/>
    <w:rsid w:val="00130709"/>
    <w:rsid w:val="00130884"/>
    <w:rsid w:val="0013092E"/>
    <w:rsid w:val="00130999"/>
    <w:rsid w:val="001309DC"/>
    <w:rsid w:val="00130AC5"/>
    <w:rsid w:val="00130BB6"/>
    <w:rsid w:val="00130C6E"/>
    <w:rsid w:val="00130E78"/>
    <w:rsid w:val="00130F19"/>
    <w:rsid w:val="001310C1"/>
    <w:rsid w:val="00131251"/>
    <w:rsid w:val="0013125A"/>
    <w:rsid w:val="00131268"/>
    <w:rsid w:val="001318B0"/>
    <w:rsid w:val="00131957"/>
    <w:rsid w:val="001319A6"/>
    <w:rsid w:val="001319BC"/>
    <w:rsid w:val="00131A97"/>
    <w:rsid w:val="00131AB6"/>
    <w:rsid w:val="00131AB9"/>
    <w:rsid w:val="00131B7E"/>
    <w:rsid w:val="00131C6B"/>
    <w:rsid w:val="00132027"/>
    <w:rsid w:val="001320BA"/>
    <w:rsid w:val="001323EE"/>
    <w:rsid w:val="001327DC"/>
    <w:rsid w:val="001329B6"/>
    <w:rsid w:val="00132C20"/>
    <w:rsid w:val="00132C73"/>
    <w:rsid w:val="00132CC2"/>
    <w:rsid w:val="00132CCC"/>
    <w:rsid w:val="001333A3"/>
    <w:rsid w:val="0013347D"/>
    <w:rsid w:val="0013357B"/>
    <w:rsid w:val="0013362D"/>
    <w:rsid w:val="0013371C"/>
    <w:rsid w:val="001338EA"/>
    <w:rsid w:val="001339A0"/>
    <w:rsid w:val="00133AAA"/>
    <w:rsid w:val="00133AB5"/>
    <w:rsid w:val="00133D6B"/>
    <w:rsid w:val="001341E9"/>
    <w:rsid w:val="00134392"/>
    <w:rsid w:val="0013449C"/>
    <w:rsid w:val="00134523"/>
    <w:rsid w:val="00134564"/>
    <w:rsid w:val="001349D8"/>
    <w:rsid w:val="00134E58"/>
    <w:rsid w:val="00134F7F"/>
    <w:rsid w:val="001353F6"/>
    <w:rsid w:val="0013585E"/>
    <w:rsid w:val="00135B0C"/>
    <w:rsid w:val="00135C03"/>
    <w:rsid w:val="00135C85"/>
    <w:rsid w:val="00135C8D"/>
    <w:rsid w:val="00135E4A"/>
    <w:rsid w:val="00135F99"/>
    <w:rsid w:val="0013607D"/>
    <w:rsid w:val="00136118"/>
    <w:rsid w:val="0013626C"/>
    <w:rsid w:val="001362D3"/>
    <w:rsid w:val="00136599"/>
    <w:rsid w:val="00136AC5"/>
    <w:rsid w:val="00136B27"/>
    <w:rsid w:val="00136E4E"/>
    <w:rsid w:val="00136E65"/>
    <w:rsid w:val="00136FC2"/>
    <w:rsid w:val="00137149"/>
    <w:rsid w:val="001371E9"/>
    <w:rsid w:val="00137423"/>
    <w:rsid w:val="001374BD"/>
    <w:rsid w:val="001376EA"/>
    <w:rsid w:val="00137B35"/>
    <w:rsid w:val="00137B4D"/>
    <w:rsid w:val="00137BC6"/>
    <w:rsid w:val="00137BD6"/>
    <w:rsid w:val="001401E5"/>
    <w:rsid w:val="001402D3"/>
    <w:rsid w:val="001403A8"/>
    <w:rsid w:val="0014054F"/>
    <w:rsid w:val="00140564"/>
    <w:rsid w:val="001406F2"/>
    <w:rsid w:val="00140951"/>
    <w:rsid w:val="0014096D"/>
    <w:rsid w:val="001409E5"/>
    <w:rsid w:val="00140E7F"/>
    <w:rsid w:val="00140FCA"/>
    <w:rsid w:val="0014102D"/>
    <w:rsid w:val="0014102F"/>
    <w:rsid w:val="00141181"/>
    <w:rsid w:val="001412A2"/>
    <w:rsid w:val="00141381"/>
    <w:rsid w:val="00141AE9"/>
    <w:rsid w:val="00141CF1"/>
    <w:rsid w:val="0014227C"/>
    <w:rsid w:val="001424F8"/>
    <w:rsid w:val="00142656"/>
    <w:rsid w:val="00142894"/>
    <w:rsid w:val="00142906"/>
    <w:rsid w:val="00142952"/>
    <w:rsid w:val="00142C69"/>
    <w:rsid w:val="00143268"/>
    <w:rsid w:val="00143353"/>
    <w:rsid w:val="00143360"/>
    <w:rsid w:val="00143495"/>
    <w:rsid w:val="0014374F"/>
    <w:rsid w:val="0014389A"/>
    <w:rsid w:val="0014395D"/>
    <w:rsid w:val="0014395F"/>
    <w:rsid w:val="00143E2D"/>
    <w:rsid w:val="001440AF"/>
    <w:rsid w:val="001442FF"/>
    <w:rsid w:val="001443A0"/>
    <w:rsid w:val="001445E6"/>
    <w:rsid w:val="001445F5"/>
    <w:rsid w:val="001447A2"/>
    <w:rsid w:val="00144A01"/>
    <w:rsid w:val="00144A1C"/>
    <w:rsid w:val="00144B65"/>
    <w:rsid w:val="00144B6C"/>
    <w:rsid w:val="00144CFF"/>
    <w:rsid w:val="00145184"/>
    <w:rsid w:val="001451F9"/>
    <w:rsid w:val="001454F7"/>
    <w:rsid w:val="001455C2"/>
    <w:rsid w:val="0014586B"/>
    <w:rsid w:val="001459DF"/>
    <w:rsid w:val="00145B8A"/>
    <w:rsid w:val="00145BD5"/>
    <w:rsid w:val="00145C43"/>
    <w:rsid w:val="00145CB1"/>
    <w:rsid w:val="00145D6D"/>
    <w:rsid w:val="00145D97"/>
    <w:rsid w:val="00145E51"/>
    <w:rsid w:val="00145EE8"/>
    <w:rsid w:val="00145F28"/>
    <w:rsid w:val="00145F58"/>
    <w:rsid w:val="00146080"/>
    <w:rsid w:val="001460E2"/>
    <w:rsid w:val="001461C7"/>
    <w:rsid w:val="0014630C"/>
    <w:rsid w:val="00146414"/>
    <w:rsid w:val="00146422"/>
    <w:rsid w:val="00146514"/>
    <w:rsid w:val="00146549"/>
    <w:rsid w:val="00146834"/>
    <w:rsid w:val="00146B06"/>
    <w:rsid w:val="00146CCB"/>
    <w:rsid w:val="00146D47"/>
    <w:rsid w:val="00146E60"/>
    <w:rsid w:val="00146EF6"/>
    <w:rsid w:val="0014702C"/>
    <w:rsid w:val="001471BF"/>
    <w:rsid w:val="0014794A"/>
    <w:rsid w:val="00147A77"/>
    <w:rsid w:val="00147C09"/>
    <w:rsid w:val="00147E24"/>
    <w:rsid w:val="00147FCD"/>
    <w:rsid w:val="00150011"/>
    <w:rsid w:val="00150180"/>
    <w:rsid w:val="001503F6"/>
    <w:rsid w:val="00150463"/>
    <w:rsid w:val="0015049B"/>
    <w:rsid w:val="001505F9"/>
    <w:rsid w:val="00150963"/>
    <w:rsid w:val="00150A1D"/>
    <w:rsid w:val="00150B26"/>
    <w:rsid w:val="00150C85"/>
    <w:rsid w:val="00150D6D"/>
    <w:rsid w:val="00150E1C"/>
    <w:rsid w:val="00150F3A"/>
    <w:rsid w:val="00150FD5"/>
    <w:rsid w:val="00150FED"/>
    <w:rsid w:val="0015127E"/>
    <w:rsid w:val="00151466"/>
    <w:rsid w:val="00151572"/>
    <w:rsid w:val="001515D7"/>
    <w:rsid w:val="00151753"/>
    <w:rsid w:val="0015182F"/>
    <w:rsid w:val="00151D70"/>
    <w:rsid w:val="00151F58"/>
    <w:rsid w:val="00151F76"/>
    <w:rsid w:val="0015221E"/>
    <w:rsid w:val="0015238E"/>
    <w:rsid w:val="001523E8"/>
    <w:rsid w:val="00152549"/>
    <w:rsid w:val="0015258C"/>
    <w:rsid w:val="0015261B"/>
    <w:rsid w:val="0015262B"/>
    <w:rsid w:val="00152849"/>
    <w:rsid w:val="001528C5"/>
    <w:rsid w:val="00152989"/>
    <w:rsid w:val="00152EF3"/>
    <w:rsid w:val="00153223"/>
    <w:rsid w:val="0015332D"/>
    <w:rsid w:val="001534A1"/>
    <w:rsid w:val="00153782"/>
    <w:rsid w:val="0015394D"/>
    <w:rsid w:val="00153985"/>
    <w:rsid w:val="00153AB1"/>
    <w:rsid w:val="00153FC1"/>
    <w:rsid w:val="00154201"/>
    <w:rsid w:val="00154267"/>
    <w:rsid w:val="001549BE"/>
    <w:rsid w:val="00154CCD"/>
    <w:rsid w:val="00154E02"/>
    <w:rsid w:val="00155220"/>
    <w:rsid w:val="00155570"/>
    <w:rsid w:val="0015568B"/>
    <w:rsid w:val="001558D8"/>
    <w:rsid w:val="00155941"/>
    <w:rsid w:val="00155A32"/>
    <w:rsid w:val="00155C80"/>
    <w:rsid w:val="00155D0E"/>
    <w:rsid w:val="00155E70"/>
    <w:rsid w:val="0015603D"/>
    <w:rsid w:val="00156089"/>
    <w:rsid w:val="001561D6"/>
    <w:rsid w:val="001565DC"/>
    <w:rsid w:val="0015674C"/>
    <w:rsid w:val="00156BF1"/>
    <w:rsid w:val="00156E51"/>
    <w:rsid w:val="00156F7A"/>
    <w:rsid w:val="001571B0"/>
    <w:rsid w:val="001571CB"/>
    <w:rsid w:val="0015732E"/>
    <w:rsid w:val="001579AB"/>
    <w:rsid w:val="001579CE"/>
    <w:rsid w:val="00157AA5"/>
    <w:rsid w:val="00157D20"/>
    <w:rsid w:val="00160649"/>
    <w:rsid w:val="0016064C"/>
    <w:rsid w:val="00160757"/>
    <w:rsid w:val="001608D8"/>
    <w:rsid w:val="00160938"/>
    <w:rsid w:val="00160DE9"/>
    <w:rsid w:val="00160F25"/>
    <w:rsid w:val="0016110C"/>
    <w:rsid w:val="00161334"/>
    <w:rsid w:val="00161355"/>
    <w:rsid w:val="001614F9"/>
    <w:rsid w:val="001615EE"/>
    <w:rsid w:val="0016190B"/>
    <w:rsid w:val="00161E6F"/>
    <w:rsid w:val="001620EE"/>
    <w:rsid w:val="00162217"/>
    <w:rsid w:val="001622B0"/>
    <w:rsid w:val="0016233F"/>
    <w:rsid w:val="00162375"/>
    <w:rsid w:val="00162387"/>
    <w:rsid w:val="001623A0"/>
    <w:rsid w:val="001625A3"/>
    <w:rsid w:val="001625C7"/>
    <w:rsid w:val="001628D8"/>
    <w:rsid w:val="0016299D"/>
    <w:rsid w:val="00162A03"/>
    <w:rsid w:val="00162B6A"/>
    <w:rsid w:val="00162CDC"/>
    <w:rsid w:val="00162D18"/>
    <w:rsid w:val="00162E68"/>
    <w:rsid w:val="00163015"/>
    <w:rsid w:val="0016308D"/>
    <w:rsid w:val="00163153"/>
    <w:rsid w:val="00163558"/>
    <w:rsid w:val="00163678"/>
    <w:rsid w:val="00163806"/>
    <w:rsid w:val="00163BEC"/>
    <w:rsid w:val="00163F88"/>
    <w:rsid w:val="0016426E"/>
    <w:rsid w:val="0016433E"/>
    <w:rsid w:val="00164494"/>
    <w:rsid w:val="00164820"/>
    <w:rsid w:val="00164836"/>
    <w:rsid w:val="001649B3"/>
    <w:rsid w:val="00164A78"/>
    <w:rsid w:val="00164B0B"/>
    <w:rsid w:val="00164D78"/>
    <w:rsid w:val="00164F20"/>
    <w:rsid w:val="001650FE"/>
    <w:rsid w:val="0016516B"/>
    <w:rsid w:val="001651D8"/>
    <w:rsid w:val="00165306"/>
    <w:rsid w:val="00165958"/>
    <w:rsid w:val="00165A9D"/>
    <w:rsid w:val="00165B28"/>
    <w:rsid w:val="00165C54"/>
    <w:rsid w:val="00165DB1"/>
    <w:rsid w:val="00165DF2"/>
    <w:rsid w:val="00165E5E"/>
    <w:rsid w:val="00165F89"/>
    <w:rsid w:val="001664C4"/>
    <w:rsid w:val="001664D5"/>
    <w:rsid w:val="001664EB"/>
    <w:rsid w:val="00166927"/>
    <w:rsid w:val="0016694F"/>
    <w:rsid w:val="00166BC9"/>
    <w:rsid w:val="00166CC0"/>
    <w:rsid w:val="00166DEA"/>
    <w:rsid w:val="00167039"/>
    <w:rsid w:val="0016710E"/>
    <w:rsid w:val="001671FA"/>
    <w:rsid w:val="0016736C"/>
    <w:rsid w:val="00167496"/>
    <w:rsid w:val="0016756B"/>
    <w:rsid w:val="00167662"/>
    <w:rsid w:val="00167771"/>
    <w:rsid w:val="00167854"/>
    <w:rsid w:val="00167AE3"/>
    <w:rsid w:val="00167CC4"/>
    <w:rsid w:val="00167F19"/>
    <w:rsid w:val="00170372"/>
    <w:rsid w:val="001703F0"/>
    <w:rsid w:val="00170746"/>
    <w:rsid w:val="00170B28"/>
    <w:rsid w:val="00170D17"/>
    <w:rsid w:val="00170D3E"/>
    <w:rsid w:val="00171209"/>
    <w:rsid w:val="00171234"/>
    <w:rsid w:val="00171314"/>
    <w:rsid w:val="0017136C"/>
    <w:rsid w:val="001713F1"/>
    <w:rsid w:val="0017162D"/>
    <w:rsid w:val="00171954"/>
    <w:rsid w:val="00171C18"/>
    <w:rsid w:val="00171D33"/>
    <w:rsid w:val="00171D4F"/>
    <w:rsid w:val="00171F2A"/>
    <w:rsid w:val="0017212E"/>
    <w:rsid w:val="0017251E"/>
    <w:rsid w:val="00172561"/>
    <w:rsid w:val="001727C8"/>
    <w:rsid w:val="0017286F"/>
    <w:rsid w:val="00172984"/>
    <w:rsid w:val="00172B3F"/>
    <w:rsid w:val="00172C29"/>
    <w:rsid w:val="001730F1"/>
    <w:rsid w:val="00173541"/>
    <w:rsid w:val="00173661"/>
    <w:rsid w:val="001736FF"/>
    <w:rsid w:val="001737AD"/>
    <w:rsid w:val="00173865"/>
    <w:rsid w:val="0017387B"/>
    <w:rsid w:val="0017399A"/>
    <w:rsid w:val="001739D6"/>
    <w:rsid w:val="00173B7F"/>
    <w:rsid w:val="00173DC7"/>
    <w:rsid w:val="00174133"/>
    <w:rsid w:val="001742F2"/>
    <w:rsid w:val="001744CD"/>
    <w:rsid w:val="0017466E"/>
    <w:rsid w:val="001747DC"/>
    <w:rsid w:val="00174812"/>
    <w:rsid w:val="001749E3"/>
    <w:rsid w:val="00174B2F"/>
    <w:rsid w:val="00174CD8"/>
    <w:rsid w:val="00174CE9"/>
    <w:rsid w:val="00174DA1"/>
    <w:rsid w:val="001750DA"/>
    <w:rsid w:val="0017515A"/>
    <w:rsid w:val="001752E6"/>
    <w:rsid w:val="00175418"/>
    <w:rsid w:val="001755B1"/>
    <w:rsid w:val="00175640"/>
    <w:rsid w:val="0017565C"/>
    <w:rsid w:val="001756E0"/>
    <w:rsid w:val="001758CD"/>
    <w:rsid w:val="00175CF9"/>
    <w:rsid w:val="00175D54"/>
    <w:rsid w:val="00175D85"/>
    <w:rsid w:val="00175F33"/>
    <w:rsid w:val="00175F50"/>
    <w:rsid w:val="0017615E"/>
    <w:rsid w:val="00176294"/>
    <w:rsid w:val="001762F3"/>
    <w:rsid w:val="0017639D"/>
    <w:rsid w:val="00176427"/>
    <w:rsid w:val="00176592"/>
    <w:rsid w:val="001765B5"/>
    <w:rsid w:val="001766F8"/>
    <w:rsid w:val="00176711"/>
    <w:rsid w:val="001769C8"/>
    <w:rsid w:val="00176BFD"/>
    <w:rsid w:val="00176DD3"/>
    <w:rsid w:val="0017712C"/>
    <w:rsid w:val="00177165"/>
    <w:rsid w:val="001774C7"/>
    <w:rsid w:val="00177D85"/>
    <w:rsid w:val="00177E22"/>
    <w:rsid w:val="001800F2"/>
    <w:rsid w:val="00180297"/>
    <w:rsid w:val="00180454"/>
    <w:rsid w:val="0018057B"/>
    <w:rsid w:val="001807C9"/>
    <w:rsid w:val="00180C83"/>
    <w:rsid w:val="00180E9E"/>
    <w:rsid w:val="00180EC4"/>
    <w:rsid w:val="0018118B"/>
    <w:rsid w:val="001816F0"/>
    <w:rsid w:val="00181780"/>
    <w:rsid w:val="00181971"/>
    <w:rsid w:val="001819DB"/>
    <w:rsid w:val="00181CB4"/>
    <w:rsid w:val="00181D08"/>
    <w:rsid w:val="00181D26"/>
    <w:rsid w:val="00181DD0"/>
    <w:rsid w:val="00181DDD"/>
    <w:rsid w:val="00181DF7"/>
    <w:rsid w:val="00181FB4"/>
    <w:rsid w:val="00181FE6"/>
    <w:rsid w:val="00182948"/>
    <w:rsid w:val="00182B24"/>
    <w:rsid w:val="00182B8B"/>
    <w:rsid w:val="00182D40"/>
    <w:rsid w:val="00182F09"/>
    <w:rsid w:val="00182F4F"/>
    <w:rsid w:val="001830BE"/>
    <w:rsid w:val="001831B5"/>
    <w:rsid w:val="00183202"/>
    <w:rsid w:val="0018335E"/>
    <w:rsid w:val="001838E2"/>
    <w:rsid w:val="0018408B"/>
    <w:rsid w:val="001842D4"/>
    <w:rsid w:val="00184588"/>
    <w:rsid w:val="001845CB"/>
    <w:rsid w:val="00184856"/>
    <w:rsid w:val="00184A65"/>
    <w:rsid w:val="00184ABD"/>
    <w:rsid w:val="00184D0D"/>
    <w:rsid w:val="00184D61"/>
    <w:rsid w:val="00185458"/>
    <w:rsid w:val="00185590"/>
    <w:rsid w:val="00185886"/>
    <w:rsid w:val="00185ABD"/>
    <w:rsid w:val="00185B2C"/>
    <w:rsid w:val="00185B41"/>
    <w:rsid w:val="00185E9C"/>
    <w:rsid w:val="001861AC"/>
    <w:rsid w:val="00186328"/>
    <w:rsid w:val="001863BF"/>
    <w:rsid w:val="0018647C"/>
    <w:rsid w:val="00186AF5"/>
    <w:rsid w:val="00186E4B"/>
    <w:rsid w:val="00187142"/>
    <w:rsid w:val="00187558"/>
    <w:rsid w:val="0018778C"/>
    <w:rsid w:val="0018781E"/>
    <w:rsid w:val="00187C50"/>
    <w:rsid w:val="00187C8D"/>
    <w:rsid w:val="00187CB6"/>
    <w:rsid w:val="00187EB1"/>
    <w:rsid w:val="00190195"/>
    <w:rsid w:val="0019022C"/>
    <w:rsid w:val="0019035E"/>
    <w:rsid w:val="00190379"/>
    <w:rsid w:val="0019062B"/>
    <w:rsid w:val="00190829"/>
    <w:rsid w:val="00190985"/>
    <w:rsid w:val="001909DC"/>
    <w:rsid w:val="001911A2"/>
    <w:rsid w:val="001914D6"/>
    <w:rsid w:val="00191856"/>
    <w:rsid w:val="00191AC1"/>
    <w:rsid w:val="00191ADD"/>
    <w:rsid w:val="0019207C"/>
    <w:rsid w:val="0019237E"/>
    <w:rsid w:val="00192571"/>
    <w:rsid w:val="0019270D"/>
    <w:rsid w:val="0019276B"/>
    <w:rsid w:val="00192877"/>
    <w:rsid w:val="00192CD6"/>
    <w:rsid w:val="0019330E"/>
    <w:rsid w:val="001933F9"/>
    <w:rsid w:val="001937C0"/>
    <w:rsid w:val="00193C0D"/>
    <w:rsid w:val="00193C3C"/>
    <w:rsid w:val="00193C75"/>
    <w:rsid w:val="00193CE5"/>
    <w:rsid w:val="00193D4D"/>
    <w:rsid w:val="00193DDC"/>
    <w:rsid w:val="00193E43"/>
    <w:rsid w:val="00193E45"/>
    <w:rsid w:val="0019413D"/>
    <w:rsid w:val="0019435B"/>
    <w:rsid w:val="00194622"/>
    <w:rsid w:val="0019465C"/>
    <w:rsid w:val="00194702"/>
    <w:rsid w:val="0019474B"/>
    <w:rsid w:val="00194A03"/>
    <w:rsid w:val="00194D9A"/>
    <w:rsid w:val="00194F34"/>
    <w:rsid w:val="00194F99"/>
    <w:rsid w:val="00195050"/>
    <w:rsid w:val="001950B9"/>
    <w:rsid w:val="00195100"/>
    <w:rsid w:val="00195108"/>
    <w:rsid w:val="0019531E"/>
    <w:rsid w:val="00195342"/>
    <w:rsid w:val="00195548"/>
    <w:rsid w:val="001956D6"/>
    <w:rsid w:val="0019571E"/>
    <w:rsid w:val="001959E4"/>
    <w:rsid w:val="00195A11"/>
    <w:rsid w:val="00195A87"/>
    <w:rsid w:val="00195AC8"/>
    <w:rsid w:val="00195C29"/>
    <w:rsid w:val="00195D4D"/>
    <w:rsid w:val="00195D5A"/>
    <w:rsid w:val="00195F89"/>
    <w:rsid w:val="001962E8"/>
    <w:rsid w:val="001964D0"/>
    <w:rsid w:val="0019662B"/>
    <w:rsid w:val="001966B2"/>
    <w:rsid w:val="00196723"/>
    <w:rsid w:val="0019679B"/>
    <w:rsid w:val="00196CD3"/>
    <w:rsid w:val="00196D27"/>
    <w:rsid w:val="00196DA6"/>
    <w:rsid w:val="0019707D"/>
    <w:rsid w:val="0019728D"/>
    <w:rsid w:val="00197313"/>
    <w:rsid w:val="0019739C"/>
    <w:rsid w:val="0019743A"/>
    <w:rsid w:val="00197487"/>
    <w:rsid w:val="00197541"/>
    <w:rsid w:val="0019778B"/>
    <w:rsid w:val="001977F6"/>
    <w:rsid w:val="001978AA"/>
    <w:rsid w:val="00197AA3"/>
    <w:rsid w:val="00197C5C"/>
    <w:rsid w:val="00197DE9"/>
    <w:rsid w:val="00197FC6"/>
    <w:rsid w:val="001A011E"/>
    <w:rsid w:val="001A0183"/>
    <w:rsid w:val="001A024D"/>
    <w:rsid w:val="001A06F2"/>
    <w:rsid w:val="001A0742"/>
    <w:rsid w:val="001A0AFF"/>
    <w:rsid w:val="001A0C13"/>
    <w:rsid w:val="001A0C41"/>
    <w:rsid w:val="001A0F81"/>
    <w:rsid w:val="001A1082"/>
    <w:rsid w:val="001A108A"/>
    <w:rsid w:val="001A1168"/>
    <w:rsid w:val="001A119D"/>
    <w:rsid w:val="001A121A"/>
    <w:rsid w:val="001A1490"/>
    <w:rsid w:val="001A15D1"/>
    <w:rsid w:val="001A1A91"/>
    <w:rsid w:val="001A1B98"/>
    <w:rsid w:val="001A1C54"/>
    <w:rsid w:val="001A1D0B"/>
    <w:rsid w:val="001A233C"/>
    <w:rsid w:val="001A233E"/>
    <w:rsid w:val="001A2430"/>
    <w:rsid w:val="001A2447"/>
    <w:rsid w:val="001A24E8"/>
    <w:rsid w:val="001A25F9"/>
    <w:rsid w:val="001A26A2"/>
    <w:rsid w:val="001A2802"/>
    <w:rsid w:val="001A280A"/>
    <w:rsid w:val="001A28C3"/>
    <w:rsid w:val="001A2BF5"/>
    <w:rsid w:val="001A2C25"/>
    <w:rsid w:val="001A2CFE"/>
    <w:rsid w:val="001A2DE5"/>
    <w:rsid w:val="001A2F69"/>
    <w:rsid w:val="001A3156"/>
    <w:rsid w:val="001A325D"/>
    <w:rsid w:val="001A32B0"/>
    <w:rsid w:val="001A33B6"/>
    <w:rsid w:val="001A33D2"/>
    <w:rsid w:val="001A34B0"/>
    <w:rsid w:val="001A35C3"/>
    <w:rsid w:val="001A377E"/>
    <w:rsid w:val="001A397C"/>
    <w:rsid w:val="001A39BF"/>
    <w:rsid w:val="001A3AAE"/>
    <w:rsid w:val="001A3B39"/>
    <w:rsid w:val="001A3BFA"/>
    <w:rsid w:val="001A3D54"/>
    <w:rsid w:val="001A3D6D"/>
    <w:rsid w:val="001A41F4"/>
    <w:rsid w:val="001A436C"/>
    <w:rsid w:val="001A4408"/>
    <w:rsid w:val="001A44FB"/>
    <w:rsid w:val="001A4517"/>
    <w:rsid w:val="001A452F"/>
    <w:rsid w:val="001A491B"/>
    <w:rsid w:val="001A4ADD"/>
    <w:rsid w:val="001A4AF5"/>
    <w:rsid w:val="001A4DAE"/>
    <w:rsid w:val="001A503B"/>
    <w:rsid w:val="001A5063"/>
    <w:rsid w:val="001A51BF"/>
    <w:rsid w:val="001A52ED"/>
    <w:rsid w:val="001A544E"/>
    <w:rsid w:val="001A5564"/>
    <w:rsid w:val="001A561C"/>
    <w:rsid w:val="001A566A"/>
    <w:rsid w:val="001A5924"/>
    <w:rsid w:val="001A5B07"/>
    <w:rsid w:val="001A5E23"/>
    <w:rsid w:val="001A5F55"/>
    <w:rsid w:val="001A6014"/>
    <w:rsid w:val="001A6076"/>
    <w:rsid w:val="001A61AF"/>
    <w:rsid w:val="001A6438"/>
    <w:rsid w:val="001A6461"/>
    <w:rsid w:val="001A6523"/>
    <w:rsid w:val="001A65E0"/>
    <w:rsid w:val="001A67B9"/>
    <w:rsid w:val="001A6A23"/>
    <w:rsid w:val="001A6ADE"/>
    <w:rsid w:val="001A6C40"/>
    <w:rsid w:val="001A6C61"/>
    <w:rsid w:val="001A6D8A"/>
    <w:rsid w:val="001A6E44"/>
    <w:rsid w:val="001A6F30"/>
    <w:rsid w:val="001A6F62"/>
    <w:rsid w:val="001A7377"/>
    <w:rsid w:val="001A74DB"/>
    <w:rsid w:val="001A7607"/>
    <w:rsid w:val="001A7712"/>
    <w:rsid w:val="001A77EF"/>
    <w:rsid w:val="001A787E"/>
    <w:rsid w:val="001A798E"/>
    <w:rsid w:val="001B024F"/>
    <w:rsid w:val="001B0317"/>
    <w:rsid w:val="001B0495"/>
    <w:rsid w:val="001B05A2"/>
    <w:rsid w:val="001B0857"/>
    <w:rsid w:val="001B08D1"/>
    <w:rsid w:val="001B09EC"/>
    <w:rsid w:val="001B0A8C"/>
    <w:rsid w:val="001B0C50"/>
    <w:rsid w:val="001B0F6C"/>
    <w:rsid w:val="001B10A1"/>
    <w:rsid w:val="001B10C7"/>
    <w:rsid w:val="001B1237"/>
    <w:rsid w:val="001B1857"/>
    <w:rsid w:val="001B18AB"/>
    <w:rsid w:val="001B1EBE"/>
    <w:rsid w:val="001B1F53"/>
    <w:rsid w:val="001B1F73"/>
    <w:rsid w:val="001B22FE"/>
    <w:rsid w:val="001B237A"/>
    <w:rsid w:val="001B2453"/>
    <w:rsid w:val="001B2684"/>
    <w:rsid w:val="001B27B5"/>
    <w:rsid w:val="001B2819"/>
    <w:rsid w:val="001B289C"/>
    <w:rsid w:val="001B2BE0"/>
    <w:rsid w:val="001B2D2F"/>
    <w:rsid w:val="001B2D73"/>
    <w:rsid w:val="001B30D7"/>
    <w:rsid w:val="001B30F2"/>
    <w:rsid w:val="001B311A"/>
    <w:rsid w:val="001B32BF"/>
    <w:rsid w:val="001B32C2"/>
    <w:rsid w:val="001B334A"/>
    <w:rsid w:val="001B3388"/>
    <w:rsid w:val="001B34D2"/>
    <w:rsid w:val="001B36E8"/>
    <w:rsid w:val="001B3737"/>
    <w:rsid w:val="001B37FE"/>
    <w:rsid w:val="001B381F"/>
    <w:rsid w:val="001B387C"/>
    <w:rsid w:val="001B3B7C"/>
    <w:rsid w:val="001B3EE8"/>
    <w:rsid w:val="001B4C0B"/>
    <w:rsid w:val="001B4C5E"/>
    <w:rsid w:val="001B4E20"/>
    <w:rsid w:val="001B501A"/>
    <w:rsid w:val="001B5045"/>
    <w:rsid w:val="001B509A"/>
    <w:rsid w:val="001B56E9"/>
    <w:rsid w:val="001B571A"/>
    <w:rsid w:val="001B586A"/>
    <w:rsid w:val="001B5AEF"/>
    <w:rsid w:val="001B5B5D"/>
    <w:rsid w:val="001B5F20"/>
    <w:rsid w:val="001B60AC"/>
    <w:rsid w:val="001B610F"/>
    <w:rsid w:val="001B623E"/>
    <w:rsid w:val="001B648C"/>
    <w:rsid w:val="001B64DA"/>
    <w:rsid w:val="001B6547"/>
    <w:rsid w:val="001B654E"/>
    <w:rsid w:val="001B6AD3"/>
    <w:rsid w:val="001B6FB6"/>
    <w:rsid w:val="001B72B5"/>
    <w:rsid w:val="001B742E"/>
    <w:rsid w:val="001B74F9"/>
    <w:rsid w:val="001B7550"/>
    <w:rsid w:val="001B764F"/>
    <w:rsid w:val="001B78F0"/>
    <w:rsid w:val="001B796A"/>
    <w:rsid w:val="001B7B97"/>
    <w:rsid w:val="001B7CBB"/>
    <w:rsid w:val="001B7CDB"/>
    <w:rsid w:val="001B7D99"/>
    <w:rsid w:val="001B7E4E"/>
    <w:rsid w:val="001C0026"/>
    <w:rsid w:val="001C0255"/>
    <w:rsid w:val="001C057A"/>
    <w:rsid w:val="001C08DA"/>
    <w:rsid w:val="001C09AC"/>
    <w:rsid w:val="001C0B9E"/>
    <w:rsid w:val="001C0C10"/>
    <w:rsid w:val="001C0CB8"/>
    <w:rsid w:val="001C0CCB"/>
    <w:rsid w:val="001C0E4F"/>
    <w:rsid w:val="001C1118"/>
    <w:rsid w:val="001C1155"/>
    <w:rsid w:val="001C11B6"/>
    <w:rsid w:val="001C15BD"/>
    <w:rsid w:val="001C1959"/>
    <w:rsid w:val="001C1A23"/>
    <w:rsid w:val="001C1B87"/>
    <w:rsid w:val="001C1BA5"/>
    <w:rsid w:val="001C1CB0"/>
    <w:rsid w:val="001C1E18"/>
    <w:rsid w:val="001C1EA9"/>
    <w:rsid w:val="001C1FB0"/>
    <w:rsid w:val="001C23E6"/>
    <w:rsid w:val="001C2735"/>
    <w:rsid w:val="001C29D7"/>
    <w:rsid w:val="001C2B42"/>
    <w:rsid w:val="001C2B71"/>
    <w:rsid w:val="001C2C07"/>
    <w:rsid w:val="001C2DFC"/>
    <w:rsid w:val="001C2F8D"/>
    <w:rsid w:val="001C3170"/>
    <w:rsid w:val="001C35A5"/>
    <w:rsid w:val="001C3695"/>
    <w:rsid w:val="001C36C8"/>
    <w:rsid w:val="001C37BE"/>
    <w:rsid w:val="001C3A2B"/>
    <w:rsid w:val="001C3EDD"/>
    <w:rsid w:val="001C4172"/>
    <w:rsid w:val="001C4224"/>
    <w:rsid w:val="001C43A4"/>
    <w:rsid w:val="001C442F"/>
    <w:rsid w:val="001C4541"/>
    <w:rsid w:val="001C4661"/>
    <w:rsid w:val="001C46CD"/>
    <w:rsid w:val="001C478A"/>
    <w:rsid w:val="001C4C0C"/>
    <w:rsid w:val="001C4C6E"/>
    <w:rsid w:val="001C4D60"/>
    <w:rsid w:val="001C4E4C"/>
    <w:rsid w:val="001C4ED0"/>
    <w:rsid w:val="001C53F3"/>
    <w:rsid w:val="001C5404"/>
    <w:rsid w:val="001C544F"/>
    <w:rsid w:val="001C54CC"/>
    <w:rsid w:val="001C54FA"/>
    <w:rsid w:val="001C55EF"/>
    <w:rsid w:val="001C5737"/>
    <w:rsid w:val="001C5772"/>
    <w:rsid w:val="001C57E4"/>
    <w:rsid w:val="001C586F"/>
    <w:rsid w:val="001C593E"/>
    <w:rsid w:val="001C5A1E"/>
    <w:rsid w:val="001C5A4F"/>
    <w:rsid w:val="001C5AE7"/>
    <w:rsid w:val="001C5B0A"/>
    <w:rsid w:val="001C5C33"/>
    <w:rsid w:val="001C5CD3"/>
    <w:rsid w:val="001C5D13"/>
    <w:rsid w:val="001C5ED8"/>
    <w:rsid w:val="001C5EF5"/>
    <w:rsid w:val="001C6014"/>
    <w:rsid w:val="001C6098"/>
    <w:rsid w:val="001C60AD"/>
    <w:rsid w:val="001C61B9"/>
    <w:rsid w:val="001C6210"/>
    <w:rsid w:val="001C6513"/>
    <w:rsid w:val="001C6789"/>
    <w:rsid w:val="001C6891"/>
    <w:rsid w:val="001C6CA5"/>
    <w:rsid w:val="001C6D46"/>
    <w:rsid w:val="001C6F38"/>
    <w:rsid w:val="001C718C"/>
    <w:rsid w:val="001C72FD"/>
    <w:rsid w:val="001C7492"/>
    <w:rsid w:val="001C759C"/>
    <w:rsid w:val="001C760C"/>
    <w:rsid w:val="001C7854"/>
    <w:rsid w:val="001C787D"/>
    <w:rsid w:val="001C7B9A"/>
    <w:rsid w:val="001C7DB3"/>
    <w:rsid w:val="001C7F11"/>
    <w:rsid w:val="001C7F92"/>
    <w:rsid w:val="001D02A7"/>
    <w:rsid w:val="001D057F"/>
    <w:rsid w:val="001D0678"/>
    <w:rsid w:val="001D0738"/>
    <w:rsid w:val="001D07DA"/>
    <w:rsid w:val="001D07EE"/>
    <w:rsid w:val="001D085E"/>
    <w:rsid w:val="001D0B82"/>
    <w:rsid w:val="001D0DDD"/>
    <w:rsid w:val="001D1006"/>
    <w:rsid w:val="001D128D"/>
    <w:rsid w:val="001D1947"/>
    <w:rsid w:val="001D1D67"/>
    <w:rsid w:val="001D2028"/>
    <w:rsid w:val="001D2108"/>
    <w:rsid w:val="001D2305"/>
    <w:rsid w:val="001D2365"/>
    <w:rsid w:val="001D243F"/>
    <w:rsid w:val="001D26BC"/>
    <w:rsid w:val="001D2764"/>
    <w:rsid w:val="001D2CA2"/>
    <w:rsid w:val="001D2D08"/>
    <w:rsid w:val="001D2D67"/>
    <w:rsid w:val="001D2EE8"/>
    <w:rsid w:val="001D3046"/>
    <w:rsid w:val="001D3247"/>
    <w:rsid w:val="001D3253"/>
    <w:rsid w:val="001D345F"/>
    <w:rsid w:val="001D38E2"/>
    <w:rsid w:val="001D3900"/>
    <w:rsid w:val="001D3B65"/>
    <w:rsid w:val="001D3D66"/>
    <w:rsid w:val="001D3DC0"/>
    <w:rsid w:val="001D44B5"/>
    <w:rsid w:val="001D4779"/>
    <w:rsid w:val="001D49E7"/>
    <w:rsid w:val="001D4A94"/>
    <w:rsid w:val="001D4B84"/>
    <w:rsid w:val="001D4DDD"/>
    <w:rsid w:val="001D500A"/>
    <w:rsid w:val="001D5288"/>
    <w:rsid w:val="001D54AF"/>
    <w:rsid w:val="001D560B"/>
    <w:rsid w:val="001D574E"/>
    <w:rsid w:val="001D60C8"/>
    <w:rsid w:val="001D6155"/>
    <w:rsid w:val="001D6435"/>
    <w:rsid w:val="001D67C2"/>
    <w:rsid w:val="001D6893"/>
    <w:rsid w:val="001D690A"/>
    <w:rsid w:val="001D6D92"/>
    <w:rsid w:val="001D6FDF"/>
    <w:rsid w:val="001D70A8"/>
    <w:rsid w:val="001D78DC"/>
    <w:rsid w:val="001D7AE0"/>
    <w:rsid w:val="001D7BE6"/>
    <w:rsid w:val="001D7C35"/>
    <w:rsid w:val="001D7EA6"/>
    <w:rsid w:val="001D7EE7"/>
    <w:rsid w:val="001D7F8C"/>
    <w:rsid w:val="001D7FA6"/>
    <w:rsid w:val="001E0009"/>
    <w:rsid w:val="001E0091"/>
    <w:rsid w:val="001E048D"/>
    <w:rsid w:val="001E0A4A"/>
    <w:rsid w:val="001E0D53"/>
    <w:rsid w:val="001E0D71"/>
    <w:rsid w:val="001E0F9A"/>
    <w:rsid w:val="001E11D6"/>
    <w:rsid w:val="001E11EF"/>
    <w:rsid w:val="001E12F3"/>
    <w:rsid w:val="001E1399"/>
    <w:rsid w:val="001E1494"/>
    <w:rsid w:val="001E1732"/>
    <w:rsid w:val="001E1781"/>
    <w:rsid w:val="001E1C41"/>
    <w:rsid w:val="001E1F4A"/>
    <w:rsid w:val="001E200D"/>
    <w:rsid w:val="001E2113"/>
    <w:rsid w:val="001E21C9"/>
    <w:rsid w:val="001E2219"/>
    <w:rsid w:val="001E23A5"/>
    <w:rsid w:val="001E2745"/>
    <w:rsid w:val="001E27AE"/>
    <w:rsid w:val="001E28ED"/>
    <w:rsid w:val="001E2AE6"/>
    <w:rsid w:val="001E2B4A"/>
    <w:rsid w:val="001E2CFD"/>
    <w:rsid w:val="001E2DB3"/>
    <w:rsid w:val="001E2F15"/>
    <w:rsid w:val="001E3048"/>
    <w:rsid w:val="001E3146"/>
    <w:rsid w:val="001E34B0"/>
    <w:rsid w:val="001E37C8"/>
    <w:rsid w:val="001E3A0B"/>
    <w:rsid w:val="001E3A93"/>
    <w:rsid w:val="001E3DDB"/>
    <w:rsid w:val="001E3DE4"/>
    <w:rsid w:val="001E3F79"/>
    <w:rsid w:val="001E45B2"/>
    <w:rsid w:val="001E45F8"/>
    <w:rsid w:val="001E4601"/>
    <w:rsid w:val="001E4659"/>
    <w:rsid w:val="001E46B7"/>
    <w:rsid w:val="001E4A1B"/>
    <w:rsid w:val="001E516D"/>
    <w:rsid w:val="001E51BB"/>
    <w:rsid w:val="001E51C0"/>
    <w:rsid w:val="001E5256"/>
    <w:rsid w:val="001E529E"/>
    <w:rsid w:val="001E5459"/>
    <w:rsid w:val="001E55B8"/>
    <w:rsid w:val="001E55ED"/>
    <w:rsid w:val="001E581A"/>
    <w:rsid w:val="001E59F9"/>
    <w:rsid w:val="001E5B1E"/>
    <w:rsid w:val="001E5BCB"/>
    <w:rsid w:val="001E5E6C"/>
    <w:rsid w:val="001E6754"/>
    <w:rsid w:val="001E67DA"/>
    <w:rsid w:val="001E695C"/>
    <w:rsid w:val="001E6A88"/>
    <w:rsid w:val="001E6B02"/>
    <w:rsid w:val="001E6E7F"/>
    <w:rsid w:val="001E6E9C"/>
    <w:rsid w:val="001E6F60"/>
    <w:rsid w:val="001E7028"/>
    <w:rsid w:val="001E7074"/>
    <w:rsid w:val="001E71A8"/>
    <w:rsid w:val="001E7294"/>
    <w:rsid w:val="001E74B9"/>
    <w:rsid w:val="001E7534"/>
    <w:rsid w:val="001E7555"/>
    <w:rsid w:val="001E78DE"/>
    <w:rsid w:val="001E7A48"/>
    <w:rsid w:val="001E7E91"/>
    <w:rsid w:val="001E7EAB"/>
    <w:rsid w:val="001E7FC6"/>
    <w:rsid w:val="001F033A"/>
    <w:rsid w:val="001F05CB"/>
    <w:rsid w:val="001F0641"/>
    <w:rsid w:val="001F0835"/>
    <w:rsid w:val="001F0917"/>
    <w:rsid w:val="001F0BF8"/>
    <w:rsid w:val="001F0C5F"/>
    <w:rsid w:val="001F0D3A"/>
    <w:rsid w:val="001F0EE2"/>
    <w:rsid w:val="001F0F6F"/>
    <w:rsid w:val="001F0F88"/>
    <w:rsid w:val="001F1520"/>
    <w:rsid w:val="001F15A1"/>
    <w:rsid w:val="001F193F"/>
    <w:rsid w:val="001F1B50"/>
    <w:rsid w:val="001F1BF0"/>
    <w:rsid w:val="001F1CDC"/>
    <w:rsid w:val="001F1F38"/>
    <w:rsid w:val="001F20C9"/>
    <w:rsid w:val="001F2134"/>
    <w:rsid w:val="001F2208"/>
    <w:rsid w:val="001F22B3"/>
    <w:rsid w:val="001F236C"/>
    <w:rsid w:val="001F265B"/>
    <w:rsid w:val="001F26FD"/>
    <w:rsid w:val="001F27E8"/>
    <w:rsid w:val="001F27F5"/>
    <w:rsid w:val="001F2838"/>
    <w:rsid w:val="001F285D"/>
    <w:rsid w:val="001F295A"/>
    <w:rsid w:val="001F29FB"/>
    <w:rsid w:val="001F2E42"/>
    <w:rsid w:val="001F315D"/>
    <w:rsid w:val="001F34AA"/>
    <w:rsid w:val="001F3985"/>
    <w:rsid w:val="001F3A13"/>
    <w:rsid w:val="001F3AF8"/>
    <w:rsid w:val="001F3D0F"/>
    <w:rsid w:val="001F3D4E"/>
    <w:rsid w:val="001F41AA"/>
    <w:rsid w:val="001F42B7"/>
    <w:rsid w:val="001F43DD"/>
    <w:rsid w:val="001F444F"/>
    <w:rsid w:val="001F4568"/>
    <w:rsid w:val="001F4794"/>
    <w:rsid w:val="001F492E"/>
    <w:rsid w:val="001F49CA"/>
    <w:rsid w:val="001F4B78"/>
    <w:rsid w:val="001F4D79"/>
    <w:rsid w:val="001F4DDB"/>
    <w:rsid w:val="001F4F7F"/>
    <w:rsid w:val="001F4F8D"/>
    <w:rsid w:val="001F5071"/>
    <w:rsid w:val="001F552A"/>
    <w:rsid w:val="001F56C2"/>
    <w:rsid w:val="001F5822"/>
    <w:rsid w:val="001F59AE"/>
    <w:rsid w:val="001F5E2D"/>
    <w:rsid w:val="001F5F29"/>
    <w:rsid w:val="001F5F42"/>
    <w:rsid w:val="001F63A8"/>
    <w:rsid w:val="001F6498"/>
    <w:rsid w:val="001F651D"/>
    <w:rsid w:val="001F663A"/>
    <w:rsid w:val="001F6641"/>
    <w:rsid w:val="001F673B"/>
    <w:rsid w:val="001F682D"/>
    <w:rsid w:val="001F68A9"/>
    <w:rsid w:val="001F6C63"/>
    <w:rsid w:val="001F6E58"/>
    <w:rsid w:val="001F7135"/>
    <w:rsid w:val="001F744B"/>
    <w:rsid w:val="001F7663"/>
    <w:rsid w:val="001F7868"/>
    <w:rsid w:val="001F7AD2"/>
    <w:rsid w:val="001F7F08"/>
    <w:rsid w:val="001F7F20"/>
    <w:rsid w:val="00200075"/>
    <w:rsid w:val="002000AB"/>
    <w:rsid w:val="0020015A"/>
    <w:rsid w:val="00200437"/>
    <w:rsid w:val="002005F9"/>
    <w:rsid w:val="00200762"/>
    <w:rsid w:val="0020080C"/>
    <w:rsid w:val="0020085E"/>
    <w:rsid w:val="00200AF8"/>
    <w:rsid w:val="00200BE9"/>
    <w:rsid w:val="00200CFB"/>
    <w:rsid w:val="002010EA"/>
    <w:rsid w:val="00201261"/>
    <w:rsid w:val="0020170D"/>
    <w:rsid w:val="002018A2"/>
    <w:rsid w:val="002019E0"/>
    <w:rsid w:val="00201AFF"/>
    <w:rsid w:val="00201B24"/>
    <w:rsid w:val="00201B4A"/>
    <w:rsid w:val="00201B65"/>
    <w:rsid w:val="00201B9E"/>
    <w:rsid w:val="00201C10"/>
    <w:rsid w:val="00201EB2"/>
    <w:rsid w:val="0020218B"/>
    <w:rsid w:val="0020252F"/>
    <w:rsid w:val="00202879"/>
    <w:rsid w:val="002029AB"/>
    <w:rsid w:val="00202EB7"/>
    <w:rsid w:val="00202FC5"/>
    <w:rsid w:val="00202FC7"/>
    <w:rsid w:val="002031AB"/>
    <w:rsid w:val="002032F7"/>
    <w:rsid w:val="00203467"/>
    <w:rsid w:val="0020346A"/>
    <w:rsid w:val="0020352D"/>
    <w:rsid w:val="00203911"/>
    <w:rsid w:val="00203A7F"/>
    <w:rsid w:val="00203BDE"/>
    <w:rsid w:val="00203C91"/>
    <w:rsid w:val="00203F1E"/>
    <w:rsid w:val="0020404C"/>
    <w:rsid w:val="00204196"/>
    <w:rsid w:val="0020421F"/>
    <w:rsid w:val="0020426E"/>
    <w:rsid w:val="00204472"/>
    <w:rsid w:val="00204971"/>
    <w:rsid w:val="002049F5"/>
    <w:rsid w:val="00204B46"/>
    <w:rsid w:val="00204CF3"/>
    <w:rsid w:val="00204D63"/>
    <w:rsid w:val="00204E3E"/>
    <w:rsid w:val="00204EBA"/>
    <w:rsid w:val="00205127"/>
    <w:rsid w:val="00205347"/>
    <w:rsid w:val="0020556F"/>
    <w:rsid w:val="002058BC"/>
    <w:rsid w:val="00205C84"/>
    <w:rsid w:val="00205D00"/>
    <w:rsid w:val="00205E66"/>
    <w:rsid w:val="00205F4D"/>
    <w:rsid w:val="00205F6C"/>
    <w:rsid w:val="002061A1"/>
    <w:rsid w:val="002061AF"/>
    <w:rsid w:val="00206234"/>
    <w:rsid w:val="0020634D"/>
    <w:rsid w:val="00206364"/>
    <w:rsid w:val="00206385"/>
    <w:rsid w:val="002064CE"/>
    <w:rsid w:val="002065B7"/>
    <w:rsid w:val="002065DA"/>
    <w:rsid w:val="002065F8"/>
    <w:rsid w:val="00206739"/>
    <w:rsid w:val="0020685C"/>
    <w:rsid w:val="0020692B"/>
    <w:rsid w:val="0020694B"/>
    <w:rsid w:val="00206964"/>
    <w:rsid w:val="00206DD7"/>
    <w:rsid w:val="00206F91"/>
    <w:rsid w:val="0020714D"/>
    <w:rsid w:val="00207373"/>
    <w:rsid w:val="00207489"/>
    <w:rsid w:val="002075E7"/>
    <w:rsid w:val="002078CB"/>
    <w:rsid w:val="00207974"/>
    <w:rsid w:val="00207A29"/>
    <w:rsid w:val="00207BC7"/>
    <w:rsid w:val="00207C8A"/>
    <w:rsid w:val="00207DBB"/>
    <w:rsid w:val="00207E83"/>
    <w:rsid w:val="00207ED6"/>
    <w:rsid w:val="00207FCB"/>
    <w:rsid w:val="00210574"/>
    <w:rsid w:val="002105A6"/>
    <w:rsid w:val="00210757"/>
    <w:rsid w:val="00210785"/>
    <w:rsid w:val="00210A41"/>
    <w:rsid w:val="00210BD0"/>
    <w:rsid w:val="00210C5A"/>
    <w:rsid w:val="00210C7F"/>
    <w:rsid w:val="00210CB1"/>
    <w:rsid w:val="00210D31"/>
    <w:rsid w:val="00210DDA"/>
    <w:rsid w:val="00210EEC"/>
    <w:rsid w:val="0021177B"/>
    <w:rsid w:val="00211839"/>
    <w:rsid w:val="00211B65"/>
    <w:rsid w:val="00211BA1"/>
    <w:rsid w:val="002121D6"/>
    <w:rsid w:val="00212286"/>
    <w:rsid w:val="002123D7"/>
    <w:rsid w:val="002127E6"/>
    <w:rsid w:val="0021294E"/>
    <w:rsid w:val="00212B63"/>
    <w:rsid w:val="0021324B"/>
    <w:rsid w:val="002132C4"/>
    <w:rsid w:val="0021333F"/>
    <w:rsid w:val="002134B2"/>
    <w:rsid w:val="002134FB"/>
    <w:rsid w:val="002136AA"/>
    <w:rsid w:val="002137FB"/>
    <w:rsid w:val="0021397A"/>
    <w:rsid w:val="00213ABB"/>
    <w:rsid w:val="00213B11"/>
    <w:rsid w:val="00214045"/>
    <w:rsid w:val="00214331"/>
    <w:rsid w:val="0021475D"/>
    <w:rsid w:val="00214A8C"/>
    <w:rsid w:val="00214D23"/>
    <w:rsid w:val="00214E01"/>
    <w:rsid w:val="00214F69"/>
    <w:rsid w:val="00215072"/>
    <w:rsid w:val="00215213"/>
    <w:rsid w:val="002153C3"/>
    <w:rsid w:val="00215800"/>
    <w:rsid w:val="002158D2"/>
    <w:rsid w:val="0021595B"/>
    <w:rsid w:val="002159D4"/>
    <w:rsid w:val="00215C02"/>
    <w:rsid w:val="00215E83"/>
    <w:rsid w:val="002161C0"/>
    <w:rsid w:val="00216379"/>
    <w:rsid w:val="00216426"/>
    <w:rsid w:val="00216463"/>
    <w:rsid w:val="0021666D"/>
    <w:rsid w:val="00216748"/>
    <w:rsid w:val="00216784"/>
    <w:rsid w:val="002167AA"/>
    <w:rsid w:val="0021684D"/>
    <w:rsid w:val="0021698F"/>
    <w:rsid w:val="00216A5F"/>
    <w:rsid w:val="00216B19"/>
    <w:rsid w:val="00216C93"/>
    <w:rsid w:val="00216E57"/>
    <w:rsid w:val="002170E3"/>
    <w:rsid w:val="0021755C"/>
    <w:rsid w:val="00217718"/>
    <w:rsid w:val="0021777A"/>
    <w:rsid w:val="00217782"/>
    <w:rsid w:val="0021788B"/>
    <w:rsid w:val="00217A24"/>
    <w:rsid w:val="00217B3C"/>
    <w:rsid w:val="00217B66"/>
    <w:rsid w:val="002200AC"/>
    <w:rsid w:val="00220231"/>
    <w:rsid w:val="00220232"/>
    <w:rsid w:val="002202E7"/>
    <w:rsid w:val="0022047D"/>
    <w:rsid w:val="00220637"/>
    <w:rsid w:val="002206FC"/>
    <w:rsid w:val="0022078D"/>
    <w:rsid w:val="00220ABE"/>
    <w:rsid w:val="00220B39"/>
    <w:rsid w:val="00220B77"/>
    <w:rsid w:val="002210A8"/>
    <w:rsid w:val="00221142"/>
    <w:rsid w:val="0022121C"/>
    <w:rsid w:val="00221608"/>
    <w:rsid w:val="00221770"/>
    <w:rsid w:val="0022190F"/>
    <w:rsid w:val="00221A29"/>
    <w:rsid w:val="00221B2B"/>
    <w:rsid w:val="00222163"/>
    <w:rsid w:val="002223D0"/>
    <w:rsid w:val="00222832"/>
    <w:rsid w:val="002228D9"/>
    <w:rsid w:val="00223127"/>
    <w:rsid w:val="0022314A"/>
    <w:rsid w:val="002233B2"/>
    <w:rsid w:val="002233B3"/>
    <w:rsid w:val="002234AE"/>
    <w:rsid w:val="002236F5"/>
    <w:rsid w:val="00223A47"/>
    <w:rsid w:val="00223AEA"/>
    <w:rsid w:val="00223BEE"/>
    <w:rsid w:val="00224282"/>
    <w:rsid w:val="002243F2"/>
    <w:rsid w:val="00224462"/>
    <w:rsid w:val="002247C4"/>
    <w:rsid w:val="00224D31"/>
    <w:rsid w:val="00224DF6"/>
    <w:rsid w:val="00224E52"/>
    <w:rsid w:val="00224EC4"/>
    <w:rsid w:val="002253E8"/>
    <w:rsid w:val="0022544D"/>
    <w:rsid w:val="002254C3"/>
    <w:rsid w:val="00225596"/>
    <w:rsid w:val="00225864"/>
    <w:rsid w:val="00225AED"/>
    <w:rsid w:val="00225B01"/>
    <w:rsid w:val="00225B6E"/>
    <w:rsid w:val="00225D43"/>
    <w:rsid w:val="00225DD8"/>
    <w:rsid w:val="00225EA7"/>
    <w:rsid w:val="00225F25"/>
    <w:rsid w:val="00226068"/>
    <w:rsid w:val="00226181"/>
    <w:rsid w:val="002261EB"/>
    <w:rsid w:val="002261F7"/>
    <w:rsid w:val="002262D5"/>
    <w:rsid w:val="00226551"/>
    <w:rsid w:val="00226777"/>
    <w:rsid w:val="002268D7"/>
    <w:rsid w:val="00226AB1"/>
    <w:rsid w:val="00226B7F"/>
    <w:rsid w:val="0022711A"/>
    <w:rsid w:val="00227210"/>
    <w:rsid w:val="00227307"/>
    <w:rsid w:val="0022762D"/>
    <w:rsid w:val="00227ABD"/>
    <w:rsid w:val="00227B7F"/>
    <w:rsid w:val="00227D23"/>
    <w:rsid w:val="00227D44"/>
    <w:rsid w:val="00227FBA"/>
    <w:rsid w:val="00227FC1"/>
    <w:rsid w:val="002301BF"/>
    <w:rsid w:val="00230449"/>
    <w:rsid w:val="0023047B"/>
    <w:rsid w:val="002304BD"/>
    <w:rsid w:val="0023057B"/>
    <w:rsid w:val="00230743"/>
    <w:rsid w:val="0023077A"/>
    <w:rsid w:val="002309BA"/>
    <w:rsid w:val="00230A52"/>
    <w:rsid w:val="00230D37"/>
    <w:rsid w:val="00230E34"/>
    <w:rsid w:val="00231017"/>
    <w:rsid w:val="0023102C"/>
    <w:rsid w:val="00231436"/>
    <w:rsid w:val="0023154E"/>
    <w:rsid w:val="00231B4E"/>
    <w:rsid w:val="00231C29"/>
    <w:rsid w:val="00231E3B"/>
    <w:rsid w:val="00231E88"/>
    <w:rsid w:val="00232023"/>
    <w:rsid w:val="00232046"/>
    <w:rsid w:val="00232468"/>
    <w:rsid w:val="0023247A"/>
    <w:rsid w:val="0023259B"/>
    <w:rsid w:val="00232A97"/>
    <w:rsid w:val="00232C1A"/>
    <w:rsid w:val="00232D30"/>
    <w:rsid w:val="0023314A"/>
    <w:rsid w:val="0023321C"/>
    <w:rsid w:val="002332E4"/>
    <w:rsid w:val="00233309"/>
    <w:rsid w:val="0023333B"/>
    <w:rsid w:val="00233743"/>
    <w:rsid w:val="00233749"/>
    <w:rsid w:val="00233862"/>
    <w:rsid w:val="00233BB4"/>
    <w:rsid w:val="00233BEC"/>
    <w:rsid w:val="00233CBD"/>
    <w:rsid w:val="00233D6B"/>
    <w:rsid w:val="00233DD9"/>
    <w:rsid w:val="00233F38"/>
    <w:rsid w:val="00233FF9"/>
    <w:rsid w:val="00233FFB"/>
    <w:rsid w:val="0023415B"/>
    <w:rsid w:val="0023446F"/>
    <w:rsid w:val="00234578"/>
    <w:rsid w:val="0023462C"/>
    <w:rsid w:val="0023474A"/>
    <w:rsid w:val="00234994"/>
    <w:rsid w:val="00234AE2"/>
    <w:rsid w:val="00234B2A"/>
    <w:rsid w:val="00235001"/>
    <w:rsid w:val="00235407"/>
    <w:rsid w:val="0023585F"/>
    <w:rsid w:val="002358BF"/>
    <w:rsid w:val="0023594E"/>
    <w:rsid w:val="00235D99"/>
    <w:rsid w:val="00235EAC"/>
    <w:rsid w:val="0023600D"/>
    <w:rsid w:val="00236743"/>
    <w:rsid w:val="00236971"/>
    <w:rsid w:val="00236A79"/>
    <w:rsid w:val="00236AE0"/>
    <w:rsid w:val="00236EEF"/>
    <w:rsid w:val="00236EFE"/>
    <w:rsid w:val="00236F82"/>
    <w:rsid w:val="002370E0"/>
    <w:rsid w:val="00237329"/>
    <w:rsid w:val="00237356"/>
    <w:rsid w:val="002373AB"/>
    <w:rsid w:val="002375D5"/>
    <w:rsid w:val="0023766D"/>
    <w:rsid w:val="00237823"/>
    <w:rsid w:val="0023785D"/>
    <w:rsid w:val="00237BE0"/>
    <w:rsid w:val="00237C50"/>
    <w:rsid w:val="00237C76"/>
    <w:rsid w:val="00240131"/>
    <w:rsid w:val="002401B7"/>
    <w:rsid w:val="002403E9"/>
    <w:rsid w:val="002404B3"/>
    <w:rsid w:val="0024050C"/>
    <w:rsid w:val="002405AC"/>
    <w:rsid w:val="002405CB"/>
    <w:rsid w:val="00240687"/>
    <w:rsid w:val="00240835"/>
    <w:rsid w:val="00240B35"/>
    <w:rsid w:val="00240D6C"/>
    <w:rsid w:val="00240DA2"/>
    <w:rsid w:val="00240E2C"/>
    <w:rsid w:val="00240E61"/>
    <w:rsid w:val="00240EEA"/>
    <w:rsid w:val="00240F02"/>
    <w:rsid w:val="0024108C"/>
    <w:rsid w:val="0024110D"/>
    <w:rsid w:val="0024166F"/>
    <w:rsid w:val="00241A47"/>
    <w:rsid w:val="00241CF1"/>
    <w:rsid w:val="00241DD5"/>
    <w:rsid w:val="00242065"/>
    <w:rsid w:val="002421D2"/>
    <w:rsid w:val="002421FB"/>
    <w:rsid w:val="002423CE"/>
    <w:rsid w:val="00242791"/>
    <w:rsid w:val="00242882"/>
    <w:rsid w:val="00242A27"/>
    <w:rsid w:val="00242A70"/>
    <w:rsid w:val="00242A76"/>
    <w:rsid w:val="00242D02"/>
    <w:rsid w:val="00242DF3"/>
    <w:rsid w:val="00242F78"/>
    <w:rsid w:val="0024313F"/>
    <w:rsid w:val="002434E2"/>
    <w:rsid w:val="0024362A"/>
    <w:rsid w:val="002438A8"/>
    <w:rsid w:val="00243920"/>
    <w:rsid w:val="00244120"/>
    <w:rsid w:val="002441C6"/>
    <w:rsid w:val="002442A7"/>
    <w:rsid w:val="002443B7"/>
    <w:rsid w:val="0024467C"/>
    <w:rsid w:val="00244A8F"/>
    <w:rsid w:val="00244C6D"/>
    <w:rsid w:val="00244DB4"/>
    <w:rsid w:val="00244DBF"/>
    <w:rsid w:val="00244F8F"/>
    <w:rsid w:val="002452A0"/>
    <w:rsid w:val="0024540E"/>
    <w:rsid w:val="00245495"/>
    <w:rsid w:val="0024554E"/>
    <w:rsid w:val="002455A6"/>
    <w:rsid w:val="002455D8"/>
    <w:rsid w:val="002457B6"/>
    <w:rsid w:val="002458FF"/>
    <w:rsid w:val="0024591D"/>
    <w:rsid w:val="00245CC9"/>
    <w:rsid w:val="00245D10"/>
    <w:rsid w:val="00245D22"/>
    <w:rsid w:val="00245D51"/>
    <w:rsid w:val="00245F24"/>
    <w:rsid w:val="00246090"/>
    <w:rsid w:val="00246140"/>
    <w:rsid w:val="00246220"/>
    <w:rsid w:val="0024628C"/>
    <w:rsid w:val="00246318"/>
    <w:rsid w:val="0024638C"/>
    <w:rsid w:val="00246566"/>
    <w:rsid w:val="0024664C"/>
    <w:rsid w:val="00246732"/>
    <w:rsid w:val="00246B71"/>
    <w:rsid w:val="00246CC7"/>
    <w:rsid w:val="00246F92"/>
    <w:rsid w:val="0024740D"/>
    <w:rsid w:val="00247600"/>
    <w:rsid w:val="00247655"/>
    <w:rsid w:val="00247754"/>
    <w:rsid w:val="00247D99"/>
    <w:rsid w:val="0025003E"/>
    <w:rsid w:val="002504BC"/>
    <w:rsid w:val="00250697"/>
    <w:rsid w:val="0025079C"/>
    <w:rsid w:val="00250AFB"/>
    <w:rsid w:val="00250B7B"/>
    <w:rsid w:val="00250B8F"/>
    <w:rsid w:val="00250DA8"/>
    <w:rsid w:val="00250DAB"/>
    <w:rsid w:val="00250DC5"/>
    <w:rsid w:val="00250E61"/>
    <w:rsid w:val="00250EA0"/>
    <w:rsid w:val="00250EF4"/>
    <w:rsid w:val="002512DF"/>
    <w:rsid w:val="00251396"/>
    <w:rsid w:val="002516C1"/>
    <w:rsid w:val="002516CF"/>
    <w:rsid w:val="00251812"/>
    <w:rsid w:val="0025187A"/>
    <w:rsid w:val="00251E7B"/>
    <w:rsid w:val="0025205B"/>
    <w:rsid w:val="0025222E"/>
    <w:rsid w:val="0025265A"/>
    <w:rsid w:val="0025296A"/>
    <w:rsid w:val="002529CE"/>
    <w:rsid w:val="00252B02"/>
    <w:rsid w:val="00252BF0"/>
    <w:rsid w:val="00252C06"/>
    <w:rsid w:val="00252C08"/>
    <w:rsid w:val="00252E50"/>
    <w:rsid w:val="00252F3A"/>
    <w:rsid w:val="00252F65"/>
    <w:rsid w:val="00253120"/>
    <w:rsid w:val="0025326E"/>
    <w:rsid w:val="00253291"/>
    <w:rsid w:val="00253375"/>
    <w:rsid w:val="00253579"/>
    <w:rsid w:val="0025357B"/>
    <w:rsid w:val="00253603"/>
    <w:rsid w:val="00253613"/>
    <w:rsid w:val="0025366B"/>
    <w:rsid w:val="0025368F"/>
    <w:rsid w:val="002537FD"/>
    <w:rsid w:val="00253962"/>
    <w:rsid w:val="00253B65"/>
    <w:rsid w:val="00253D5F"/>
    <w:rsid w:val="00253EB7"/>
    <w:rsid w:val="00253FFE"/>
    <w:rsid w:val="0025424B"/>
    <w:rsid w:val="0025425D"/>
    <w:rsid w:val="002542BD"/>
    <w:rsid w:val="00254599"/>
    <w:rsid w:val="00254612"/>
    <w:rsid w:val="00254737"/>
    <w:rsid w:val="00254A7D"/>
    <w:rsid w:val="00254B27"/>
    <w:rsid w:val="00254B4D"/>
    <w:rsid w:val="00254BC5"/>
    <w:rsid w:val="00254BE7"/>
    <w:rsid w:val="00254C4B"/>
    <w:rsid w:val="00254C68"/>
    <w:rsid w:val="00254DCB"/>
    <w:rsid w:val="00255031"/>
    <w:rsid w:val="00255088"/>
    <w:rsid w:val="00255118"/>
    <w:rsid w:val="0025548B"/>
    <w:rsid w:val="0025572B"/>
    <w:rsid w:val="00255BB4"/>
    <w:rsid w:val="00255C7A"/>
    <w:rsid w:val="0025623D"/>
    <w:rsid w:val="002564F2"/>
    <w:rsid w:val="002566BA"/>
    <w:rsid w:val="00256A22"/>
    <w:rsid w:val="00256AFE"/>
    <w:rsid w:val="00256E7C"/>
    <w:rsid w:val="00256FC2"/>
    <w:rsid w:val="00257042"/>
    <w:rsid w:val="00257095"/>
    <w:rsid w:val="0025720B"/>
    <w:rsid w:val="00257618"/>
    <w:rsid w:val="00257640"/>
    <w:rsid w:val="002577CA"/>
    <w:rsid w:val="002579EC"/>
    <w:rsid w:val="00257AAD"/>
    <w:rsid w:val="00257FF8"/>
    <w:rsid w:val="00260199"/>
    <w:rsid w:val="00260356"/>
    <w:rsid w:val="002604C0"/>
    <w:rsid w:val="00260594"/>
    <w:rsid w:val="00260991"/>
    <w:rsid w:val="002609F4"/>
    <w:rsid w:val="00260A5B"/>
    <w:rsid w:val="00261034"/>
    <w:rsid w:val="0026109E"/>
    <w:rsid w:val="002613D3"/>
    <w:rsid w:val="002615A2"/>
    <w:rsid w:val="002615B4"/>
    <w:rsid w:val="002616EE"/>
    <w:rsid w:val="0026173B"/>
    <w:rsid w:val="002617A7"/>
    <w:rsid w:val="0026189E"/>
    <w:rsid w:val="00262065"/>
    <w:rsid w:val="00262089"/>
    <w:rsid w:val="00262129"/>
    <w:rsid w:val="00262288"/>
    <w:rsid w:val="00262373"/>
    <w:rsid w:val="0026245E"/>
    <w:rsid w:val="002625A7"/>
    <w:rsid w:val="00262AA6"/>
    <w:rsid w:val="00262BB9"/>
    <w:rsid w:val="00262C84"/>
    <w:rsid w:val="00262E52"/>
    <w:rsid w:val="00262FCA"/>
    <w:rsid w:val="00263394"/>
    <w:rsid w:val="002636B9"/>
    <w:rsid w:val="002637E8"/>
    <w:rsid w:val="00263B3F"/>
    <w:rsid w:val="00263C93"/>
    <w:rsid w:val="00263FEA"/>
    <w:rsid w:val="0026402F"/>
    <w:rsid w:val="002640B1"/>
    <w:rsid w:val="002641F9"/>
    <w:rsid w:val="002642B4"/>
    <w:rsid w:val="00264305"/>
    <w:rsid w:val="002644F5"/>
    <w:rsid w:val="00264614"/>
    <w:rsid w:val="00264A3C"/>
    <w:rsid w:val="00264C39"/>
    <w:rsid w:val="00264CA7"/>
    <w:rsid w:val="00265110"/>
    <w:rsid w:val="00265647"/>
    <w:rsid w:val="00265C9F"/>
    <w:rsid w:val="00265ED2"/>
    <w:rsid w:val="00265ED7"/>
    <w:rsid w:val="00265F36"/>
    <w:rsid w:val="00266034"/>
    <w:rsid w:val="00266181"/>
    <w:rsid w:val="00266182"/>
    <w:rsid w:val="00266269"/>
    <w:rsid w:val="0026628C"/>
    <w:rsid w:val="00266448"/>
    <w:rsid w:val="002667D7"/>
    <w:rsid w:val="00266B4E"/>
    <w:rsid w:val="00266B78"/>
    <w:rsid w:val="00266C38"/>
    <w:rsid w:val="00266C86"/>
    <w:rsid w:val="00266DE2"/>
    <w:rsid w:val="00266EAE"/>
    <w:rsid w:val="00267181"/>
    <w:rsid w:val="002671D2"/>
    <w:rsid w:val="002673E6"/>
    <w:rsid w:val="002673F0"/>
    <w:rsid w:val="002677D3"/>
    <w:rsid w:val="0026786C"/>
    <w:rsid w:val="00267AEB"/>
    <w:rsid w:val="00267BB6"/>
    <w:rsid w:val="00267BEC"/>
    <w:rsid w:val="00267C1C"/>
    <w:rsid w:val="00267D23"/>
    <w:rsid w:val="00267E73"/>
    <w:rsid w:val="00267F3F"/>
    <w:rsid w:val="00270169"/>
    <w:rsid w:val="002701F0"/>
    <w:rsid w:val="0027021A"/>
    <w:rsid w:val="0027025F"/>
    <w:rsid w:val="0027033F"/>
    <w:rsid w:val="00270467"/>
    <w:rsid w:val="00270B3F"/>
    <w:rsid w:val="00270E29"/>
    <w:rsid w:val="002714F8"/>
    <w:rsid w:val="002715A1"/>
    <w:rsid w:val="002715F2"/>
    <w:rsid w:val="002718F7"/>
    <w:rsid w:val="002719FD"/>
    <w:rsid w:val="00271B89"/>
    <w:rsid w:val="00271BAA"/>
    <w:rsid w:val="00271DF9"/>
    <w:rsid w:val="00271EC1"/>
    <w:rsid w:val="00271F30"/>
    <w:rsid w:val="00271F77"/>
    <w:rsid w:val="00271FB1"/>
    <w:rsid w:val="0027207A"/>
    <w:rsid w:val="002720F5"/>
    <w:rsid w:val="002722AB"/>
    <w:rsid w:val="002722AF"/>
    <w:rsid w:val="002725AB"/>
    <w:rsid w:val="0027288E"/>
    <w:rsid w:val="002728A9"/>
    <w:rsid w:val="0027297B"/>
    <w:rsid w:val="00272985"/>
    <w:rsid w:val="00272A08"/>
    <w:rsid w:val="00272F7B"/>
    <w:rsid w:val="00273191"/>
    <w:rsid w:val="00273373"/>
    <w:rsid w:val="002733C8"/>
    <w:rsid w:val="00273415"/>
    <w:rsid w:val="0027358B"/>
    <w:rsid w:val="00273761"/>
    <w:rsid w:val="00273819"/>
    <w:rsid w:val="0027383D"/>
    <w:rsid w:val="00273A39"/>
    <w:rsid w:val="00273BF5"/>
    <w:rsid w:val="00273E8D"/>
    <w:rsid w:val="00273F1B"/>
    <w:rsid w:val="002741DF"/>
    <w:rsid w:val="002742AA"/>
    <w:rsid w:val="0027460A"/>
    <w:rsid w:val="0027460F"/>
    <w:rsid w:val="0027474A"/>
    <w:rsid w:val="00274770"/>
    <w:rsid w:val="002747ED"/>
    <w:rsid w:val="00274AED"/>
    <w:rsid w:val="00274B13"/>
    <w:rsid w:val="00274CBC"/>
    <w:rsid w:val="00275010"/>
    <w:rsid w:val="002752E4"/>
    <w:rsid w:val="00275301"/>
    <w:rsid w:val="002753FA"/>
    <w:rsid w:val="002756F9"/>
    <w:rsid w:val="00275A62"/>
    <w:rsid w:val="00275E5E"/>
    <w:rsid w:val="00276041"/>
    <w:rsid w:val="00276612"/>
    <w:rsid w:val="00276676"/>
    <w:rsid w:val="0027690C"/>
    <w:rsid w:val="00276D1F"/>
    <w:rsid w:val="00276D77"/>
    <w:rsid w:val="00276FCF"/>
    <w:rsid w:val="00276FFC"/>
    <w:rsid w:val="00277095"/>
    <w:rsid w:val="002771EA"/>
    <w:rsid w:val="0027724A"/>
    <w:rsid w:val="002772C4"/>
    <w:rsid w:val="0027745C"/>
    <w:rsid w:val="00277462"/>
    <w:rsid w:val="002777A3"/>
    <w:rsid w:val="00277BCB"/>
    <w:rsid w:val="00277C79"/>
    <w:rsid w:val="00277D2B"/>
    <w:rsid w:val="00277F9F"/>
    <w:rsid w:val="00280263"/>
    <w:rsid w:val="0028052E"/>
    <w:rsid w:val="00280694"/>
    <w:rsid w:val="002808ED"/>
    <w:rsid w:val="00280905"/>
    <w:rsid w:val="00280AB5"/>
    <w:rsid w:val="00280B49"/>
    <w:rsid w:val="00280BCB"/>
    <w:rsid w:val="00280C3C"/>
    <w:rsid w:val="00280CFC"/>
    <w:rsid w:val="00280DBA"/>
    <w:rsid w:val="00280F87"/>
    <w:rsid w:val="00281051"/>
    <w:rsid w:val="00281165"/>
    <w:rsid w:val="002812CA"/>
    <w:rsid w:val="00281586"/>
    <w:rsid w:val="00281698"/>
    <w:rsid w:val="002816B5"/>
    <w:rsid w:val="002819FA"/>
    <w:rsid w:val="00281A7C"/>
    <w:rsid w:val="00281B51"/>
    <w:rsid w:val="00281B9A"/>
    <w:rsid w:val="00282330"/>
    <w:rsid w:val="0028234F"/>
    <w:rsid w:val="002823C5"/>
    <w:rsid w:val="002827FC"/>
    <w:rsid w:val="002829A4"/>
    <w:rsid w:val="00282BA5"/>
    <w:rsid w:val="00282E33"/>
    <w:rsid w:val="00282F00"/>
    <w:rsid w:val="00282F1A"/>
    <w:rsid w:val="00282F4B"/>
    <w:rsid w:val="00282F8C"/>
    <w:rsid w:val="00283309"/>
    <w:rsid w:val="002836DB"/>
    <w:rsid w:val="002839B1"/>
    <w:rsid w:val="002839FE"/>
    <w:rsid w:val="00283E45"/>
    <w:rsid w:val="00283FF8"/>
    <w:rsid w:val="002840E5"/>
    <w:rsid w:val="0028442E"/>
    <w:rsid w:val="00284553"/>
    <w:rsid w:val="00284670"/>
    <w:rsid w:val="002846C5"/>
    <w:rsid w:val="00284904"/>
    <w:rsid w:val="00284B96"/>
    <w:rsid w:val="00284C26"/>
    <w:rsid w:val="00284C8A"/>
    <w:rsid w:val="00284E75"/>
    <w:rsid w:val="0028507A"/>
    <w:rsid w:val="002854AD"/>
    <w:rsid w:val="00285772"/>
    <w:rsid w:val="002859C8"/>
    <w:rsid w:val="00285B28"/>
    <w:rsid w:val="00285DD1"/>
    <w:rsid w:val="00285DDA"/>
    <w:rsid w:val="002864E2"/>
    <w:rsid w:val="00286792"/>
    <w:rsid w:val="002867CA"/>
    <w:rsid w:val="002867D4"/>
    <w:rsid w:val="0028683C"/>
    <w:rsid w:val="002868A5"/>
    <w:rsid w:val="002869A2"/>
    <w:rsid w:val="002869E2"/>
    <w:rsid w:val="0028704C"/>
    <w:rsid w:val="002870FC"/>
    <w:rsid w:val="0028716D"/>
    <w:rsid w:val="00287249"/>
    <w:rsid w:val="002873E4"/>
    <w:rsid w:val="00287786"/>
    <w:rsid w:val="00287799"/>
    <w:rsid w:val="00287A46"/>
    <w:rsid w:val="00287BBE"/>
    <w:rsid w:val="00287CD4"/>
    <w:rsid w:val="00287CF3"/>
    <w:rsid w:val="00287D3A"/>
    <w:rsid w:val="00287FB7"/>
    <w:rsid w:val="002900EE"/>
    <w:rsid w:val="00290352"/>
    <w:rsid w:val="0029040C"/>
    <w:rsid w:val="00290532"/>
    <w:rsid w:val="00290AFD"/>
    <w:rsid w:val="00290B12"/>
    <w:rsid w:val="00290B82"/>
    <w:rsid w:val="00290C65"/>
    <w:rsid w:val="00290C79"/>
    <w:rsid w:val="002912EE"/>
    <w:rsid w:val="0029130D"/>
    <w:rsid w:val="0029145A"/>
    <w:rsid w:val="002915CC"/>
    <w:rsid w:val="002917FA"/>
    <w:rsid w:val="00291905"/>
    <w:rsid w:val="00291967"/>
    <w:rsid w:val="00291A68"/>
    <w:rsid w:val="00291BC5"/>
    <w:rsid w:val="00291C69"/>
    <w:rsid w:val="00291E26"/>
    <w:rsid w:val="00291E93"/>
    <w:rsid w:val="00291EBC"/>
    <w:rsid w:val="00291F13"/>
    <w:rsid w:val="00291FD7"/>
    <w:rsid w:val="0029202E"/>
    <w:rsid w:val="0029212A"/>
    <w:rsid w:val="002924D6"/>
    <w:rsid w:val="0029260F"/>
    <w:rsid w:val="0029261C"/>
    <w:rsid w:val="00292783"/>
    <w:rsid w:val="00292B4A"/>
    <w:rsid w:val="00292C41"/>
    <w:rsid w:val="00293443"/>
    <w:rsid w:val="002936FA"/>
    <w:rsid w:val="002937E1"/>
    <w:rsid w:val="00293908"/>
    <w:rsid w:val="00293A1F"/>
    <w:rsid w:val="00293B88"/>
    <w:rsid w:val="00293EC8"/>
    <w:rsid w:val="00294075"/>
    <w:rsid w:val="002940E3"/>
    <w:rsid w:val="002942BA"/>
    <w:rsid w:val="002943A2"/>
    <w:rsid w:val="00294744"/>
    <w:rsid w:val="00294F8C"/>
    <w:rsid w:val="0029501D"/>
    <w:rsid w:val="002950F2"/>
    <w:rsid w:val="002951BE"/>
    <w:rsid w:val="002954E5"/>
    <w:rsid w:val="0029568C"/>
    <w:rsid w:val="0029578E"/>
    <w:rsid w:val="0029581E"/>
    <w:rsid w:val="002958AC"/>
    <w:rsid w:val="00295984"/>
    <w:rsid w:val="00295A4C"/>
    <w:rsid w:val="00295AE3"/>
    <w:rsid w:val="00295AF3"/>
    <w:rsid w:val="00295C67"/>
    <w:rsid w:val="00295C70"/>
    <w:rsid w:val="0029628A"/>
    <w:rsid w:val="002964EB"/>
    <w:rsid w:val="002965E7"/>
    <w:rsid w:val="0029660E"/>
    <w:rsid w:val="002966B4"/>
    <w:rsid w:val="002966EF"/>
    <w:rsid w:val="00296868"/>
    <w:rsid w:val="00296A9D"/>
    <w:rsid w:val="00296CD9"/>
    <w:rsid w:val="00296E30"/>
    <w:rsid w:val="00297025"/>
    <w:rsid w:val="00297093"/>
    <w:rsid w:val="0029717D"/>
    <w:rsid w:val="002971CE"/>
    <w:rsid w:val="002971E1"/>
    <w:rsid w:val="00297238"/>
    <w:rsid w:val="00297272"/>
    <w:rsid w:val="002972EE"/>
    <w:rsid w:val="00297422"/>
    <w:rsid w:val="002975AD"/>
    <w:rsid w:val="00297785"/>
    <w:rsid w:val="002978C0"/>
    <w:rsid w:val="00297948"/>
    <w:rsid w:val="002979B8"/>
    <w:rsid w:val="00297A8C"/>
    <w:rsid w:val="00297FEF"/>
    <w:rsid w:val="002A007E"/>
    <w:rsid w:val="002A038B"/>
    <w:rsid w:val="002A03F2"/>
    <w:rsid w:val="002A05AD"/>
    <w:rsid w:val="002A06D6"/>
    <w:rsid w:val="002A0A07"/>
    <w:rsid w:val="002A0AB6"/>
    <w:rsid w:val="002A0BBC"/>
    <w:rsid w:val="002A0CB2"/>
    <w:rsid w:val="002A0E17"/>
    <w:rsid w:val="002A0E66"/>
    <w:rsid w:val="002A100F"/>
    <w:rsid w:val="002A1409"/>
    <w:rsid w:val="002A148B"/>
    <w:rsid w:val="002A1583"/>
    <w:rsid w:val="002A1597"/>
    <w:rsid w:val="002A163E"/>
    <w:rsid w:val="002A187C"/>
    <w:rsid w:val="002A19A3"/>
    <w:rsid w:val="002A1BDF"/>
    <w:rsid w:val="002A1D2E"/>
    <w:rsid w:val="002A23CF"/>
    <w:rsid w:val="002A2784"/>
    <w:rsid w:val="002A2913"/>
    <w:rsid w:val="002A2936"/>
    <w:rsid w:val="002A29B7"/>
    <w:rsid w:val="002A29C2"/>
    <w:rsid w:val="002A29E7"/>
    <w:rsid w:val="002A29EB"/>
    <w:rsid w:val="002A2ADB"/>
    <w:rsid w:val="002A2BC3"/>
    <w:rsid w:val="002A2ED4"/>
    <w:rsid w:val="002A315F"/>
    <w:rsid w:val="002A32BA"/>
    <w:rsid w:val="002A3B49"/>
    <w:rsid w:val="002A3BBF"/>
    <w:rsid w:val="002A3C1A"/>
    <w:rsid w:val="002A3C67"/>
    <w:rsid w:val="002A3F6E"/>
    <w:rsid w:val="002A4058"/>
    <w:rsid w:val="002A40E7"/>
    <w:rsid w:val="002A416C"/>
    <w:rsid w:val="002A4540"/>
    <w:rsid w:val="002A46ED"/>
    <w:rsid w:val="002A484E"/>
    <w:rsid w:val="002A4A86"/>
    <w:rsid w:val="002A5044"/>
    <w:rsid w:val="002A506C"/>
    <w:rsid w:val="002A52ED"/>
    <w:rsid w:val="002A5480"/>
    <w:rsid w:val="002A551B"/>
    <w:rsid w:val="002A5710"/>
    <w:rsid w:val="002A5730"/>
    <w:rsid w:val="002A61E4"/>
    <w:rsid w:val="002A63AC"/>
    <w:rsid w:val="002A64BD"/>
    <w:rsid w:val="002A659D"/>
    <w:rsid w:val="002A66BE"/>
    <w:rsid w:val="002A6760"/>
    <w:rsid w:val="002A68FF"/>
    <w:rsid w:val="002A6B4F"/>
    <w:rsid w:val="002A6B63"/>
    <w:rsid w:val="002A6DBC"/>
    <w:rsid w:val="002A6FFF"/>
    <w:rsid w:val="002A715B"/>
    <w:rsid w:val="002A72DF"/>
    <w:rsid w:val="002A7386"/>
    <w:rsid w:val="002A764A"/>
    <w:rsid w:val="002A792A"/>
    <w:rsid w:val="002A79E0"/>
    <w:rsid w:val="002A7F6A"/>
    <w:rsid w:val="002B001D"/>
    <w:rsid w:val="002B02CC"/>
    <w:rsid w:val="002B034E"/>
    <w:rsid w:val="002B045F"/>
    <w:rsid w:val="002B066D"/>
    <w:rsid w:val="002B0760"/>
    <w:rsid w:val="002B0828"/>
    <w:rsid w:val="002B08FB"/>
    <w:rsid w:val="002B0997"/>
    <w:rsid w:val="002B0C5B"/>
    <w:rsid w:val="002B0CBC"/>
    <w:rsid w:val="002B0E44"/>
    <w:rsid w:val="002B0FF9"/>
    <w:rsid w:val="002B1107"/>
    <w:rsid w:val="002B1114"/>
    <w:rsid w:val="002B137C"/>
    <w:rsid w:val="002B16DA"/>
    <w:rsid w:val="002B1BDC"/>
    <w:rsid w:val="002B1C9F"/>
    <w:rsid w:val="002B1DA0"/>
    <w:rsid w:val="002B1DC5"/>
    <w:rsid w:val="002B200A"/>
    <w:rsid w:val="002B2152"/>
    <w:rsid w:val="002B2212"/>
    <w:rsid w:val="002B225F"/>
    <w:rsid w:val="002B240F"/>
    <w:rsid w:val="002B24A0"/>
    <w:rsid w:val="002B2593"/>
    <w:rsid w:val="002B2FB5"/>
    <w:rsid w:val="002B30FB"/>
    <w:rsid w:val="002B3152"/>
    <w:rsid w:val="002B322D"/>
    <w:rsid w:val="002B3466"/>
    <w:rsid w:val="002B35B4"/>
    <w:rsid w:val="002B36FC"/>
    <w:rsid w:val="002B37CC"/>
    <w:rsid w:val="002B3A31"/>
    <w:rsid w:val="002B3AD9"/>
    <w:rsid w:val="002B3BC4"/>
    <w:rsid w:val="002B3BFA"/>
    <w:rsid w:val="002B3C5C"/>
    <w:rsid w:val="002B3D9E"/>
    <w:rsid w:val="002B3E5F"/>
    <w:rsid w:val="002B4176"/>
    <w:rsid w:val="002B47D8"/>
    <w:rsid w:val="002B4F56"/>
    <w:rsid w:val="002B508A"/>
    <w:rsid w:val="002B50EF"/>
    <w:rsid w:val="002B512C"/>
    <w:rsid w:val="002B5264"/>
    <w:rsid w:val="002B5307"/>
    <w:rsid w:val="002B5340"/>
    <w:rsid w:val="002B5372"/>
    <w:rsid w:val="002B5973"/>
    <w:rsid w:val="002B59BB"/>
    <w:rsid w:val="002B5B0F"/>
    <w:rsid w:val="002B5C02"/>
    <w:rsid w:val="002B5C5D"/>
    <w:rsid w:val="002B5D16"/>
    <w:rsid w:val="002B5DC6"/>
    <w:rsid w:val="002B5FD6"/>
    <w:rsid w:val="002B5FD8"/>
    <w:rsid w:val="002B63EA"/>
    <w:rsid w:val="002B645F"/>
    <w:rsid w:val="002B65EF"/>
    <w:rsid w:val="002B6783"/>
    <w:rsid w:val="002B6A23"/>
    <w:rsid w:val="002B6D4F"/>
    <w:rsid w:val="002B6DB1"/>
    <w:rsid w:val="002B710F"/>
    <w:rsid w:val="002B7653"/>
    <w:rsid w:val="002B779E"/>
    <w:rsid w:val="002B795A"/>
    <w:rsid w:val="002B7990"/>
    <w:rsid w:val="002B7ADD"/>
    <w:rsid w:val="002B7B00"/>
    <w:rsid w:val="002B7BCB"/>
    <w:rsid w:val="002B7CBA"/>
    <w:rsid w:val="002B7DA7"/>
    <w:rsid w:val="002C00E9"/>
    <w:rsid w:val="002C0130"/>
    <w:rsid w:val="002C01E5"/>
    <w:rsid w:val="002C0440"/>
    <w:rsid w:val="002C07C2"/>
    <w:rsid w:val="002C082F"/>
    <w:rsid w:val="002C09CE"/>
    <w:rsid w:val="002C0A46"/>
    <w:rsid w:val="002C0B9F"/>
    <w:rsid w:val="002C0BBC"/>
    <w:rsid w:val="002C0F6F"/>
    <w:rsid w:val="002C0FC4"/>
    <w:rsid w:val="002C1030"/>
    <w:rsid w:val="002C1241"/>
    <w:rsid w:val="002C1255"/>
    <w:rsid w:val="002C1497"/>
    <w:rsid w:val="002C14D8"/>
    <w:rsid w:val="002C155A"/>
    <w:rsid w:val="002C1587"/>
    <w:rsid w:val="002C15E4"/>
    <w:rsid w:val="002C15F5"/>
    <w:rsid w:val="002C1723"/>
    <w:rsid w:val="002C1813"/>
    <w:rsid w:val="002C184A"/>
    <w:rsid w:val="002C192D"/>
    <w:rsid w:val="002C1BB9"/>
    <w:rsid w:val="002C1CFA"/>
    <w:rsid w:val="002C1D75"/>
    <w:rsid w:val="002C1E57"/>
    <w:rsid w:val="002C1F75"/>
    <w:rsid w:val="002C2002"/>
    <w:rsid w:val="002C225C"/>
    <w:rsid w:val="002C2262"/>
    <w:rsid w:val="002C247E"/>
    <w:rsid w:val="002C2D55"/>
    <w:rsid w:val="002C3140"/>
    <w:rsid w:val="002C357B"/>
    <w:rsid w:val="002C35BA"/>
    <w:rsid w:val="002C368D"/>
    <w:rsid w:val="002C370F"/>
    <w:rsid w:val="002C379B"/>
    <w:rsid w:val="002C3852"/>
    <w:rsid w:val="002C39A7"/>
    <w:rsid w:val="002C3EFA"/>
    <w:rsid w:val="002C4022"/>
    <w:rsid w:val="002C4518"/>
    <w:rsid w:val="002C457D"/>
    <w:rsid w:val="002C4831"/>
    <w:rsid w:val="002C49F6"/>
    <w:rsid w:val="002C4A56"/>
    <w:rsid w:val="002C4AC4"/>
    <w:rsid w:val="002C4B67"/>
    <w:rsid w:val="002C4C27"/>
    <w:rsid w:val="002C4C75"/>
    <w:rsid w:val="002C4CC3"/>
    <w:rsid w:val="002C4CF0"/>
    <w:rsid w:val="002C4D17"/>
    <w:rsid w:val="002C4D20"/>
    <w:rsid w:val="002C4EE3"/>
    <w:rsid w:val="002C5736"/>
    <w:rsid w:val="002C5C89"/>
    <w:rsid w:val="002C5D4E"/>
    <w:rsid w:val="002C5E5B"/>
    <w:rsid w:val="002C5FAD"/>
    <w:rsid w:val="002C5FE2"/>
    <w:rsid w:val="002C606B"/>
    <w:rsid w:val="002C608A"/>
    <w:rsid w:val="002C6137"/>
    <w:rsid w:val="002C61AC"/>
    <w:rsid w:val="002C62AE"/>
    <w:rsid w:val="002C6893"/>
    <w:rsid w:val="002C6918"/>
    <w:rsid w:val="002C6D0F"/>
    <w:rsid w:val="002C6D68"/>
    <w:rsid w:val="002C6E4D"/>
    <w:rsid w:val="002C7059"/>
    <w:rsid w:val="002C7224"/>
    <w:rsid w:val="002C7466"/>
    <w:rsid w:val="002C7773"/>
    <w:rsid w:val="002C78B2"/>
    <w:rsid w:val="002C7A11"/>
    <w:rsid w:val="002C7B65"/>
    <w:rsid w:val="002C7DD2"/>
    <w:rsid w:val="002C7F40"/>
    <w:rsid w:val="002D001F"/>
    <w:rsid w:val="002D035B"/>
    <w:rsid w:val="002D03EC"/>
    <w:rsid w:val="002D0447"/>
    <w:rsid w:val="002D05C2"/>
    <w:rsid w:val="002D05D7"/>
    <w:rsid w:val="002D0683"/>
    <w:rsid w:val="002D069F"/>
    <w:rsid w:val="002D070E"/>
    <w:rsid w:val="002D076B"/>
    <w:rsid w:val="002D0823"/>
    <w:rsid w:val="002D0B94"/>
    <w:rsid w:val="002D0BBD"/>
    <w:rsid w:val="002D0BD6"/>
    <w:rsid w:val="002D0C23"/>
    <w:rsid w:val="002D0EDA"/>
    <w:rsid w:val="002D0F4F"/>
    <w:rsid w:val="002D1440"/>
    <w:rsid w:val="002D1846"/>
    <w:rsid w:val="002D1997"/>
    <w:rsid w:val="002D1A18"/>
    <w:rsid w:val="002D1B48"/>
    <w:rsid w:val="002D2196"/>
    <w:rsid w:val="002D230B"/>
    <w:rsid w:val="002D23F7"/>
    <w:rsid w:val="002D24EB"/>
    <w:rsid w:val="002D277E"/>
    <w:rsid w:val="002D2858"/>
    <w:rsid w:val="002D2931"/>
    <w:rsid w:val="002D2E7D"/>
    <w:rsid w:val="002D309A"/>
    <w:rsid w:val="002D311A"/>
    <w:rsid w:val="002D3428"/>
    <w:rsid w:val="002D3687"/>
    <w:rsid w:val="002D39F4"/>
    <w:rsid w:val="002D3B47"/>
    <w:rsid w:val="002D3C2A"/>
    <w:rsid w:val="002D3D97"/>
    <w:rsid w:val="002D3F78"/>
    <w:rsid w:val="002D4014"/>
    <w:rsid w:val="002D42B7"/>
    <w:rsid w:val="002D43D8"/>
    <w:rsid w:val="002D466B"/>
    <w:rsid w:val="002D46AE"/>
    <w:rsid w:val="002D4731"/>
    <w:rsid w:val="002D499A"/>
    <w:rsid w:val="002D4A6B"/>
    <w:rsid w:val="002D4D2B"/>
    <w:rsid w:val="002D522B"/>
    <w:rsid w:val="002D5252"/>
    <w:rsid w:val="002D5296"/>
    <w:rsid w:val="002D5373"/>
    <w:rsid w:val="002D5515"/>
    <w:rsid w:val="002D5607"/>
    <w:rsid w:val="002D5744"/>
    <w:rsid w:val="002D57EA"/>
    <w:rsid w:val="002D5A5F"/>
    <w:rsid w:val="002D5A6C"/>
    <w:rsid w:val="002D5AF1"/>
    <w:rsid w:val="002D5E2E"/>
    <w:rsid w:val="002D6432"/>
    <w:rsid w:val="002D648A"/>
    <w:rsid w:val="002D64A4"/>
    <w:rsid w:val="002D6913"/>
    <w:rsid w:val="002D6943"/>
    <w:rsid w:val="002D6ACB"/>
    <w:rsid w:val="002D6B09"/>
    <w:rsid w:val="002D6B95"/>
    <w:rsid w:val="002D6C27"/>
    <w:rsid w:val="002D6C3E"/>
    <w:rsid w:val="002D6D82"/>
    <w:rsid w:val="002D6DC3"/>
    <w:rsid w:val="002D6EB3"/>
    <w:rsid w:val="002D721B"/>
    <w:rsid w:val="002D7270"/>
    <w:rsid w:val="002D7320"/>
    <w:rsid w:val="002D744F"/>
    <w:rsid w:val="002D7641"/>
    <w:rsid w:val="002D7671"/>
    <w:rsid w:val="002D7764"/>
    <w:rsid w:val="002E0060"/>
    <w:rsid w:val="002E0398"/>
    <w:rsid w:val="002E058E"/>
    <w:rsid w:val="002E079C"/>
    <w:rsid w:val="002E07C8"/>
    <w:rsid w:val="002E0804"/>
    <w:rsid w:val="002E0A4D"/>
    <w:rsid w:val="002E0C37"/>
    <w:rsid w:val="002E0DA1"/>
    <w:rsid w:val="002E0F0E"/>
    <w:rsid w:val="002E0FEB"/>
    <w:rsid w:val="002E1575"/>
    <w:rsid w:val="002E1596"/>
    <w:rsid w:val="002E166C"/>
    <w:rsid w:val="002E194F"/>
    <w:rsid w:val="002E196D"/>
    <w:rsid w:val="002E1F37"/>
    <w:rsid w:val="002E2325"/>
    <w:rsid w:val="002E23B4"/>
    <w:rsid w:val="002E265B"/>
    <w:rsid w:val="002E26EE"/>
    <w:rsid w:val="002E2CA4"/>
    <w:rsid w:val="002E2EE0"/>
    <w:rsid w:val="002E2F47"/>
    <w:rsid w:val="002E300F"/>
    <w:rsid w:val="002E33CD"/>
    <w:rsid w:val="002E346F"/>
    <w:rsid w:val="002E3588"/>
    <w:rsid w:val="002E39F0"/>
    <w:rsid w:val="002E3B66"/>
    <w:rsid w:val="002E3D45"/>
    <w:rsid w:val="002E3E07"/>
    <w:rsid w:val="002E3E4E"/>
    <w:rsid w:val="002E3E66"/>
    <w:rsid w:val="002E4134"/>
    <w:rsid w:val="002E41AF"/>
    <w:rsid w:val="002E43A6"/>
    <w:rsid w:val="002E4874"/>
    <w:rsid w:val="002E4949"/>
    <w:rsid w:val="002E495D"/>
    <w:rsid w:val="002E4B20"/>
    <w:rsid w:val="002E4B36"/>
    <w:rsid w:val="002E4FFA"/>
    <w:rsid w:val="002E4FFF"/>
    <w:rsid w:val="002E508A"/>
    <w:rsid w:val="002E5236"/>
    <w:rsid w:val="002E5560"/>
    <w:rsid w:val="002E5698"/>
    <w:rsid w:val="002E578E"/>
    <w:rsid w:val="002E59FF"/>
    <w:rsid w:val="002E5BEA"/>
    <w:rsid w:val="002E6183"/>
    <w:rsid w:val="002E62DF"/>
    <w:rsid w:val="002E6424"/>
    <w:rsid w:val="002E65B4"/>
    <w:rsid w:val="002E6612"/>
    <w:rsid w:val="002E6A19"/>
    <w:rsid w:val="002E6C8D"/>
    <w:rsid w:val="002E6D4B"/>
    <w:rsid w:val="002E6E87"/>
    <w:rsid w:val="002E711E"/>
    <w:rsid w:val="002E72AD"/>
    <w:rsid w:val="002E73A1"/>
    <w:rsid w:val="002E750C"/>
    <w:rsid w:val="002E7890"/>
    <w:rsid w:val="002E7AB5"/>
    <w:rsid w:val="002E7C86"/>
    <w:rsid w:val="002E7CAF"/>
    <w:rsid w:val="002E7CED"/>
    <w:rsid w:val="002E7D9F"/>
    <w:rsid w:val="002E7F8B"/>
    <w:rsid w:val="002F0209"/>
    <w:rsid w:val="002F0767"/>
    <w:rsid w:val="002F0927"/>
    <w:rsid w:val="002F0A38"/>
    <w:rsid w:val="002F0AC6"/>
    <w:rsid w:val="002F0D43"/>
    <w:rsid w:val="002F0E36"/>
    <w:rsid w:val="002F0EE1"/>
    <w:rsid w:val="002F1094"/>
    <w:rsid w:val="002F10AB"/>
    <w:rsid w:val="002F10E4"/>
    <w:rsid w:val="002F1148"/>
    <w:rsid w:val="002F126B"/>
    <w:rsid w:val="002F12D1"/>
    <w:rsid w:val="002F1323"/>
    <w:rsid w:val="002F1427"/>
    <w:rsid w:val="002F1847"/>
    <w:rsid w:val="002F188F"/>
    <w:rsid w:val="002F18E1"/>
    <w:rsid w:val="002F1A0E"/>
    <w:rsid w:val="002F1B89"/>
    <w:rsid w:val="002F1FF5"/>
    <w:rsid w:val="002F21DF"/>
    <w:rsid w:val="002F22CB"/>
    <w:rsid w:val="002F254A"/>
    <w:rsid w:val="002F257F"/>
    <w:rsid w:val="002F26DF"/>
    <w:rsid w:val="002F28BC"/>
    <w:rsid w:val="002F2BC0"/>
    <w:rsid w:val="002F2D5A"/>
    <w:rsid w:val="002F2E4B"/>
    <w:rsid w:val="002F2E7F"/>
    <w:rsid w:val="002F2EEF"/>
    <w:rsid w:val="002F37D1"/>
    <w:rsid w:val="002F386D"/>
    <w:rsid w:val="002F38D2"/>
    <w:rsid w:val="002F38FD"/>
    <w:rsid w:val="002F3B1B"/>
    <w:rsid w:val="002F3C49"/>
    <w:rsid w:val="002F3D11"/>
    <w:rsid w:val="002F3DC5"/>
    <w:rsid w:val="002F404A"/>
    <w:rsid w:val="002F4176"/>
    <w:rsid w:val="002F4198"/>
    <w:rsid w:val="002F42CD"/>
    <w:rsid w:val="002F4422"/>
    <w:rsid w:val="002F44BC"/>
    <w:rsid w:val="002F45BA"/>
    <w:rsid w:val="002F46DC"/>
    <w:rsid w:val="002F4710"/>
    <w:rsid w:val="002F47F4"/>
    <w:rsid w:val="002F4B33"/>
    <w:rsid w:val="002F4D65"/>
    <w:rsid w:val="002F4ED6"/>
    <w:rsid w:val="002F4FEA"/>
    <w:rsid w:val="002F5078"/>
    <w:rsid w:val="002F5262"/>
    <w:rsid w:val="002F52DF"/>
    <w:rsid w:val="002F52EF"/>
    <w:rsid w:val="002F567B"/>
    <w:rsid w:val="002F57D2"/>
    <w:rsid w:val="002F57F6"/>
    <w:rsid w:val="002F5981"/>
    <w:rsid w:val="002F5B45"/>
    <w:rsid w:val="002F5BD3"/>
    <w:rsid w:val="002F5CE3"/>
    <w:rsid w:val="002F61AD"/>
    <w:rsid w:val="002F63C3"/>
    <w:rsid w:val="002F689B"/>
    <w:rsid w:val="002F69B1"/>
    <w:rsid w:val="002F6AA2"/>
    <w:rsid w:val="002F6B1B"/>
    <w:rsid w:val="002F6BA3"/>
    <w:rsid w:val="002F6C2C"/>
    <w:rsid w:val="002F72D0"/>
    <w:rsid w:val="002F77B2"/>
    <w:rsid w:val="002F7C28"/>
    <w:rsid w:val="002F7FBF"/>
    <w:rsid w:val="0030004F"/>
    <w:rsid w:val="003003A3"/>
    <w:rsid w:val="00300409"/>
    <w:rsid w:val="0030067B"/>
    <w:rsid w:val="003007C0"/>
    <w:rsid w:val="003008D5"/>
    <w:rsid w:val="00300965"/>
    <w:rsid w:val="00300E5D"/>
    <w:rsid w:val="00300F80"/>
    <w:rsid w:val="00301289"/>
    <w:rsid w:val="0030128A"/>
    <w:rsid w:val="0030151D"/>
    <w:rsid w:val="003015DC"/>
    <w:rsid w:val="00301644"/>
    <w:rsid w:val="0030172B"/>
    <w:rsid w:val="0030174E"/>
    <w:rsid w:val="00301BF5"/>
    <w:rsid w:val="00301E76"/>
    <w:rsid w:val="00301F4C"/>
    <w:rsid w:val="00302674"/>
    <w:rsid w:val="00302812"/>
    <w:rsid w:val="00302984"/>
    <w:rsid w:val="00302CFD"/>
    <w:rsid w:val="003030DD"/>
    <w:rsid w:val="0030364C"/>
    <w:rsid w:val="0030374B"/>
    <w:rsid w:val="00303A76"/>
    <w:rsid w:val="00303AEE"/>
    <w:rsid w:val="00303CC0"/>
    <w:rsid w:val="00303EA0"/>
    <w:rsid w:val="003040EE"/>
    <w:rsid w:val="0030417E"/>
    <w:rsid w:val="00304337"/>
    <w:rsid w:val="0030442F"/>
    <w:rsid w:val="0030445A"/>
    <w:rsid w:val="003045EB"/>
    <w:rsid w:val="00304825"/>
    <w:rsid w:val="0030493F"/>
    <w:rsid w:val="00304CFC"/>
    <w:rsid w:val="00304DD4"/>
    <w:rsid w:val="00304DE5"/>
    <w:rsid w:val="003053A2"/>
    <w:rsid w:val="003053AC"/>
    <w:rsid w:val="003055A0"/>
    <w:rsid w:val="00305623"/>
    <w:rsid w:val="00305A92"/>
    <w:rsid w:val="00305B02"/>
    <w:rsid w:val="00305B41"/>
    <w:rsid w:val="00305D5F"/>
    <w:rsid w:val="00305EF9"/>
    <w:rsid w:val="00306135"/>
    <w:rsid w:val="00306225"/>
    <w:rsid w:val="0030628C"/>
    <w:rsid w:val="003063FF"/>
    <w:rsid w:val="003064C3"/>
    <w:rsid w:val="00306682"/>
    <w:rsid w:val="0030669D"/>
    <w:rsid w:val="00306DD7"/>
    <w:rsid w:val="00306FA7"/>
    <w:rsid w:val="0030726F"/>
    <w:rsid w:val="003072A1"/>
    <w:rsid w:val="00307445"/>
    <w:rsid w:val="003076F0"/>
    <w:rsid w:val="003077CB"/>
    <w:rsid w:val="0030788C"/>
    <w:rsid w:val="00307E2F"/>
    <w:rsid w:val="00307F50"/>
    <w:rsid w:val="0031027A"/>
    <w:rsid w:val="00310A70"/>
    <w:rsid w:val="00310B1B"/>
    <w:rsid w:val="00311153"/>
    <w:rsid w:val="00311453"/>
    <w:rsid w:val="00311587"/>
    <w:rsid w:val="003117E6"/>
    <w:rsid w:val="00311811"/>
    <w:rsid w:val="0031182F"/>
    <w:rsid w:val="0031185A"/>
    <w:rsid w:val="003119FF"/>
    <w:rsid w:val="00311A63"/>
    <w:rsid w:val="00311AF2"/>
    <w:rsid w:val="00311BAD"/>
    <w:rsid w:val="00311BC1"/>
    <w:rsid w:val="00311E0F"/>
    <w:rsid w:val="00311E36"/>
    <w:rsid w:val="00311EA4"/>
    <w:rsid w:val="00311FCC"/>
    <w:rsid w:val="003120C4"/>
    <w:rsid w:val="00312156"/>
    <w:rsid w:val="00312202"/>
    <w:rsid w:val="0031224A"/>
    <w:rsid w:val="0031228E"/>
    <w:rsid w:val="00312501"/>
    <w:rsid w:val="00312661"/>
    <w:rsid w:val="003127DA"/>
    <w:rsid w:val="003129BB"/>
    <w:rsid w:val="00312AFA"/>
    <w:rsid w:val="00312C99"/>
    <w:rsid w:val="0031300D"/>
    <w:rsid w:val="00313139"/>
    <w:rsid w:val="0031328E"/>
    <w:rsid w:val="003132C4"/>
    <w:rsid w:val="0031336B"/>
    <w:rsid w:val="00313595"/>
    <w:rsid w:val="0031375D"/>
    <w:rsid w:val="003137A8"/>
    <w:rsid w:val="00313988"/>
    <w:rsid w:val="00313A4D"/>
    <w:rsid w:val="00313CCB"/>
    <w:rsid w:val="00313DBD"/>
    <w:rsid w:val="00313DEC"/>
    <w:rsid w:val="00313E4A"/>
    <w:rsid w:val="00313E8D"/>
    <w:rsid w:val="00314085"/>
    <w:rsid w:val="00314127"/>
    <w:rsid w:val="00314151"/>
    <w:rsid w:val="00314540"/>
    <w:rsid w:val="00314751"/>
    <w:rsid w:val="00314868"/>
    <w:rsid w:val="0031490C"/>
    <w:rsid w:val="00314BB1"/>
    <w:rsid w:val="00314EF2"/>
    <w:rsid w:val="0031511A"/>
    <w:rsid w:val="003151AB"/>
    <w:rsid w:val="0031529B"/>
    <w:rsid w:val="003152A3"/>
    <w:rsid w:val="00315675"/>
    <w:rsid w:val="0031589A"/>
    <w:rsid w:val="0031594B"/>
    <w:rsid w:val="00315D64"/>
    <w:rsid w:val="00315DD5"/>
    <w:rsid w:val="00315E4D"/>
    <w:rsid w:val="00315F26"/>
    <w:rsid w:val="0031619B"/>
    <w:rsid w:val="00316327"/>
    <w:rsid w:val="00316505"/>
    <w:rsid w:val="003165D7"/>
    <w:rsid w:val="00316819"/>
    <w:rsid w:val="0031681C"/>
    <w:rsid w:val="003169AD"/>
    <w:rsid w:val="00316A74"/>
    <w:rsid w:val="003170E0"/>
    <w:rsid w:val="00317443"/>
    <w:rsid w:val="00317544"/>
    <w:rsid w:val="0031758C"/>
    <w:rsid w:val="003176A0"/>
    <w:rsid w:val="00317702"/>
    <w:rsid w:val="0031774E"/>
    <w:rsid w:val="00317961"/>
    <w:rsid w:val="00317D60"/>
    <w:rsid w:val="00317D7B"/>
    <w:rsid w:val="00317DAD"/>
    <w:rsid w:val="00320242"/>
    <w:rsid w:val="00320299"/>
    <w:rsid w:val="0032036E"/>
    <w:rsid w:val="00320484"/>
    <w:rsid w:val="003204DF"/>
    <w:rsid w:val="00320626"/>
    <w:rsid w:val="003208EA"/>
    <w:rsid w:val="00320A9F"/>
    <w:rsid w:val="00320C3B"/>
    <w:rsid w:val="00320CAF"/>
    <w:rsid w:val="00320D42"/>
    <w:rsid w:val="00320EB3"/>
    <w:rsid w:val="00320FF1"/>
    <w:rsid w:val="00321006"/>
    <w:rsid w:val="00321132"/>
    <w:rsid w:val="003213D1"/>
    <w:rsid w:val="00321649"/>
    <w:rsid w:val="00321724"/>
    <w:rsid w:val="00321802"/>
    <w:rsid w:val="00321ABA"/>
    <w:rsid w:val="00321B48"/>
    <w:rsid w:val="00321C30"/>
    <w:rsid w:val="00321DEA"/>
    <w:rsid w:val="00321FEF"/>
    <w:rsid w:val="0032207A"/>
    <w:rsid w:val="003224AE"/>
    <w:rsid w:val="003224CA"/>
    <w:rsid w:val="00322516"/>
    <w:rsid w:val="003227B1"/>
    <w:rsid w:val="003227BD"/>
    <w:rsid w:val="00322B53"/>
    <w:rsid w:val="00322B77"/>
    <w:rsid w:val="00322CBC"/>
    <w:rsid w:val="0032310D"/>
    <w:rsid w:val="0032354A"/>
    <w:rsid w:val="00323756"/>
    <w:rsid w:val="00323792"/>
    <w:rsid w:val="003239DF"/>
    <w:rsid w:val="00323B1A"/>
    <w:rsid w:val="00323B77"/>
    <w:rsid w:val="00323F83"/>
    <w:rsid w:val="0032427C"/>
    <w:rsid w:val="003243BB"/>
    <w:rsid w:val="003243EE"/>
    <w:rsid w:val="003245F1"/>
    <w:rsid w:val="00324C04"/>
    <w:rsid w:val="00324C34"/>
    <w:rsid w:val="00324CA5"/>
    <w:rsid w:val="003250CA"/>
    <w:rsid w:val="00325150"/>
    <w:rsid w:val="003252E2"/>
    <w:rsid w:val="00325595"/>
    <w:rsid w:val="003256E9"/>
    <w:rsid w:val="00325718"/>
    <w:rsid w:val="00325885"/>
    <w:rsid w:val="00325C3B"/>
    <w:rsid w:val="00325CF8"/>
    <w:rsid w:val="00325CFF"/>
    <w:rsid w:val="00325F24"/>
    <w:rsid w:val="00326303"/>
    <w:rsid w:val="0032653B"/>
    <w:rsid w:val="003265E2"/>
    <w:rsid w:val="00326607"/>
    <w:rsid w:val="003266EE"/>
    <w:rsid w:val="003267C8"/>
    <w:rsid w:val="00326EC0"/>
    <w:rsid w:val="00326F1D"/>
    <w:rsid w:val="0032724D"/>
    <w:rsid w:val="00327342"/>
    <w:rsid w:val="003274FA"/>
    <w:rsid w:val="00327A48"/>
    <w:rsid w:val="00327A93"/>
    <w:rsid w:val="00327E0C"/>
    <w:rsid w:val="00330059"/>
    <w:rsid w:val="0033033B"/>
    <w:rsid w:val="00330443"/>
    <w:rsid w:val="00330646"/>
    <w:rsid w:val="00330AEC"/>
    <w:rsid w:val="00330F14"/>
    <w:rsid w:val="0033103A"/>
    <w:rsid w:val="00331090"/>
    <w:rsid w:val="003310F7"/>
    <w:rsid w:val="00331219"/>
    <w:rsid w:val="00331537"/>
    <w:rsid w:val="00331593"/>
    <w:rsid w:val="003316BD"/>
    <w:rsid w:val="00331711"/>
    <w:rsid w:val="00331A0D"/>
    <w:rsid w:val="00331A66"/>
    <w:rsid w:val="00331B15"/>
    <w:rsid w:val="00331D90"/>
    <w:rsid w:val="00331DCB"/>
    <w:rsid w:val="00332190"/>
    <w:rsid w:val="0033230E"/>
    <w:rsid w:val="0033255D"/>
    <w:rsid w:val="003326AE"/>
    <w:rsid w:val="003329B4"/>
    <w:rsid w:val="00332A37"/>
    <w:rsid w:val="00332B82"/>
    <w:rsid w:val="00332FC9"/>
    <w:rsid w:val="00332FF7"/>
    <w:rsid w:val="00332FFF"/>
    <w:rsid w:val="003330E4"/>
    <w:rsid w:val="00333234"/>
    <w:rsid w:val="0033324A"/>
    <w:rsid w:val="003333B2"/>
    <w:rsid w:val="00333664"/>
    <w:rsid w:val="00333751"/>
    <w:rsid w:val="003337C0"/>
    <w:rsid w:val="0033384C"/>
    <w:rsid w:val="00333875"/>
    <w:rsid w:val="00333880"/>
    <w:rsid w:val="00333AB3"/>
    <w:rsid w:val="00333B64"/>
    <w:rsid w:val="00333C99"/>
    <w:rsid w:val="00333E0A"/>
    <w:rsid w:val="00333E4D"/>
    <w:rsid w:val="00333EBA"/>
    <w:rsid w:val="00333F9C"/>
    <w:rsid w:val="00334581"/>
    <w:rsid w:val="003347ED"/>
    <w:rsid w:val="003348B1"/>
    <w:rsid w:val="00334944"/>
    <w:rsid w:val="003349E0"/>
    <w:rsid w:val="00334A82"/>
    <w:rsid w:val="00334EBE"/>
    <w:rsid w:val="00335287"/>
    <w:rsid w:val="00335297"/>
    <w:rsid w:val="00335353"/>
    <w:rsid w:val="0033549B"/>
    <w:rsid w:val="003357E6"/>
    <w:rsid w:val="003359E3"/>
    <w:rsid w:val="003359FE"/>
    <w:rsid w:val="00335A83"/>
    <w:rsid w:val="00335CA9"/>
    <w:rsid w:val="00335E1F"/>
    <w:rsid w:val="0033634D"/>
    <w:rsid w:val="003365BB"/>
    <w:rsid w:val="0033671C"/>
    <w:rsid w:val="00336751"/>
    <w:rsid w:val="00336780"/>
    <w:rsid w:val="00336C98"/>
    <w:rsid w:val="00336CC7"/>
    <w:rsid w:val="00336D08"/>
    <w:rsid w:val="00336EA2"/>
    <w:rsid w:val="00336F59"/>
    <w:rsid w:val="00337010"/>
    <w:rsid w:val="003371C0"/>
    <w:rsid w:val="00337259"/>
    <w:rsid w:val="00337293"/>
    <w:rsid w:val="003372B5"/>
    <w:rsid w:val="003372D4"/>
    <w:rsid w:val="00337417"/>
    <w:rsid w:val="0033760C"/>
    <w:rsid w:val="00337627"/>
    <w:rsid w:val="00337A66"/>
    <w:rsid w:val="00337A76"/>
    <w:rsid w:val="00337C3A"/>
    <w:rsid w:val="00337C57"/>
    <w:rsid w:val="00337DE4"/>
    <w:rsid w:val="00337E62"/>
    <w:rsid w:val="003401D8"/>
    <w:rsid w:val="00340309"/>
    <w:rsid w:val="00340345"/>
    <w:rsid w:val="003403DE"/>
    <w:rsid w:val="00340649"/>
    <w:rsid w:val="00340931"/>
    <w:rsid w:val="00340C81"/>
    <w:rsid w:val="00340CA9"/>
    <w:rsid w:val="00340D53"/>
    <w:rsid w:val="003413EE"/>
    <w:rsid w:val="00341759"/>
    <w:rsid w:val="00341DB1"/>
    <w:rsid w:val="00342025"/>
    <w:rsid w:val="00342088"/>
    <w:rsid w:val="0034270A"/>
    <w:rsid w:val="00342741"/>
    <w:rsid w:val="00342761"/>
    <w:rsid w:val="003427D2"/>
    <w:rsid w:val="00342950"/>
    <w:rsid w:val="00342BA1"/>
    <w:rsid w:val="00342CFA"/>
    <w:rsid w:val="00342D5A"/>
    <w:rsid w:val="00342E40"/>
    <w:rsid w:val="003430BB"/>
    <w:rsid w:val="00343257"/>
    <w:rsid w:val="003432A8"/>
    <w:rsid w:val="00343338"/>
    <w:rsid w:val="0034339B"/>
    <w:rsid w:val="0034352F"/>
    <w:rsid w:val="00343854"/>
    <w:rsid w:val="003439A6"/>
    <w:rsid w:val="00343F52"/>
    <w:rsid w:val="00344222"/>
    <w:rsid w:val="003442F1"/>
    <w:rsid w:val="003444E5"/>
    <w:rsid w:val="003444FD"/>
    <w:rsid w:val="00344B72"/>
    <w:rsid w:val="0034512C"/>
    <w:rsid w:val="00345159"/>
    <w:rsid w:val="003452CC"/>
    <w:rsid w:val="003452D6"/>
    <w:rsid w:val="00345425"/>
    <w:rsid w:val="00345431"/>
    <w:rsid w:val="003455E1"/>
    <w:rsid w:val="003455E6"/>
    <w:rsid w:val="003456A2"/>
    <w:rsid w:val="003456F7"/>
    <w:rsid w:val="00345715"/>
    <w:rsid w:val="00345832"/>
    <w:rsid w:val="0034584D"/>
    <w:rsid w:val="0034594A"/>
    <w:rsid w:val="00345C8B"/>
    <w:rsid w:val="00345D70"/>
    <w:rsid w:val="00345E28"/>
    <w:rsid w:val="00346051"/>
    <w:rsid w:val="003461F6"/>
    <w:rsid w:val="003466BB"/>
    <w:rsid w:val="00346713"/>
    <w:rsid w:val="00346833"/>
    <w:rsid w:val="003468FE"/>
    <w:rsid w:val="00346A17"/>
    <w:rsid w:val="00346ED0"/>
    <w:rsid w:val="003470C5"/>
    <w:rsid w:val="0034725A"/>
    <w:rsid w:val="003477E9"/>
    <w:rsid w:val="00347894"/>
    <w:rsid w:val="00347A27"/>
    <w:rsid w:val="00347ADF"/>
    <w:rsid w:val="00347B78"/>
    <w:rsid w:val="00347BA6"/>
    <w:rsid w:val="00347DC3"/>
    <w:rsid w:val="00347DF4"/>
    <w:rsid w:val="00347FE1"/>
    <w:rsid w:val="00350008"/>
    <w:rsid w:val="003504F5"/>
    <w:rsid w:val="003506B8"/>
    <w:rsid w:val="00350772"/>
    <w:rsid w:val="00350B0A"/>
    <w:rsid w:val="00350B86"/>
    <w:rsid w:val="00350BFD"/>
    <w:rsid w:val="00350E12"/>
    <w:rsid w:val="00350E72"/>
    <w:rsid w:val="00350FB7"/>
    <w:rsid w:val="0035120E"/>
    <w:rsid w:val="00351283"/>
    <w:rsid w:val="0035152D"/>
    <w:rsid w:val="00351541"/>
    <w:rsid w:val="0035176D"/>
    <w:rsid w:val="00351948"/>
    <w:rsid w:val="00351A9E"/>
    <w:rsid w:val="00351BB6"/>
    <w:rsid w:val="00351D30"/>
    <w:rsid w:val="00351D9A"/>
    <w:rsid w:val="00351F05"/>
    <w:rsid w:val="00351F26"/>
    <w:rsid w:val="00351F28"/>
    <w:rsid w:val="00351FDF"/>
    <w:rsid w:val="0035206A"/>
    <w:rsid w:val="00352130"/>
    <w:rsid w:val="0035250E"/>
    <w:rsid w:val="0035266C"/>
    <w:rsid w:val="00352799"/>
    <w:rsid w:val="00352909"/>
    <w:rsid w:val="00352ACE"/>
    <w:rsid w:val="003532C5"/>
    <w:rsid w:val="00353321"/>
    <w:rsid w:val="0035335B"/>
    <w:rsid w:val="0035346F"/>
    <w:rsid w:val="003535F9"/>
    <w:rsid w:val="0035366E"/>
    <w:rsid w:val="0035374D"/>
    <w:rsid w:val="00353789"/>
    <w:rsid w:val="0035385A"/>
    <w:rsid w:val="00353AF9"/>
    <w:rsid w:val="00353B5C"/>
    <w:rsid w:val="00353BB3"/>
    <w:rsid w:val="00353BC1"/>
    <w:rsid w:val="00353C89"/>
    <w:rsid w:val="00353EEF"/>
    <w:rsid w:val="003540DB"/>
    <w:rsid w:val="003541A9"/>
    <w:rsid w:val="0035422F"/>
    <w:rsid w:val="003542DC"/>
    <w:rsid w:val="003542F8"/>
    <w:rsid w:val="003543AD"/>
    <w:rsid w:val="00354751"/>
    <w:rsid w:val="00354DEB"/>
    <w:rsid w:val="003551D0"/>
    <w:rsid w:val="00355228"/>
    <w:rsid w:val="00355341"/>
    <w:rsid w:val="00355365"/>
    <w:rsid w:val="0035542D"/>
    <w:rsid w:val="0035546D"/>
    <w:rsid w:val="003554AB"/>
    <w:rsid w:val="003554E7"/>
    <w:rsid w:val="003554F1"/>
    <w:rsid w:val="0035556B"/>
    <w:rsid w:val="00355686"/>
    <w:rsid w:val="003556D2"/>
    <w:rsid w:val="00355764"/>
    <w:rsid w:val="00355A94"/>
    <w:rsid w:val="00355C2A"/>
    <w:rsid w:val="00355CCC"/>
    <w:rsid w:val="00356307"/>
    <w:rsid w:val="0035645F"/>
    <w:rsid w:val="003564E6"/>
    <w:rsid w:val="00356503"/>
    <w:rsid w:val="0035672E"/>
    <w:rsid w:val="00356A92"/>
    <w:rsid w:val="003570D2"/>
    <w:rsid w:val="0035711D"/>
    <w:rsid w:val="00357291"/>
    <w:rsid w:val="0035735F"/>
    <w:rsid w:val="00357391"/>
    <w:rsid w:val="003576C9"/>
    <w:rsid w:val="00357805"/>
    <w:rsid w:val="003579C8"/>
    <w:rsid w:val="00357F5A"/>
    <w:rsid w:val="0036024A"/>
    <w:rsid w:val="00360764"/>
    <w:rsid w:val="00360850"/>
    <w:rsid w:val="003609B8"/>
    <w:rsid w:val="003609E5"/>
    <w:rsid w:val="00360A62"/>
    <w:rsid w:val="00360A7B"/>
    <w:rsid w:val="00360E5C"/>
    <w:rsid w:val="00361142"/>
    <w:rsid w:val="00361226"/>
    <w:rsid w:val="00361A3C"/>
    <w:rsid w:val="00361B2F"/>
    <w:rsid w:val="00361B99"/>
    <w:rsid w:val="00361D62"/>
    <w:rsid w:val="00361FA7"/>
    <w:rsid w:val="00362056"/>
    <w:rsid w:val="0036241C"/>
    <w:rsid w:val="00362557"/>
    <w:rsid w:val="003625AE"/>
    <w:rsid w:val="003625C9"/>
    <w:rsid w:val="003626C4"/>
    <w:rsid w:val="00362B83"/>
    <w:rsid w:val="00363324"/>
    <w:rsid w:val="003637E1"/>
    <w:rsid w:val="00363F7B"/>
    <w:rsid w:val="00363FF8"/>
    <w:rsid w:val="00364361"/>
    <w:rsid w:val="003643C8"/>
    <w:rsid w:val="00364686"/>
    <w:rsid w:val="00364984"/>
    <w:rsid w:val="003649E1"/>
    <w:rsid w:val="00364A41"/>
    <w:rsid w:val="00364B63"/>
    <w:rsid w:val="00364C3B"/>
    <w:rsid w:val="00364C67"/>
    <w:rsid w:val="00364D0E"/>
    <w:rsid w:val="00364D82"/>
    <w:rsid w:val="00364F1C"/>
    <w:rsid w:val="00364FB2"/>
    <w:rsid w:val="00364FEA"/>
    <w:rsid w:val="00365279"/>
    <w:rsid w:val="00365656"/>
    <w:rsid w:val="0036566B"/>
    <w:rsid w:val="00365822"/>
    <w:rsid w:val="003658D7"/>
    <w:rsid w:val="0036599C"/>
    <w:rsid w:val="00365B49"/>
    <w:rsid w:val="00365C10"/>
    <w:rsid w:val="00365E24"/>
    <w:rsid w:val="00365E93"/>
    <w:rsid w:val="00365E9F"/>
    <w:rsid w:val="00365EF1"/>
    <w:rsid w:val="00365FF2"/>
    <w:rsid w:val="00366012"/>
    <w:rsid w:val="003660C0"/>
    <w:rsid w:val="003660C9"/>
    <w:rsid w:val="00366173"/>
    <w:rsid w:val="003662DF"/>
    <w:rsid w:val="0036651E"/>
    <w:rsid w:val="00366535"/>
    <w:rsid w:val="00366DE6"/>
    <w:rsid w:val="00366F41"/>
    <w:rsid w:val="00366F5D"/>
    <w:rsid w:val="00366FDC"/>
    <w:rsid w:val="00367250"/>
    <w:rsid w:val="00367521"/>
    <w:rsid w:val="003675FA"/>
    <w:rsid w:val="0036798C"/>
    <w:rsid w:val="00367CF7"/>
    <w:rsid w:val="00367F48"/>
    <w:rsid w:val="00367FB5"/>
    <w:rsid w:val="0037023D"/>
    <w:rsid w:val="003702AA"/>
    <w:rsid w:val="0037048E"/>
    <w:rsid w:val="00370884"/>
    <w:rsid w:val="00370A58"/>
    <w:rsid w:val="00370D72"/>
    <w:rsid w:val="00370EE5"/>
    <w:rsid w:val="00370F1E"/>
    <w:rsid w:val="0037100E"/>
    <w:rsid w:val="003710FB"/>
    <w:rsid w:val="00371386"/>
    <w:rsid w:val="003714C5"/>
    <w:rsid w:val="003716F6"/>
    <w:rsid w:val="00371C38"/>
    <w:rsid w:val="00371FB2"/>
    <w:rsid w:val="00371FED"/>
    <w:rsid w:val="00372148"/>
    <w:rsid w:val="003721D7"/>
    <w:rsid w:val="00372329"/>
    <w:rsid w:val="003724F0"/>
    <w:rsid w:val="003726CB"/>
    <w:rsid w:val="0037277F"/>
    <w:rsid w:val="003729E4"/>
    <w:rsid w:val="00372D63"/>
    <w:rsid w:val="00373085"/>
    <w:rsid w:val="00373218"/>
    <w:rsid w:val="003736BF"/>
    <w:rsid w:val="00373921"/>
    <w:rsid w:val="00373B64"/>
    <w:rsid w:val="0037407C"/>
    <w:rsid w:val="003742A8"/>
    <w:rsid w:val="00374483"/>
    <w:rsid w:val="00374511"/>
    <w:rsid w:val="00374534"/>
    <w:rsid w:val="003745C0"/>
    <w:rsid w:val="003745F8"/>
    <w:rsid w:val="00374A4E"/>
    <w:rsid w:val="00374AE7"/>
    <w:rsid w:val="00374BB4"/>
    <w:rsid w:val="00374C47"/>
    <w:rsid w:val="0037527D"/>
    <w:rsid w:val="0037533B"/>
    <w:rsid w:val="003754CB"/>
    <w:rsid w:val="003755F2"/>
    <w:rsid w:val="003756DD"/>
    <w:rsid w:val="003757F9"/>
    <w:rsid w:val="00375970"/>
    <w:rsid w:val="00375A91"/>
    <w:rsid w:val="00375CC2"/>
    <w:rsid w:val="00375DC0"/>
    <w:rsid w:val="00376046"/>
    <w:rsid w:val="0037672B"/>
    <w:rsid w:val="003768AA"/>
    <w:rsid w:val="00376BF9"/>
    <w:rsid w:val="00376E30"/>
    <w:rsid w:val="00376E74"/>
    <w:rsid w:val="0037703A"/>
    <w:rsid w:val="00377355"/>
    <w:rsid w:val="003774CA"/>
    <w:rsid w:val="003775D1"/>
    <w:rsid w:val="0037762B"/>
    <w:rsid w:val="0037796E"/>
    <w:rsid w:val="00377CC9"/>
    <w:rsid w:val="00380180"/>
    <w:rsid w:val="003803A4"/>
    <w:rsid w:val="0038060D"/>
    <w:rsid w:val="00380634"/>
    <w:rsid w:val="0038075C"/>
    <w:rsid w:val="00380760"/>
    <w:rsid w:val="003807DC"/>
    <w:rsid w:val="00380B05"/>
    <w:rsid w:val="00380B92"/>
    <w:rsid w:val="00380CB9"/>
    <w:rsid w:val="00380D39"/>
    <w:rsid w:val="00380F7C"/>
    <w:rsid w:val="00381029"/>
    <w:rsid w:val="0038117A"/>
    <w:rsid w:val="00381542"/>
    <w:rsid w:val="003817CA"/>
    <w:rsid w:val="00381BA5"/>
    <w:rsid w:val="003820C3"/>
    <w:rsid w:val="0038216D"/>
    <w:rsid w:val="003822D8"/>
    <w:rsid w:val="00382774"/>
    <w:rsid w:val="00382794"/>
    <w:rsid w:val="003827C9"/>
    <w:rsid w:val="00382879"/>
    <w:rsid w:val="00382EE6"/>
    <w:rsid w:val="00382F1F"/>
    <w:rsid w:val="0038300E"/>
    <w:rsid w:val="003830C5"/>
    <w:rsid w:val="003831BD"/>
    <w:rsid w:val="003833E1"/>
    <w:rsid w:val="0038348A"/>
    <w:rsid w:val="003835EB"/>
    <w:rsid w:val="0038377D"/>
    <w:rsid w:val="00383874"/>
    <w:rsid w:val="00383958"/>
    <w:rsid w:val="00383B53"/>
    <w:rsid w:val="00383CEA"/>
    <w:rsid w:val="00383F26"/>
    <w:rsid w:val="003840E6"/>
    <w:rsid w:val="0038453B"/>
    <w:rsid w:val="0038486D"/>
    <w:rsid w:val="00384940"/>
    <w:rsid w:val="0038497C"/>
    <w:rsid w:val="003849C4"/>
    <w:rsid w:val="00384B98"/>
    <w:rsid w:val="00384F81"/>
    <w:rsid w:val="0038509D"/>
    <w:rsid w:val="00385236"/>
    <w:rsid w:val="00385365"/>
    <w:rsid w:val="003853DA"/>
    <w:rsid w:val="00385414"/>
    <w:rsid w:val="00385570"/>
    <w:rsid w:val="0038566F"/>
    <w:rsid w:val="0038572C"/>
    <w:rsid w:val="00385784"/>
    <w:rsid w:val="0038586A"/>
    <w:rsid w:val="00385871"/>
    <w:rsid w:val="00385968"/>
    <w:rsid w:val="00385AC5"/>
    <w:rsid w:val="00385AF9"/>
    <w:rsid w:val="00385E4A"/>
    <w:rsid w:val="00385EF7"/>
    <w:rsid w:val="00385FEC"/>
    <w:rsid w:val="00386087"/>
    <w:rsid w:val="003861C7"/>
    <w:rsid w:val="0038621C"/>
    <w:rsid w:val="003862BB"/>
    <w:rsid w:val="00386408"/>
    <w:rsid w:val="00386464"/>
    <w:rsid w:val="00386630"/>
    <w:rsid w:val="0038668F"/>
    <w:rsid w:val="003868BC"/>
    <w:rsid w:val="00386963"/>
    <w:rsid w:val="00386AAA"/>
    <w:rsid w:val="00386BCE"/>
    <w:rsid w:val="00386D23"/>
    <w:rsid w:val="00386ECF"/>
    <w:rsid w:val="00386ED2"/>
    <w:rsid w:val="00386FAE"/>
    <w:rsid w:val="0038700E"/>
    <w:rsid w:val="003872E2"/>
    <w:rsid w:val="003872E5"/>
    <w:rsid w:val="00387421"/>
    <w:rsid w:val="0038785A"/>
    <w:rsid w:val="00387957"/>
    <w:rsid w:val="00387B68"/>
    <w:rsid w:val="00387BF5"/>
    <w:rsid w:val="00387E7E"/>
    <w:rsid w:val="00390013"/>
    <w:rsid w:val="00390129"/>
    <w:rsid w:val="0039026B"/>
    <w:rsid w:val="0039033B"/>
    <w:rsid w:val="00390381"/>
    <w:rsid w:val="003905B1"/>
    <w:rsid w:val="00390668"/>
    <w:rsid w:val="00390A0E"/>
    <w:rsid w:val="00390B58"/>
    <w:rsid w:val="00391045"/>
    <w:rsid w:val="0039105D"/>
    <w:rsid w:val="00391EF3"/>
    <w:rsid w:val="00391F45"/>
    <w:rsid w:val="0039218C"/>
    <w:rsid w:val="00392456"/>
    <w:rsid w:val="0039254E"/>
    <w:rsid w:val="003925E7"/>
    <w:rsid w:val="0039264F"/>
    <w:rsid w:val="003928C0"/>
    <w:rsid w:val="00392A91"/>
    <w:rsid w:val="00392BB0"/>
    <w:rsid w:val="00392BD9"/>
    <w:rsid w:val="00392F31"/>
    <w:rsid w:val="00392F69"/>
    <w:rsid w:val="0039300C"/>
    <w:rsid w:val="0039309C"/>
    <w:rsid w:val="003937B1"/>
    <w:rsid w:val="003937FA"/>
    <w:rsid w:val="00393A22"/>
    <w:rsid w:val="00393A3D"/>
    <w:rsid w:val="00393B2A"/>
    <w:rsid w:val="00393C24"/>
    <w:rsid w:val="00393E4C"/>
    <w:rsid w:val="00393EB5"/>
    <w:rsid w:val="003941C7"/>
    <w:rsid w:val="00394319"/>
    <w:rsid w:val="003943EE"/>
    <w:rsid w:val="00394463"/>
    <w:rsid w:val="00394535"/>
    <w:rsid w:val="0039462F"/>
    <w:rsid w:val="00394918"/>
    <w:rsid w:val="00394B06"/>
    <w:rsid w:val="00394CE8"/>
    <w:rsid w:val="00394F2B"/>
    <w:rsid w:val="003950DD"/>
    <w:rsid w:val="00395398"/>
    <w:rsid w:val="00395577"/>
    <w:rsid w:val="003955DA"/>
    <w:rsid w:val="00395BD9"/>
    <w:rsid w:val="00395C55"/>
    <w:rsid w:val="00395CD6"/>
    <w:rsid w:val="0039636F"/>
    <w:rsid w:val="00396A70"/>
    <w:rsid w:val="00396C34"/>
    <w:rsid w:val="00396C57"/>
    <w:rsid w:val="00396CEC"/>
    <w:rsid w:val="00396E56"/>
    <w:rsid w:val="00396FD0"/>
    <w:rsid w:val="003971F9"/>
    <w:rsid w:val="003973E4"/>
    <w:rsid w:val="00397799"/>
    <w:rsid w:val="00397A51"/>
    <w:rsid w:val="00397A98"/>
    <w:rsid w:val="00397BD4"/>
    <w:rsid w:val="00397D57"/>
    <w:rsid w:val="00397ECF"/>
    <w:rsid w:val="00397F0F"/>
    <w:rsid w:val="00397F9B"/>
    <w:rsid w:val="003A007E"/>
    <w:rsid w:val="003A0266"/>
    <w:rsid w:val="003A0404"/>
    <w:rsid w:val="003A0946"/>
    <w:rsid w:val="003A0A3E"/>
    <w:rsid w:val="003A0B8F"/>
    <w:rsid w:val="003A0D50"/>
    <w:rsid w:val="003A0E97"/>
    <w:rsid w:val="003A0F00"/>
    <w:rsid w:val="003A1007"/>
    <w:rsid w:val="003A1061"/>
    <w:rsid w:val="003A1425"/>
    <w:rsid w:val="003A1512"/>
    <w:rsid w:val="003A1DB0"/>
    <w:rsid w:val="003A1E0F"/>
    <w:rsid w:val="003A1E19"/>
    <w:rsid w:val="003A1F48"/>
    <w:rsid w:val="003A1F6C"/>
    <w:rsid w:val="003A2083"/>
    <w:rsid w:val="003A20B1"/>
    <w:rsid w:val="003A24EE"/>
    <w:rsid w:val="003A25D4"/>
    <w:rsid w:val="003A2742"/>
    <w:rsid w:val="003A2884"/>
    <w:rsid w:val="003A28B6"/>
    <w:rsid w:val="003A28E0"/>
    <w:rsid w:val="003A295C"/>
    <w:rsid w:val="003A2A51"/>
    <w:rsid w:val="003A2B38"/>
    <w:rsid w:val="003A2BAB"/>
    <w:rsid w:val="003A2BAC"/>
    <w:rsid w:val="003A2CB6"/>
    <w:rsid w:val="003A2FB7"/>
    <w:rsid w:val="003A3023"/>
    <w:rsid w:val="003A3089"/>
    <w:rsid w:val="003A341A"/>
    <w:rsid w:val="003A368E"/>
    <w:rsid w:val="003A36B0"/>
    <w:rsid w:val="003A382E"/>
    <w:rsid w:val="003A3955"/>
    <w:rsid w:val="003A3E30"/>
    <w:rsid w:val="003A3E6B"/>
    <w:rsid w:val="003A3E81"/>
    <w:rsid w:val="003A3E98"/>
    <w:rsid w:val="003A401F"/>
    <w:rsid w:val="003A4029"/>
    <w:rsid w:val="003A41C0"/>
    <w:rsid w:val="003A4261"/>
    <w:rsid w:val="003A4375"/>
    <w:rsid w:val="003A43F2"/>
    <w:rsid w:val="003A4552"/>
    <w:rsid w:val="003A4A00"/>
    <w:rsid w:val="003A4A40"/>
    <w:rsid w:val="003A4C3E"/>
    <w:rsid w:val="003A4F65"/>
    <w:rsid w:val="003A4F7C"/>
    <w:rsid w:val="003A529B"/>
    <w:rsid w:val="003A56B2"/>
    <w:rsid w:val="003A585F"/>
    <w:rsid w:val="003A598E"/>
    <w:rsid w:val="003A5B8E"/>
    <w:rsid w:val="003A5C94"/>
    <w:rsid w:val="003A5CBB"/>
    <w:rsid w:val="003A5F22"/>
    <w:rsid w:val="003A626F"/>
    <w:rsid w:val="003A65CD"/>
    <w:rsid w:val="003A65DD"/>
    <w:rsid w:val="003A66F4"/>
    <w:rsid w:val="003A67E3"/>
    <w:rsid w:val="003A6906"/>
    <w:rsid w:val="003A69FA"/>
    <w:rsid w:val="003A6B0E"/>
    <w:rsid w:val="003A6E76"/>
    <w:rsid w:val="003A6EA2"/>
    <w:rsid w:val="003A6FEB"/>
    <w:rsid w:val="003A702D"/>
    <w:rsid w:val="003A727F"/>
    <w:rsid w:val="003A73F1"/>
    <w:rsid w:val="003A77FE"/>
    <w:rsid w:val="003A7834"/>
    <w:rsid w:val="003A7A89"/>
    <w:rsid w:val="003A7C0F"/>
    <w:rsid w:val="003A7DAA"/>
    <w:rsid w:val="003A7EDD"/>
    <w:rsid w:val="003B041D"/>
    <w:rsid w:val="003B06B8"/>
    <w:rsid w:val="003B0732"/>
    <w:rsid w:val="003B074B"/>
    <w:rsid w:val="003B078B"/>
    <w:rsid w:val="003B0CFA"/>
    <w:rsid w:val="003B0F53"/>
    <w:rsid w:val="003B10F0"/>
    <w:rsid w:val="003B1322"/>
    <w:rsid w:val="003B1DBE"/>
    <w:rsid w:val="003B20C5"/>
    <w:rsid w:val="003B21B9"/>
    <w:rsid w:val="003B23EE"/>
    <w:rsid w:val="003B249A"/>
    <w:rsid w:val="003B25D9"/>
    <w:rsid w:val="003B2685"/>
    <w:rsid w:val="003B27A1"/>
    <w:rsid w:val="003B29B8"/>
    <w:rsid w:val="003B2CD7"/>
    <w:rsid w:val="003B2D97"/>
    <w:rsid w:val="003B2ED6"/>
    <w:rsid w:val="003B2EDC"/>
    <w:rsid w:val="003B2F25"/>
    <w:rsid w:val="003B317E"/>
    <w:rsid w:val="003B3389"/>
    <w:rsid w:val="003B33C8"/>
    <w:rsid w:val="003B3520"/>
    <w:rsid w:val="003B36A4"/>
    <w:rsid w:val="003B389F"/>
    <w:rsid w:val="003B3917"/>
    <w:rsid w:val="003B3A09"/>
    <w:rsid w:val="003B3ACF"/>
    <w:rsid w:val="003B3C21"/>
    <w:rsid w:val="003B3F8C"/>
    <w:rsid w:val="003B4118"/>
    <w:rsid w:val="003B41E0"/>
    <w:rsid w:val="003B42F4"/>
    <w:rsid w:val="003B449F"/>
    <w:rsid w:val="003B4746"/>
    <w:rsid w:val="003B4862"/>
    <w:rsid w:val="003B4B99"/>
    <w:rsid w:val="003B4BE6"/>
    <w:rsid w:val="003B4D26"/>
    <w:rsid w:val="003B4DF9"/>
    <w:rsid w:val="003B4EAF"/>
    <w:rsid w:val="003B4F30"/>
    <w:rsid w:val="003B534B"/>
    <w:rsid w:val="003B543A"/>
    <w:rsid w:val="003B5521"/>
    <w:rsid w:val="003B55FC"/>
    <w:rsid w:val="003B5716"/>
    <w:rsid w:val="003B588E"/>
    <w:rsid w:val="003B58D2"/>
    <w:rsid w:val="003B599B"/>
    <w:rsid w:val="003B5A98"/>
    <w:rsid w:val="003B5F51"/>
    <w:rsid w:val="003B650D"/>
    <w:rsid w:val="003B65AA"/>
    <w:rsid w:val="003B6C2F"/>
    <w:rsid w:val="003B6E5D"/>
    <w:rsid w:val="003B6F03"/>
    <w:rsid w:val="003B6FD2"/>
    <w:rsid w:val="003B7023"/>
    <w:rsid w:val="003B70DC"/>
    <w:rsid w:val="003B7221"/>
    <w:rsid w:val="003B726D"/>
    <w:rsid w:val="003B7334"/>
    <w:rsid w:val="003B7528"/>
    <w:rsid w:val="003B76AF"/>
    <w:rsid w:val="003B794D"/>
    <w:rsid w:val="003B7CEA"/>
    <w:rsid w:val="003B7F88"/>
    <w:rsid w:val="003C00CF"/>
    <w:rsid w:val="003C01B9"/>
    <w:rsid w:val="003C0283"/>
    <w:rsid w:val="003C0394"/>
    <w:rsid w:val="003C039A"/>
    <w:rsid w:val="003C03F0"/>
    <w:rsid w:val="003C0475"/>
    <w:rsid w:val="003C0510"/>
    <w:rsid w:val="003C05A9"/>
    <w:rsid w:val="003C06A3"/>
    <w:rsid w:val="003C06A6"/>
    <w:rsid w:val="003C0BCD"/>
    <w:rsid w:val="003C0C51"/>
    <w:rsid w:val="003C0EAF"/>
    <w:rsid w:val="003C0F51"/>
    <w:rsid w:val="003C11B2"/>
    <w:rsid w:val="003C12A1"/>
    <w:rsid w:val="003C14C3"/>
    <w:rsid w:val="003C1BC3"/>
    <w:rsid w:val="003C1E36"/>
    <w:rsid w:val="003C1EDC"/>
    <w:rsid w:val="003C1F76"/>
    <w:rsid w:val="003C2157"/>
    <w:rsid w:val="003C224A"/>
    <w:rsid w:val="003C2293"/>
    <w:rsid w:val="003C22B0"/>
    <w:rsid w:val="003C2633"/>
    <w:rsid w:val="003C2C77"/>
    <w:rsid w:val="003C2DFF"/>
    <w:rsid w:val="003C2F64"/>
    <w:rsid w:val="003C2F6B"/>
    <w:rsid w:val="003C2F75"/>
    <w:rsid w:val="003C3014"/>
    <w:rsid w:val="003C31B2"/>
    <w:rsid w:val="003C3282"/>
    <w:rsid w:val="003C3571"/>
    <w:rsid w:val="003C35D2"/>
    <w:rsid w:val="003C3A69"/>
    <w:rsid w:val="003C3BCD"/>
    <w:rsid w:val="003C3C8D"/>
    <w:rsid w:val="003C3C8E"/>
    <w:rsid w:val="003C3D1C"/>
    <w:rsid w:val="003C3D20"/>
    <w:rsid w:val="003C4078"/>
    <w:rsid w:val="003C40FD"/>
    <w:rsid w:val="003C42AD"/>
    <w:rsid w:val="003C4510"/>
    <w:rsid w:val="003C4774"/>
    <w:rsid w:val="003C4807"/>
    <w:rsid w:val="003C4965"/>
    <w:rsid w:val="003C4A78"/>
    <w:rsid w:val="003C4AAF"/>
    <w:rsid w:val="003C4C44"/>
    <w:rsid w:val="003C4CEB"/>
    <w:rsid w:val="003C4D20"/>
    <w:rsid w:val="003C4D73"/>
    <w:rsid w:val="003C51FB"/>
    <w:rsid w:val="003C5234"/>
    <w:rsid w:val="003C525B"/>
    <w:rsid w:val="003C53C2"/>
    <w:rsid w:val="003C5513"/>
    <w:rsid w:val="003C553A"/>
    <w:rsid w:val="003C5550"/>
    <w:rsid w:val="003C563C"/>
    <w:rsid w:val="003C57E1"/>
    <w:rsid w:val="003C5A74"/>
    <w:rsid w:val="003C5CE0"/>
    <w:rsid w:val="003C5DF3"/>
    <w:rsid w:val="003C5DFD"/>
    <w:rsid w:val="003C5EA4"/>
    <w:rsid w:val="003C5F49"/>
    <w:rsid w:val="003C6349"/>
    <w:rsid w:val="003C64A4"/>
    <w:rsid w:val="003C65A3"/>
    <w:rsid w:val="003C66E7"/>
    <w:rsid w:val="003C6BEE"/>
    <w:rsid w:val="003C6C82"/>
    <w:rsid w:val="003C6CAA"/>
    <w:rsid w:val="003C6D37"/>
    <w:rsid w:val="003C6D89"/>
    <w:rsid w:val="003C6DA0"/>
    <w:rsid w:val="003C7447"/>
    <w:rsid w:val="003C7612"/>
    <w:rsid w:val="003C765E"/>
    <w:rsid w:val="003C76C7"/>
    <w:rsid w:val="003C78C7"/>
    <w:rsid w:val="003C7C51"/>
    <w:rsid w:val="003C7D87"/>
    <w:rsid w:val="003C7EE0"/>
    <w:rsid w:val="003D02FB"/>
    <w:rsid w:val="003D031A"/>
    <w:rsid w:val="003D04DF"/>
    <w:rsid w:val="003D058A"/>
    <w:rsid w:val="003D05CB"/>
    <w:rsid w:val="003D06A8"/>
    <w:rsid w:val="003D07BB"/>
    <w:rsid w:val="003D08D9"/>
    <w:rsid w:val="003D0938"/>
    <w:rsid w:val="003D0950"/>
    <w:rsid w:val="003D0B23"/>
    <w:rsid w:val="003D0BCE"/>
    <w:rsid w:val="003D0C06"/>
    <w:rsid w:val="003D0D7F"/>
    <w:rsid w:val="003D1221"/>
    <w:rsid w:val="003D1270"/>
    <w:rsid w:val="003D13E5"/>
    <w:rsid w:val="003D15F9"/>
    <w:rsid w:val="003D17BB"/>
    <w:rsid w:val="003D1813"/>
    <w:rsid w:val="003D192A"/>
    <w:rsid w:val="003D19E8"/>
    <w:rsid w:val="003D19EE"/>
    <w:rsid w:val="003D1A5E"/>
    <w:rsid w:val="003D1A70"/>
    <w:rsid w:val="003D1B3C"/>
    <w:rsid w:val="003D1C9D"/>
    <w:rsid w:val="003D1D0A"/>
    <w:rsid w:val="003D1F21"/>
    <w:rsid w:val="003D20D6"/>
    <w:rsid w:val="003D2418"/>
    <w:rsid w:val="003D25E9"/>
    <w:rsid w:val="003D2775"/>
    <w:rsid w:val="003D2980"/>
    <w:rsid w:val="003D298C"/>
    <w:rsid w:val="003D2BB2"/>
    <w:rsid w:val="003D2DD5"/>
    <w:rsid w:val="003D2E5F"/>
    <w:rsid w:val="003D2EA3"/>
    <w:rsid w:val="003D2ED7"/>
    <w:rsid w:val="003D31D6"/>
    <w:rsid w:val="003D3627"/>
    <w:rsid w:val="003D362F"/>
    <w:rsid w:val="003D398B"/>
    <w:rsid w:val="003D39CC"/>
    <w:rsid w:val="003D3A11"/>
    <w:rsid w:val="003D3A5D"/>
    <w:rsid w:val="003D3C9C"/>
    <w:rsid w:val="003D3DA2"/>
    <w:rsid w:val="003D42B3"/>
    <w:rsid w:val="003D4316"/>
    <w:rsid w:val="003D4634"/>
    <w:rsid w:val="003D464F"/>
    <w:rsid w:val="003D48CA"/>
    <w:rsid w:val="003D4AF0"/>
    <w:rsid w:val="003D4B44"/>
    <w:rsid w:val="003D4B79"/>
    <w:rsid w:val="003D4CA2"/>
    <w:rsid w:val="003D4DBF"/>
    <w:rsid w:val="003D4DF6"/>
    <w:rsid w:val="003D4FF6"/>
    <w:rsid w:val="003D50DA"/>
    <w:rsid w:val="003D5550"/>
    <w:rsid w:val="003D595D"/>
    <w:rsid w:val="003D5989"/>
    <w:rsid w:val="003D5A4C"/>
    <w:rsid w:val="003D5AE9"/>
    <w:rsid w:val="003D5BD7"/>
    <w:rsid w:val="003D5E01"/>
    <w:rsid w:val="003D63D5"/>
    <w:rsid w:val="003D63FF"/>
    <w:rsid w:val="003D64A0"/>
    <w:rsid w:val="003D6707"/>
    <w:rsid w:val="003D6A0D"/>
    <w:rsid w:val="003D6E74"/>
    <w:rsid w:val="003D77C4"/>
    <w:rsid w:val="003D7802"/>
    <w:rsid w:val="003D780C"/>
    <w:rsid w:val="003D796A"/>
    <w:rsid w:val="003D79BB"/>
    <w:rsid w:val="003D7AE9"/>
    <w:rsid w:val="003D7E02"/>
    <w:rsid w:val="003D7E4E"/>
    <w:rsid w:val="003D7E6A"/>
    <w:rsid w:val="003D7F22"/>
    <w:rsid w:val="003E01AD"/>
    <w:rsid w:val="003E01D7"/>
    <w:rsid w:val="003E039E"/>
    <w:rsid w:val="003E0603"/>
    <w:rsid w:val="003E091F"/>
    <w:rsid w:val="003E0B05"/>
    <w:rsid w:val="003E0C4E"/>
    <w:rsid w:val="003E0CA5"/>
    <w:rsid w:val="003E0D93"/>
    <w:rsid w:val="003E0EA0"/>
    <w:rsid w:val="003E109C"/>
    <w:rsid w:val="003E12E2"/>
    <w:rsid w:val="003E1352"/>
    <w:rsid w:val="003E13C9"/>
    <w:rsid w:val="003E142F"/>
    <w:rsid w:val="003E14C0"/>
    <w:rsid w:val="003E14C2"/>
    <w:rsid w:val="003E196C"/>
    <w:rsid w:val="003E1A3B"/>
    <w:rsid w:val="003E1A81"/>
    <w:rsid w:val="003E1BD1"/>
    <w:rsid w:val="003E1C93"/>
    <w:rsid w:val="003E1D4C"/>
    <w:rsid w:val="003E1DB9"/>
    <w:rsid w:val="003E2284"/>
    <w:rsid w:val="003E2355"/>
    <w:rsid w:val="003E27CA"/>
    <w:rsid w:val="003E284F"/>
    <w:rsid w:val="003E289E"/>
    <w:rsid w:val="003E293F"/>
    <w:rsid w:val="003E2D20"/>
    <w:rsid w:val="003E312B"/>
    <w:rsid w:val="003E320D"/>
    <w:rsid w:val="003E36FC"/>
    <w:rsid w:val="003E380D"/>
    <w:rsid w:val="003E389E"/>
    <w:rsid w:val="003E38B6"/>
    <w:rsid w:val="003E3915"/>
    <w:rsid w:val="003E3B14"/>
    <w:rsid w:val="003E3B2D"/>
    <w:rsid w:val="003E3BD4"/>
    <w:rsid w:val="003E3C42"/>
    <w:rsid w:val="003E3DF3"/>
    <w:rsid w:val="003E3E8F"/>
    <w:rsid w:val="003E4078"/>
    <w:rsid w:val="003E4630"/>
    <w:rsid w:val="003E4689"/>
    <w:rsid w:val="003E46B7"/>
    <w:rsid w:val="003E4721"/>
    <w:rsid w:val="003E4771"/>
    <w:rsid w:val="003E47DD"/>
    <w:rsid w:val="003E47F9"/>
    <w:rsid w:val="003E49B9"/>
    <w:rsid w:val="003E4BDA"/>
    <w:rsid w:val="003E4C96"/>
    <w:rsid w:val="003E4D0E"/>
    <w:rsid w:val="003E4FBD"/>
    <w:rsid w:val="003E50D7"/>
    <w:rsid w:val="003E5166"/>
    <w:rsid w:val="003E5175"/>
    <w:rsid w:val="003E51A3"/>
    <w:rsid w:val="003E5273"/>
    <w:rsid w:val="003E5396"/>
    <w:rsid w:val="003E5586"/>
    <w:rsid w:val="003E58EE"/>
    <w:rsid w:val="003E59FE"/>
    <w:rsid w:val="003E5B90"/>
    <w:rsid w:val="003E5C4B"/>
    <w:rsid w:val="003E5EF9"/>
    <w:rsid w:val="003E613C"/>
    <w:rsid w:val="003E61C0"/>
    <w:rsid w:val="003E623B"/>
    <w:rsid w:val="003E673D"/>
    <w:rsid w:val="003E6890"/>
    <w:rsid w:val="003E68AA"/>
    <w:rsid w:val="003E6995"/>
    <w:rsid w:val="003E69A6"/>
    <w:rsid w:val="003E6AFC"/>
    <w:rsid w:val="003E6D83"/>
    <w:rsid w:val="003E725A"/>
    <w:rsid w:val="003E7597"/>
    <w:rsid w:val="003E77C1"/>
    <w:rsid w:val="003E7898"/>
    <w:rsid w:val="003E7C82"/>
    <w:rsid w:val="003E7CA8"/>
    <w:rsid w:val="003E7CE1"/>
    <w:rsid w:val="003E7EA0"/>
    <w:rsid w:val="003E7EB7"/>
    <w:rsid w:val="003E7F84"/>
    <w:rsid w:val="003E7FCA"/>
    <w:rsid w:val="003F0051"/>
    <w:rsid w:val="003F0068"/>
    <w:rsid w:val="003F0104"/>
    <w:rsid w:val="003F03E6"/>
    <w:rsid w:val="003F04E2"/>
    <w:rsid w:val="003F0796"/>
    <w:rsid w:val="003F09D2"/>
    <w:rsid w:val="003F0A2D"/>
    <w:rsid w:val="003F0A36"/>
    <w:rsid w:val="003F0A7D"/>
    <w:rsid w:val="003F0B09"/>
    <w:rsid w:val="003F0D95"/>
    <w:rsid w:val="003F0EFF"/>
    <w:rsid w:val="003F0F1A"/>
    <w:rsid w:val="003F0F36"/>
    <w:rsid w:val="003F108D"/>
    <w:rsid w:val="003F11E8"/>
    <w:rsid w:val="003F13C9"/>
    <w:rsid w:val="003F1427"/>
    <w:rsid w:val="003F153D"/>
    <w:rsid w:val="003F1606"/>
    <w:rsid w:val="003F1744"/>
    <w:rsid w:val="003F1886"/>
    <w:rsid w:val="003F1C4D"/>
    <w:rsid w:val="003F1C7A"/>
    <w:rsid w:val="003F1CD4"/>
    <w:rsid w:val="003F1D03"/>
    <w:rsid w:val="003F1D18"/>
    <w:rsid w:val="003F1F46"/>
    <w:rsid w:val="003F21AC"/>
    <w:rsid w:val="003F222D"/>
    <w:rsid w:val="003F2312"/>
    <w:rsid w:val="003F2449"/>
    <w:rsid w:val="003F2471"/>
    <w:rsid w:val="003F265E"/>
    <w:rsid w:val="003F2962"/>
    <w:rsid w:val="003F2A2F"/>
    <w:rsid w:val="003F2D5B"/>
    <w:rsid w:val="003F3526"/>
    <w:rsid w:val="003F3811"/>
    <w:rsid w:val="003F3E51"/>
    <w:rsid w:val="003F3E67"/>
    <w:rsid w:val="003F4596"/>
    <w:rsid w:val="003F45F9"/>
    <w:rsid w:val="003F4908"/>
    <w:rsid w:val="003F493E"/>
    <w:rsid w:val="003F49DD"/>
    <w:rsid w:val="003F4B33"/>
    <w:rsid w:val="003F4C19"/>
    <w:rsid w:val="003F4D3F"/>
    <w:rsid w:val="003F4E88"/>
    <w:rsid w:val="003F5187"/>
    <w:rsid w:val="003F51E8"/>
    <w:rsid w:val="003F54C6"/>
    <w:rsid w:val="003F551C"/>
    <w:rsid w:val="003F574D"/>
    <w:rsid w:val="003F5770"/>
    <w:rsid w:val="003F57E8"/>
    <w:rsid w:val="003F580C"/>
    <w:rsid w:val="003F5932"/>
    <w:rsid w:val="003F5A51"/>
    <w:rsid w:val="003F5A5D"/>
    <w:rsid w:val="003F5AC6"/>
    <w:rsid w:val="003F5B72"/>
    <w:rsid w:val="003F5BB4"/>
    <w:rsid w:val="003F5D37"/>
    <w:rsid w:val="003F5FC1"/>
    <w:rsid w:val="003F6091"/>
    <w:rsid w:val="003F6125"/>
    <w:rsid w:val="003F631F"/>
    <w:rsid w:val="003F64F7"/>
    <w:rsid w:val="003F6891"/>
    <w:rsid w:val="003F69FB"/>
    <w:rsid w:val="003F6A24"/>
    <w:rsid w:val="003F6E56"/>
    <w:rsid w:val="003F7260"/>
    <w:rsid w:val="003F7440"/>
    <w:rsid w:val="003F769E"/>
    <w:rsid w:val="003F7758"/>
    <w:rsid w:val="003F79E7"/>
    <w:rsid w:val="003F7D7B"/>
    <w:rsid w:val="003F7E6A"/>
    <w:rsid w:val="003F7EE0"/>
    <w:rsid w:val="003F7FAF"/>
    <w:rsid w:val="00400000"/>
    <w:rsid w:val="00400008"/>
    <w:rsid w:val="0040029F"/>
    <w:rsid w:val="00400320"/>
    <w:rsid w:val="0040040E"/>
    <w:rsid w:val="004005C2"/>
    <w:rsid w:val="00400686"/>
    <w:rsid w:val="00400913"/>
    <w:rsid w:val="00401124"/>
    <w:rsid w:val="004013DE"/>
    <w:rsid w:val="0040158F"/>
    <w:rsid w:val="00401686"/>
    <w:rsid w:val="004018A0"/>
    <w:rsid w:val="00401922"/>
    <w:rsid w:val="00401A0E"/>
    <w:rsid w:val="00401D9B"/>
    <w:rsid w:val="004023CF"/>
    <w:rsid w:val="0040257E"/>
    <w:rsid w:val="00402592"/>
    <w:rsid w:val="0040259B"/>
    <w:rsid w:val="0040276D"/>
    <w:rsid w:val="00402C4C"/>
    <w:rsid w:val="00402F99"/>
    <w:rsid w:val="00402FA1"/>
    <w:rsid w:val="00403011"/>
    <w:rsid w:val="00403428"/>
    <w:rsid w:val="00403534"/>
    <w:rsid w:val="004037B6"/>
    <w:rsid w:val="00403AE2"/>
    <w:rsid w:val="00403F5B"/>
    <w:rsid w:val="004040D6"/>
    <w:rsid w:val="004043A2"/>
    <w:rsid w:val="004043FE"/>
    <w:rsid w:val="004044CB"/>
    <w:rsid w:val="00404604"/>
    <w:rsid w:val="00404825"/>
    <w:rsid w:val="004048A0"/>
    <w:rsid w:val="00404AAA"/>
    <w:rsid w:val="00404B8C"/>
    <w:rsid w:val="00404C55"/>
    <w:rsid w:val="00404CAE"/>
    <w:rsid w:val="0040513E"/>
    <w:rsid w:val="0040515A"/>
    <w:rsid w:val="004052CC"/>
    <w:rsid w:val="00405384"/>
    <w:rsid w:val="004054B4"/>
    <w:rsid w:val="00405589"/>
    <w:rsid w:val="0040558F"/>
    <w:rsid w:val="004056B2"/>
    <w:rsid w:val="004056F9"/>
    <w:rsid w:val="004058BA"/>
    <w:rsid w:val="00405939"/>
    <w:rsid w:val="00405ADB"/>
    <w:rsid w:val="00405AE4"/>
    <w:rsid w:val="00405B42"/>
    <w:rsid w:val="00405C8C"/>
    <w:rsid w:val="00405F06"/>
    <w:rsid w:val="00405F19"/>
    <w:rsid w:val="00406102"/>
    <w:rsid w:val="00406560"/>
    <w:rsid w:val="00406595"/>
    <w:rsid w:val="004068C0"/>
    <w:rsid w:val="00406989"/>
    <w:rsid w:val="00406A69"/>
    <w:rsid w:val="00406AC5"/>
    <w:rsid w:val="00406B0D"/>
    <w:rsid w:val="00406FC5"/>
    <w:rsid w:val="0040720B"/>
    <w:rsid w:val="00407677"/>
    <w:rsid w:val="00407A38"/>
    <w:rsid w:val="00407AB2"/>
    <w:rsid w:val="00407C39"/>
    <w:rsid w:val="00407D0B"/>
    <w:rsid w:val="00407D36"/>
    <w:rsid w:val="00407FAC"/>
    <w:rsid w:val="0041005F"/>
    <w:rsid w:val="004105BA"/>
    <w:rsid w:val="00410904"/>
    <w:rsid w:val="0041120E"/>
    <w:rsid w:val="0041153F"/>
    <w:rsid w:val="0041181D"/>
    <w:rsid w:val="0041195A"/>
    <w:rsid w:val="00411AC0"/>
    <w:rsid w:val="00411CC9"/>
    <w:rsid w:val="00411E25"/>
    <w:rsid w:val="00411EEA"/>
    <w:rsid w:val="00411F87"/>
    <w:rsid w:val="0041225F"/>
    <w:rsid w:val="004124FF"/>
    <w:rsid w:val="00412711"/>
    <w:rsid w:val="00412787"/>
    <w:rsid w:val="004127B3"/>
    <w:rsid w:val="00412E3C"/>
    <w:rsid w:val="00412F6E"/>
    <w:rsid w:val="0041300A"/>
    <w:rsid w:val="0041306E"/>
    <w:rsid w:val="004130E1"/>
    <w:rsid w:val="0041321C"/>
    <w:rsid w:val="0041346D"/>
    <w:rsid w:val="004134A1"/>
    <w:rsid w:val="0041355D"/>
    <w:rsid w:val="00413BD2"/>
    <w:rsid w:val="00414022"/>
    <w:rsid w:val="00414494"/>
    <w:rsid w:val="004145FA"/>
    <w:rsid w:val="00414AC6"/>
    <w:rsid w:val="00414AF0"/>
    <w:rsid w:val="00414B0F"/>
    <w:rsid w:val="00414C50"/>
    <w:rsid w:val="00414C52"/>
    <w:rsid w:val="00414E35"/>
    <w:rsid w:val="0041504B"/>
    <w:rsid w:val="004150CE"/>
    <w:rsid w:val="004151CA"/>
    <w:rsid w:val="0041520E"/>
    <w:rsid w:val="00415228"/>
    <w:rsid w:val="004152C3"/>
    <w:rsid w:val="00415382"/>
    <w:rsid w:val="004156E9"/>
    <w:rsid w:val="00415881"/>
    <w:rsid w:val="00415B1B"/>
    <w:rsid w:val="00415C1C"/>
    <w:rsid w:val="00415D0F"/>
    <w:rsid w:val="00415DEC"/>
    <w:rsid w:val="00415F15"/>
    <w:rsid w:val="00416093"/>
    <w:rsid w:val="004160B0"/>
    <w:rsid w:val="004162F4"/>
    <w:rsid w:val="004165D3"/>
    <w:rsid w:val="00416895"/>
    <w:rsid w:val="00416896"/>
    <w:rsid w:val="00416AB9"/>
    <w:rsid w:val="00416AEA"/>
    <w:rsid w:val="00416DAD"/>
    <w:rsid w:val="00416DC3"/>
    <w:rsid w:val="004170E9"/>
    <w:rsid w:val="00417220"/>
    <w:rsid w:val="004173B3"/>
    <w:rsid w:val="00417565"/>
    <w:rsid w:val="004176DC"/>
    <w:rsid w:val="0041796A"/>
    <w:rsid w:val="00417A2F"/>
    <w:rsid w:val="00417BCD"/>
    <w:rsid w:val="00417CA9"/>
    <w:rsid w:val="00417D05"/>
    <w:rsid w:val="00417D95"/>
    <w:rsid w:val="00417F3A"/>
    <w:rsid w:val="004202A1"/>
    <w:rsid w:val="004203B0"/>
    <w:rsid w:val="004203BA"/>
    <w:rsid w:val="0042085C"/>
    <w:rsid w:val="0042086C"/>
    <w:rsid w:val="004208A0"/>
    <w:rsid w:val="00420B8E"/>
    <w:rsid w:val="00420E34"/>
    <w:rsid w:val="00420EC4"/>
    <w:rsid w:val="00421116"/>
    <w:rsid w:val="004211E0"/>
    <w:rsid w:val="00421268"/>
    <w:rsid w:val="00421379"/>
    <w:rsid w:val="00421557"/>
    <w:rsid w:val="0042170B"/>
    <w:rsid w:val="00421BE2"/>
    <w:rsid w:val="00421D79"/>
    <w:rsid w:val="00421E47"/>
    <w:rsid w:val="00421E6B"/>
    <w:rsid w:val="00422033"/>
    <w:rsid w:val="004220EA"/>
    <w:rsid w:val="0042227F"/>
    <w:rsid w:val="0042262D"/>
    <w:rsid w:val="004228E3"/>
    <w:rsid w:val="00422FF7"/>
    <w:rsid w:val="004234B3"/>
    <w:rsid w:val="0042398E"/>
    <w:rsid w:val="00423F63"/>
    <w:rsid w:val="004240F7"/>
    <w:rsid w:val="004243A7"/>
    <w:rsid w:val="004243D5"/>
    <w:rsid w:val="0042441E"/>
    <w:rsid w:val="0042446F"/>
    <w:rsid w:val="004246AC"/>
    <w:rsid w:val="004246E9"/>
    <w:rsid w:val="004247EB"/>
    <w:rsid w:val="0042483C"/>
    <w:rsid w:val="0042496A"/>
    <w:rsid w:val="00424A36"/>
    <w:rsid w:val="00424C78"/>
    <w:rsid w:val="00424EA8"/>
    <w:rsid w:val="00424ECF"/>
    <w:rsid w:val="00424EF4"/>
    <w:rsid w:val="00425054"/>
    <w:rsid w:val="00425101"/>
    <w:rsid w:val="00425158"/>
    <w:rsid w:val="0042517E"/>
    <w:rsid w:val="00425442"/>
    <w:rsid w:val="00425753"/>
    <w:rsid w:val="0042580B"/>
    <w:rsid w:val="0042587D"/>
    <w:rsid w:val="00425880"/>
    <w:rsid w:val="0042588F"/>
    <w:rsid w:val="00425A84"/>
    <w:rsid w:val="00425BEE"/>
    <w:rsid w:val="00425EE7"/>
    <w:rsid w:val="0042607C"/>
    <w:rsid w:val="004262B8"/>
    <w:rsid w:val="004262CB"/>
    <w:rsid w:val="00426675"/>
    <w:rsid w:val="00426736"/>
    <w:rsid w:val="00426986"/>
    <w:rsid w:val="00426A01"/>
    <w:rsid w:val="00426A88"/>
    <w:rsid w:val="00426B0D"/>
    <w:rsid w:val="00426C81"/>
    <w:rsid w:val="00426D66"/>
    <w:rsid w:val="00426F4A"/>
    <w:rsid w:val="004271AD"/>
    <w:rsid w:val="004271C8"/>
    <w:rsid w:val="00427403"/>
    <w:rsid w:val="004277C8"/>
    <w:rsid w:val="00427817"/>
    <w:rsid w:val="00427C66"/>
    <w:rsid w:val="00427FDE"/>
    <w:rsid w:val="00427FE1"/>
    <w:rsid w:val="00427FFA"/>
    <w:rsid w:val="0043003F"/>
    <w:rsid w:val="00430553"/>
    <w:rsid w:val="004307FB"/>
    <w:rsid w:val="004308C7"/>
    <w:rsid w:val="0043096A"/>
    <w:rsid w:val="00430E93"/>
    <w:rsid w:val="004312BA"/>
    <w:rsid w:val="004313CB"/>
    <w:rsid w:val="004314C7"/>
    <w:rsid w:val="00431510"/>
    <w:rsid w:val="00431832"/>
    <w:rsid w:val="00431892"/>
    <w:rsid w:val="00431A04"/>
    <w:rsid w:val="00431B14"/>
    <w:rsid w:val="00431D0B"/>
    <w:rsid w:val="00432111"/>
    <w:rsid w:val="00432143"/>
    <w:rsid w:val="004323A2"/>
    <w:rsid w:val="004323C0"/>
    <w:rsid w:val="004324CA"/>
    <w:rsid w:val="00432732"/>
    <w:rsid w:val="004327D9"/>
    <w:rsid w:val="004328F2"/>
    <w:rsid w:val="0043293A"/>
    <w:rsid w:val="004329FC"/>
    <w:rsid w:val="00432AA7"/>
    <w:rsid w:val="00432B02"/>
    <w:rsid w:val="00432B2E"/>
    <w:rsid w:val="00432BFD"/>
    <w:rsid w:val="00432F18"/>
    <w:rsid w:val="00433211"/>
    <w:rsid w:val="00433248"/>
    <w:rsid w:val="004332D1"/>
    <w:rsid w:val="00433320"/>
    <w:rsid w:val="0043368C"/>
    <w:rsid w:val="004336A1"/>
    <w:rsid w:val="004336A2"/>
    <w:rsid w:val="004336C2"/>
    <w:rsid w:val="00433767"/>
    <w:rsid w:val="004337EA"/>
    <w:rsid w:val="00433817"/>
    <w:rsid w:val="00433C03"/>
    <w:rsid w:val="00433C7B"/>
    <w:rsid w:val="00433FA7"/>
    <w:rsid w:val="004340D6"/>
    <w:rsid w:val="0043414A"/>
    <w:rsid w:val="004341BF"/>
    <w:rsid w:val="00434214"/>
    <w:rsid w:val="0043421E"/>
    <w:rsid w:val="00434252"/>
    <w:rsid w:val="00434AB6"/>
    <w:rsid w:val="00434DB3"/>
    <w:rsid w:val="00434DEC"/>
    <w:rsid w:val="00434F64"/>
    <w:rsid w:val="00435048"/>
    <w:rsid w:val="0043536C"/>
    <w:rsid w:val="0043547C"/>
    <w:rsid w:val="004357CD"/>
    <w:rsid w:val="0043592B"/>
    <w:rsid w:val="004359F9"/>
    <w:rsid w:val="00435C90"/>
    <w:rsid w:val="00435D7F"/>
    <w:rsid w:val="004361DD"/>
    <w:rsid w:val="004364C9"/>
    <w:rsid w:val="0043663F"/>
    <w:rsid w:val="004369CB"/>
    <w:rsid w:val="00436A12"/>
    <w:rsid w:val="00436B28"/>
    <w:rsid w:val="00436B5F"/>
    <w:rsid w:val="00436BEF"/>
    <w:rsid w:val="00436DAD"/>
    <w:rsid w:val="00436EC1"/>
    <w:rsid w:val="00436FFB"/>
    <w:rsid w:val="004370D7"/>
    <w:rsid w:val="00437197"/>
    <w:rsid w:val="00437360"/>
    <w:rsid w:val="00437484"/>
    <w:rsid w:val="004374D5"/>
    <w:rsid w:val="00437579"/>
    <w:rsid w:val="00437726"/>
    <w:rsid w:val="00437855"/>
    <w:rsid w:val="00437B77"/>
    <w:rsid w:val="00437E78"/>
    <w:rsid w:val="0044024A"/>
    <w:rsid w:val="004402D8"/>
    <w:rsid w:val="00440325"/>
    <w:rsid w:val="004405FA"/>
    <w:rsid w:val="0044065E"/>
    <w:rsid w:val="00440689"/>
    <w:rsid w:val="00440870"/>
    <w:rsid w:val="004408B0"/>
    <w:rsid w:val="00440948"/>
    <w:rsid w:val="00440A88"/>
    <w:rsid w:val="00441098"/>
    <w:rsid w:val="004410A7"/>
    <w:rsid w:val="0044111C"/>
    <w:rsid w:val="0044126F"/>
    <w:rsid w:val="0044127E"/>
    <w:rsid w:val="004414A0"/>
    <w:rsid w:val="00441649"/>
    <w:rsid w:val="00441A46"/>
    <w:rsid w:val="00441C28"/>
    <w:rsid w:val="00442432"/>
    <w:rsid w:val="0044259C"/>
    <w:rsid w:val="00442746"/>
    <w:rsid w:val="00442A5D"/>
    <w:rsid w:val="00442A82"/>
    <w:rsid w:val="00442A9A"/>
    <w:rsid w:val="00442AE6"/>
    <w:rsid w:val="00442D84"/>
    <w:rsid w:val="00442E8D"/>
    <w:rsid w:val="00442FFB"/>
    <w:rsid w:val="004439F8"/>
    <w:rsid w:val="00443B57"/>
    <w:rsid w:val="00443C5C"/>
    <w:rsid w:val="00443E40"/>
    <w:rsid w:val="0044410F"/>
    <w:rsid w:val="004441D4"/>
    <w:rsid w:val="0044428F"/>
    <w:rsid w:val="004442B0"/>
    <w:rsid w:val="004444D0"/>
    <w:rsid w:val="004445F1"/>
    <w:rsid w:val="00444788"/>
    <w:rsid w:val="004448C4"/>
    <w:rsid w:val="00444A03"/>
    <w:rsid w:val="00444AA7"/>
    <w:rsid w:val="00444C3C"/>
    <w:rsid w:val="00444C69"/>
    <w:rsid w:val="00444C9C"/>
    <w:rsid w:val="00444CFF"/>
    <w:rsid w:val="00444D59"/>
    <w:rsid w:val="00444E60"/>
    <w:rsid w:val="00444F68"/>
    <w:rsid w:val="004450D4"/>
    <w:rsid w:val="00445232"/>
    <w:rsid w:val="004452A7"/>
    <w:rsid w:val="00445A09"/>
    <w:rsid w:val="00445A3E"/>
    <w:rsid w:val="00445E67"/>
    <w:rsid w:val="00445F6B"/>
    <w:rsid w:val="00446217"/>
    <w:rsid w:val="004463EA"/>
    <w:rsid w:val="00446522"/>
    <w:rsid w:val="004466EA"/>
    <w:rsid w:val="00446AA7"/>
    <w:rsid w:val="00446B59"/>
    <w:rsid w:val="0044755A"/>
    <w:rsid w:val="0044786A"/>
    <w:rsid w:val="00447E58"/>
    <w:rsid w:val="00447F81"/>
    <w:rsid w:val="00447FCF"/>
    <w:rsid w:val="0045089D"/>
    <w:rsid w:val="00450A07"/>
    <w:rsid w:val="00450EEC"/>
    <w:rsid w:val="004510AD"/>
    <w:rsid w:val="0045113C"/>
    <w:rsid w:val="004512C3"/>
    <w:rsid w:val="00451392"/>
    <w:rsid w:val="004515AE"/>
    <w:rsid w:val="004515D6"/>
    <w:rsid w:val="004518E5"/>
    <w:rsid w:val="00451B1D"/>
    <w:rsid w:val="00451F70"/>
    <w:rsid w:val="00451FF7"/>
    <w:rsid w:val="00452AF5"/>
    <w:rsid w:val="00452BC3"/>
    <w:rsid w:val="00452EB4"/>
    <w:rsid w:val="00452ECE"/>
    <w:rsid w:val="00452F1B"/>
    <w:rsid w:val="00452F20"/>
    <w:rsid w:val="00452F2E"/>
    <w:rsid w:val="004537F6"/>
    <w:rsid w:val="00453C78"/>
    <w:rsid w:val="00453DF5"/>
    <w:rsid w:val="00453E5A"/>
    <w:rsid w:val="00453E9A"/>
    <w:rsid w:val="00453FC5"/>
    <w:rsid w:val="004543FB"/>
    <w:rsid w:val="00454448"/>
    <w:rsid w:val="00454496"/>
    <w:rsid w:val="00454637"/>
    <w:rsid w:val="004546C5"/>
    <w:rsid w:val="00454B5A"/>
    <w:rsid w:val="00454D56"/>
    <w:rsid w:val="004550B0"/>
    <w:rsid w:val="00455211"/>
    <w:rsid w:val="00455801"/>
    <w:rsid w:val="004558DD"/>
    <w:rsid w:val="00455921"/>
    <w:rsid w:val="00455AB3"/>
    <w:rsid w:val="00455BB0"/>
    <w:rsid w:val="00455D1D"/>
    <w:rsid w:val="00455E7F"/>
    <w:rsid w:val="00455FE2"/>
    <w:rsid w:val="0045649D"/>
    <w:rsid w:val="004564CA"/>
    <w:rsid w:val="004564DD"/>
    <w:rsid w:val="00456A3E"/>
    <w:rsid w:val="00456BC7"/>
    <w:rsid w:val="00456C6C"/>
    <w:rsid w:val="00456F87"/>
    <w:rsid w:val="004570C2"/>
    <w:rsid w:val="00457500"/>
    <w:rsid w:val="00457797"/>
    <w:rsid w:val="00457826"/>
    <w:rsid w:val="0045796B"/>
    <w:rsid w:val="00457A8F"/>
    <w:rsid w:val="00457A99"/>
    <w:rsid w:val="00457BF6"/>
    <w:rsid w:val="00457DD0"/>
    <w:rsid w:val="0046000F"/>
    <w:rsid w:val="00460161"/>
    <w:rsid w:val="004602CF"/>
    <w:rsid w:val="004607BF"/>
    <w:rsid w:val="004608B3"/>
    <w:rsid w:val="004609AD"/>
    <w:rsid w:val="00460A4E"/>
    <w:rsid w:val="00460A99"/>
    <w:rsid w:val="00460B35"/>
    <w:rsid w:val="00460FE1"/>
    <w:rsid w:val="004610A7"/>
    <w:rsid w:val="0046120C"/>
    <w:rsid w:val="00461359"/>
    <w:rsid w:val="00461608"/>
    <w:rsid w:val="00461745"/>
    <w:rsid w:val="0046174B"/>
    <w:rsid w:val="00461924"/>
    <w:rsid w:val="00462248"/>
    <w:rsid w:val="0046232F"/>
    <w:rsid w:val="00462454"/>
    <w:rsid w:val="00462460"/>
    <w:rsid w:val="004626E1"/>
    <w:rsid w:val="00462721"/>
    <w:rsid w:val="0046282B"/>
    <w:rsid w:val="00462AFC"/>
    <w:rsid w:val="00462B94"/>
    <w:rsid w:val="00462CAA"/>
    <w:rsid w:val="0046303C"/>
    <w:rsid w:val="00463152"/>
    <w:rsid w:val="00463255"/>
    <w:rsid w:val="0046340E"/>
    <w:rsid w:val="0046354A"/>
    <w:rsid w:val="004635FB"/>
    <w:rsid w:val="0046363D"/>
    <w:rsid w:val="00463DCE"/>
    <w:rsid w:val="00463F90"/>
    <w:rsid w:val="00463FB4"/>
    <w:rsid w:val="00464039"/>
    <w:rsid w:val="0046413E"/>
    <w:rsid w:val="00464201"/>
    <w:rsid w:val="004642E6"/>
    <w:rsid w:val="00464426"/>
    <w:rsid w:val="0046442D"/>
    <w:rsid w:val="00464430"/>
    <w:rsid w:val="0046446A"/>
    <w:rsid w:val="00464689"/>
    <w:rsid w:val="0046484D"/>
    <w:rsid w:val="004648FF"/>
    <w:rsid w:val="004649D8"/>
    <w:rsid w:val="004649DC"/>
    <w:rsid w:val="00464A59"/>
    <w:rsid w:val="00464BEC"/>
    <w:rsid w:val="00464E0B"/>
    <w:rsid w:val="00464E0E"/>
    <w:rsid w:val="00464FFB"/>
    <w:rsid w:val="00465140"/>
    <w:rsid w:val="00465171"/>
    <w:rsid w:val="004651FA"/>
    <w:rsid w:val="0046528D"/>
    <w:rsid w:val="004652C6"/>
    <w:rsid w:val="0046532E"/>
    <w:rsid w:val="0046536F"/>
    <w:rsid w:val="0046577A"/>
    <w:rsid w:val="00465A0A"/>
    <w:rsid w:val="00465A3E"/>
    <w:rsid w:val="00465D55"/>
    <w:rsid w:val="00465F89"/>
    <w:rsid w:val="00466084"/>
    <w:rsid w:val="004660C8"/>
    <w:rsid w:val="004663A2"/>
    <w:rsid w:val="0046647E"/>
    <w:rsid w:val="00466574"/>
    <w:rsid w:val="00466606"/>
    <w:rsid w:val="0046663A"/>
    <w:rsid w:val="00466B9E"/>
    <w:rsid w:val="00466C5D"/>
    <w:rsid w:val="00466CD6"/>
    <w:rsid w:val="00466D71"/>
    <w:rsid w:val="00466DC5"/>
    <w:rsid w:val="00466EE0"/>
    <w:rsid w:val="004672DA"/>
    <w:rsid w:val="0046739E"/>
    <w:rsid w:val="0046751D"/>
    <w:rsid w:val="0046753F"/>
    <w:rsid w:val="004675AD"/>
    <w:rsid w:val="00467784"/>
    <w:rsid w:val="004677C8"/>
    <w:rsid w:val="00467970"/>
    <w:rsid w:val="00467A80"/>
    <w:rsid w:val="00467AAF"/>
    <w:rsid w:val="00467D7E"/>
    <w:rsid w:val="00467F0E"/>
    <w:rsid w:val="00467F7C"/>
    <w:rsid w:val="00470250"/>
    <w:rsid w:val="004705D7"/>
    <w:rsid w:val="0047076E"/>
    <w:rsid w:val="00470F88"/>
    <w:rsid w:val="004710AB"/>
    <w:rsid w:val="00471754"/>
    <w:rsid w:val="0047191D"/>
    <w:rsid w:val="00471A6D"/>
    <w:rsid w:val="00471A7C"/>
    <w:rsid w:val="00471E8E"/>
    <w:rsid w:val="004722A2"/>
    <w:rsid w:val="004723A6"/>
    <w:rsid w:val="004724AF"/>
    <w:rsid w:val="00472550"/>
    <w:rsid w:val="0047259B"/>
    <w:rsid w:val="0047263D"/>
    <w:rsid w:val="00472B6D"/>
    <w:rsid w:val="00472B77"/>
    <w:rsid w:val="00472CE6"/>
    <w:rsid w:val="00472D91"/>
    <w:rsid w:val="00472F1E"/>
    <w:rsid w:val="00473238"/>
    <w:rsid w:val="004732F8"/>
    <w:rsid w:val="00473324"/>
    <w:rsid w:val="004737F6"/>
    <w:rsid w:val="0047382A"/>
    <w:rsid w:val="00473C0D"/>
    <w:rsid w:val="00473C55"/>
    <w:rsid w:val="00473DC3"/>
    <w:rsid w:val="00473EBD"/>
    <w:rsid w:val="00473F68"/>
    <w:rsid w:val="00473FFA"/>
    <w:rsid w:val="004741B9"/>
    <w:rsid w:val="004741EA"/>
    <w:rsid w:val="00474359"/>
    <w:rsid w:val="00474533"/>
    <w:rsid w:val="0047453E"/>
    <w:rsid w:val="00474725"/>
    <w:rsid w:val="00474754"/>
    <w:rsid w:val="00474814"/>
    <w:rsid w:val="00474880"/>
    <w:rsid w:val="004748E0"/>
    <w:rsid w:val="00474BA2"/>
    <w:rsid w:val="00474D0E"/>
    <w:rsid w:val="00474DFF"/>
    <w:rsid w:val="004751F7"/>
    <w:rsid w:val="0047532E"/>
    <w:rsid w:val="00475563"/>
    <w:rsid w:val="004758A5"/>
    <w:rsid w:val="0047591A"/>
    <w:rsid w:val="00475E10"/>
    <w:rsid w:val="00475E63"/>
    <w:rsid w:val="004761F6"/>
    <w:rsid w:val="00476279"/>
    <w:rsid w:val="004762B0"/>
    <w:rsid w:val="004765BE"/>
    <w:rsid w:val="00476B29"/>
    <w:rsid w:val="00476BB4"/>
    <w:rsid w:val="00476BDD"/>
    <w:rsid w:val="00476BF0"/>
    <w:rsid w:val="00476C5A"/>
    <w:rsid w:val="00476ECA"/>
    <w:rsid w:val="004776A5"/>
    <w:rsid w:val="004777F6"/>
    <w:rsid w:val="0047784C"/>
    <w:rsid w:val="00477A31"/>
    <w:rsid w:val="00480040"/>
    <w:rsid w:val="004801AB"/>
    <w:rsid w:val="0048070E"/>
    <w:rsid w:val="00480711"/>
    <w:rsid w:val="004807C6"/>
    <w:rsid w:val="0048092B"/>
    <w:rsid w:val="00480A27"/>
    <w:rsid w:val="00480AA0"/>
    <w:rsid w:val="00480D0D"/>
    <w:rsid w:val="00480F9C"/>
    <w:rsid w:val="00480FF0"/>
    <w:rsid w:val="00481245"/>
    <w:rsid w:val="0048150C"/>
    <w:rsid w:val="004816A4"/>
    <w:rsid w:val="004818FF"/>
    <w:rsid w:val="00481929"/>
    <w:rsid w:val="0048192B"/>
    <w:rsid w:val="00481B38"/>
    <w:rsid w:val="00481D58"/>
    <w:rsid w:val="00481DCB"/>
    <w:rsid w:val="00481DF4"/>
    <w:rsid w:val="00482294"/>
    <w:rsid w:val="0048239B"/>
    <w:rsid w:val="00482A65"/>
    <w:rsid w:val="00482BEE"/>
    <w:rsid w:val="00482C1A"/>
    <w:rsid w:val="00482D09"/>
    <w:rsid w:val="00483021"/>
    <w:rsid w:val="004832D7"/>
    <w:rsid w:val="00483361"/>
    <w:rsid w:val="004833EE"/>
    <w:rsid w:val="0048340E"/>
    <w:rsid w:val="00483453"/>
    <w:rsid w:val="004836DF"/>
    <w:rsid w:val="004838F7"/>
    <w:rsid w:val="00483D08"/>
    <w:rsid w:val="00483D45"/>
    <w:rsid w:val="00483F56"/>
    <w:rsid w:val="004840C8"/>
    <w:rsid w:val="0048418F"/>
    <w:rsid w:val="0048448D"/>
    <w:rsid w:val="004845A4"/>
    <w:rsid w:val="004845AD"/>
    <w:rsid w:val="0048482E"/>
    <w:rsid w:val="00484CA3"/>
    <w:rsid w:val="00484FC0"/>
    <w:rsid w:val="0048531A"/>
    <w:rsid w:val="00485773"/>
    <w:rsid w:val="0048585E"/>
    <w:rsid w:val="004858DF"/>
    <w:rsid w:val="004858E9"/>
    <w:rsid w:val="00485967"/>
    <w:rsid w:val="004859F0"/>
    <w:rsid w:val="00485B0B"/>
    <w:rsid w:val="00485F02"/>
    <w:rsid w:val="00485F1F"/>
    <w:rsid w:val="00485FCC"/>
    <w:rsid w:val="004861F5"/>
    <w:rsid w:val="0048629C"/>
    <w:rsid w:val="00486345"/>
    <w:rsid w:val="00486561"/>
    <w:rsid w:val="00486658"/>
    <w:rsid w:val="0048669E"/>
    <w:rsid w:val="0048685B"/>
    <w:rsid w:val="0048688F"/>
    <w:rsid w:val="00486976"/>
    <w:rsid w:val="00486D58"/>
    <w:rsid w:val="004870D0"/>
    <w:rsid w:val="00487225"/>
    <w:rsid w:val="00487299"/>
    <w:rsid w:val="004873B2"/>
    <w:rsid w:val="00487579"/>
    <w:rsid w:val="004876E7"/>
    <w:rsid w:val="0048797E"/>
    <w:rsid w:val="00487AEC"/>
    <w:rsid w:val="00487C20"/>
    <w:rsid w:val="00487E16"/>
    <w:rsid w:val="00487F25"/>
    <w:rsid w:val="00490356"/>
    <w:rsid w:val="00490698"/>
    <w:rsid w:val="00490D38"/>
    <w:rsid w:val="00490E66"/>
    <w:rsid w:val="00491063"/>
    <w:rsid w:val="0049161F"/>
    <w:rsid w:val="0049162E"/>
    <w:rsid w:val="0049180A"/>
    <w:rsid w:val="00491893"/>
    <w:rsid w:val="00491910"/>
    <w:rsid w:val="004919B6"/>
    <w:rsid w:val="00491A62"/>
    <w:rsid w:val="00491D04"/>
    <w:rsid w:val="00491D1C"/>
    <w:rsid w:val="0049211E"/>
    <w:rsid w:val="004921AC"/>
    <w:rsid w:val="00492540"/>
    <w:rsid w:val="00492580"/>
    <w:rsid w:val="0049265D"/>
    <w:rsid w:val="004927D8"/>
    <w:rsid w:val="004928C5"/>
    <w:rsid w:val="00492B6D"/>
    <w:rsid w:val="00492CD0"/>
    <w:rsid w:val="00492D93"/>
    <w:rsid w:val="00492F1F"/>
    <w:rsid w:val="00492FCA"/>
    <w:rsid w:val="00492FD4"/>
    <w:rsid w:val="00492FD7"/>
    <w:rsid w:val="004930F1"/>
    <w:rsid w:val="0049341C"/>
    <w:rsid w:val="004935F8"/>
    <w:rsid w:val="0049363F"/>
    <w:rsid w:val="00493D21"/>
    <w:rsid w:val="00493DE9"/>
    <w:rsid w:val="0049402A"/>
    <w:rsid w:val="0049420B"/>
    <w:rsid w:val="0049435C"/>
    <w:rsid w:val="00494419"/>
    <w:rsid w:val="00494947"/>
    <w:rsid w:val="00494B9F"/>
    <w:rsid w:val="00494BE5"/>
    <w:rsid w:val="00494BE7"/>
    <w:rsid w:val="00494E81"/>
    <w:rsid w:val="00495054"/>
    <w:rsid w:val="004954A4"/>
    <w:rsid w:val="004955C2"/>
    <w:rsid w:val="00495646"/>
    <w:rsid w:val="0049597A"/>
    <w:rsid w:val="00495ABC"/>
    <w:rsid w:val="00495C44"/>
    <w:rsid w:val="00495F6B"/>
    <w:rsid w:val="00495F84"/>
    <w:rsid w:val="004961AB"/>
    <w:rsid w:val="00496330"/>
    <w:rsid w:val="0049634E"/>
    <w:rsid w:val="0049636D"/>
    <w:rsid w:val="0049696C"/>
    <w:rsid w:val="00496CF6"/>
    <w:rsid w:val="00497184"/>
    <w:rsid w:val="004973AA"/>
    <w:rsid w:val="004973F3"/>
    <w:rsid w:val="004974F6"/>
    <w:rsid w:val="00497CBE"/>
    <w:rsid w:val="004A020B"/>
    <w:rsid w:val="004A023E"/>
    <w:rsid w:val="004A02B5"/>
    <w:rsid w:val="004A058B"/>
    <w:rsid w:val="004A05EB"/>
    <w:rsid w:val="004A088C"/>
    <w:rsid w:val="004A0B7D"/>
    <w:rsid w:val="004A0BCF"/>
    <w:rsid w:val="004A0D0B"/>
    <w:rsid w:val="004A11EB"/>
    <w:rsid w:val="004A1748"/>
    <w:rsid w:val="004A174D"/>
    <w:rsid w:val="004A199A"/>
    <w:rsid w:val="004A19E9"/>
    <w:rsid w:val="004A1B0C"/>
    <w:rsid w:val="004A1CA8"/>
    <w:rsid w:val="004A1CB2"/>
    <w:rsid w:val="004A1E85"/>
    <w:rsid w:val="004A2147"/>
    <w:rsid w:val="004A2564"/>
    <w:rsid w:val="004A2618"/>
    <w:rsid w:val="004A2866"/>
    <w:rsid w:val="004A2964"/>
    <w:rsid w:val="004A298E"/>
    <w:rsid w:val="004A2AB5"/>
    <w:rsid w:val="004A2ACB"/>
    <w:rsid w:val="004A2B0B"/>
    <w:rsid w:val="004A2C18"/>
    <w:rsid w:val="004A2E8A"/>
    <w:rsid w:val="004A2F52"/>
    <w:rsid w:val="004A2F5F"/>
    <w:rsid w:val="004A3003"/>
    <w:rsid w:val="004A30B3"/>
    <w:rsid w:val="004A3273"/>
    <w:rsid w:val="004A32B8"/>
    <w:rsid w:val="004A3489"/>
    <w:rsid w:val="004A3618"/>
    <w:rsid w:val="004A397F"/>
    <w:rsid w:val="004A3DB2"/>
    <w:rsid w:val="004A3F22"/>
    <w:rsid w:val="004A40C6"/>
    <w:rsid w:val="004A4124"/>
    <w:rsid w:val="004A422F"/>
    <w:rsid w:val="004A431D"/>
    <w:rsid w:val="004A44C7"/>
    <w:rsid w:val="004A47FF"/>
    <w:rsid w:val="004A48D4"/>
    <w:rsid w:val="004A4A4D"/>
    <w:rsid w:val="004A4AEB"/>
    <w:rsid w:val="004A4B9B"/>
    <w:rsid w:val="004A4C40"/>
    <w:rsid w:val="004A4E7C"/>
    <w:rsid w:val="004A4EEE"/>
    <w:rsid w:val="004A500F"/>
    <w:rsid w:val="004A53A7"/>
    <w:rsid w:val="004A5498"/>
    <w:rsid w:val="004A58DE"/>
    <w:rsid w:val="004A5EFB"/>
    <w:rsid w:val="004A60AE"/>
    <w:rsid w:val="004A639F"/>
    <w:rsid w:val="004A63BA"/>
    <w:rsid w:val="004A64A5"/>
    <w:rsid w:val="004A66B1"/>
    <w:rsid w:val="004A66EC"/>
    <w:rsid w:val="004A6BC3"/>
    <w:rsid w:val="004A6C4B"/>
    <w:rsid w:val="004A6D4D"/>
    <w:rsid w:val="004A6D89"/>
    <w:rsid w:val="004A6E45"/>
    <w:rsid w:val="004A6E63"/>
    <w:rsid w:val="004A7292"/>
    <w:rsid w:val="004A7397"/>
    <w:rsid w:val="004A78D3"/>
    <w:rsid w:val="004A78FD"/>
    <w:rsid w:val="004A7BED"/>
    <w:rsid w:val="004A7D10"/>
    <w:rsid w:val="004A7FCA"/>
    <w:rsid w:val="004A7FD0"/>
    <w:rsid w:val="004B0031"/>
    <w:rsid w:val="004B00BC"/>
    <w:rsid w:val="004B02FB"/>
    <w:rsid w:val="004B051E"/>
    <w:rsid w:val="004B067B"/>
    <w:rsid w:val="004B0794"/>
    <w:rsid w:val="004B116D"/>
    <w:rsid w:val="004B117C"/>
    <w:rsid w:val="004B1300"/>
    <w:rsid w:val="004B1358"/>
    <w:rsid w:val="004B1664"/>
    <w:rsid w:val="004B166D"/>
    <w:rsid w:val="004B16A8"/>
    <w:rsid w:val="004B1747"/>
    <w:rsid w:val="004B17F7"/>
    <w:rsid w:val="004B1999"/>
    <w:rsid w:val="004B1B18"/>
    <w:rsid w:val="004B1D06"/>
    <w:rsid w:val="004B1DF5"/>
    <w:rsid w:val="004B20F5"/>
    <w:rsid w:val="004B2169"/>
    <w:rsid w:val="004B2201"/>
    <w:rsid w:val="004B2284"/>
    <w:rsid w:val="004B23D0"/>
    <w:rsid w:val="004B2679"/>
    <w:rsid w:val="004B2695"/>
    <w:rsid w:val="004B26B9"/>
    <w:rsid w:val="004B2900"/>
    <w:rsid w:val="004B2929"/>
    <w:rsid w:val="004B2BCD"/>
    <w:rsid w:val="004B2C6A"/>
    <w:rsid w:val="004B2C80"/>
    <w:rsid w:val="004B2FBE"/>
    <w:rsid w:val="004B307B"/>
    <w:rsid w:val="004B30AC"/>
    <w:rsid w:val="004B330B"/>
    <w:rsid w:val="004B3414"/>
    <w:rsid w:val="004B34DE"/>
    <w:rsid w:val="004B358D"/>
    <w:rsid w:val="004B35E1"/>
    <w:rsid w:val="004B3753"/>
    <w:rsid w:val="004B37E2"/>
    <w:rsid w:val="004B37FE"/>
    <w:rsid w:val="004B3962"/>
    <w:rsid w:val="004B3B3F"/>
    <w:rsid w:val="004B3FA1"/>
    <w:rsid w:val="004B4302"/>
    <w:rsid w:val="004B444A"/>
    <w:rsid w:val="004B4541"/>
    <w:rsid w:val="004B4597"/>
    <w:rsid w:val="004B47C7"/>
    <w:rsid w:val="004B4CE4"/>
    <w:rsid w:val="004B4F26"/>
    <w:rsid w:val="004B4F84"/>
    <w:rsid w:val="004B4FB8"/>
    <w:rsid w:val="004B51B6"/>
    <w:rsid w:val="004B54A9"/>
    <w:rsid w:val="004B564B"/>
    <w:rsid w:val="004B5696"/>
    <w:rsid w:val="004B5CDC"/>
    <w:rsid w:val="004B5D16"/>
    <w:rsid w:val="004B5D90"/>
    <w:rsid w:val="004B5FAA"/>
    <w:rsid w:val="004B609E"/>
    <w:rsid w:val="004B6312"/>
    <w:rsid w:val="004B6756"/>
    <w:rsid w:val="004B68CA"/>
    <w:rsid w:val="004B696B"/>
    <w:rsid w:val="004B6B06"/>
    <w:rsid w:val="004B6B5B"/>
    <w:rsid w:val="004B6D2E"/>
    <w:rsid w:val="004B6DD2"/>
    <w:rsid w:val="004B722D"/>
    <w:rsid w:val="004B7328"/>
    <w:rsid w:val="004B7510"/>
    <w:rsid w:val="004B76B8"/>
    <w:rsid w:val="004B777B"/>
    <w:rsid w:val="004B77C4"/>
    <w:rsid w:val="004B787B"/>
    <w:rsid w:val="004B7972"/>
    <w:rsid w:val="004B7A38"/>
    <w:rsid w:val="004B7B1D"/>
    <w:rsid w:val="004B7B77"/>
    <w:rsid w:val="004B7EF4"/>
    <w:rsid w:val="004B7F78"/>
    <w:rsid w:val="004C0165"/>
    <w:rsid w:val="004C0171"/>
    <w:rsid w:val="004C01C2"/>
    <w:rsid w:val="004C048E"/>
    <w:rsid w:val="004C04BD"/>
    <w:rsid w:val="004C05A4"/>
    <w:rsid w:val="004C08B3"/>
    <w:rsid w:val="004C08D2"/>
    <w:rsid w:val="004C0993"/>
    <w:rsid w:val="004C0A8B"/>
    <w:rsid w:val="004C0D91"/>
    <w:rsid w:val="004C0DCA"/>
    <w:rsid w:val="004C0E8A"/>
    <w:rsid w:val="004C0EF8"/>
    <w:rsid w:val="004C100D"/>
    <w:rsid w:val="004C131A"/>
    <w:rsid w:val="004C1325"/>
    <w:rsid w:val="004C1573"/>
    <w:rsid w:val="004C162F"/>
    <w:rsid w:val="004C19F2"/>
    <w:rsid w:val="004C1A58"/>
    <w:rsid w:val="004C1B16"/>
    <w:rsid w:val="004C1BC7"/>
    <w:rsid w:val="004C217D"/>
    <w:rsid w:val="004C21A2"/>
    <w:rsid w:val="004C254B"/>
    <w:rsid w:val="004C26CD"/>
    <w:rsid w:val="004C26E1"/>
    <w:rsid w:val="004C2716"/>
    <w:rsid w:val="004C27D4"/>
    <w:rsid w:val="004C2877"/>
    <w:rsid w:val="004C2B33"/>
    <w:rsid w:val="004C2B9D"/>
    <w:rsid w:val="004C2E79"/>
    <w:rsid w:val="004C2EC7"/>
    <w:rsid w:val="004C2FA2"/>
    <w:rsid w:val="004C310F"/>
    <w:rsid w:val="004C33B1"/>
    <w:rsid w:val="004C34A4"/>
    <w:rsid w:val="004C34DD"/>
    <w:rsid w:val="004C3649"/>
    <w:rsid w:val="004C3686"/>
    <w:rsid w:val="004C3A17"/>
    <w:rsid w:val="004C3C99"/>
    <w:rsid w:val="004C3FCC"/>
    <w:rsid w:val="004C44D9"/>
    <w:rsid w:val="004C4757"/>
    <w:rsid w:val="004C478D"/>
    <w:rsid w:val="004C4B89"/>
    <w:rsid w:val="004C4C38"/>
    <w:rsid w:val="004C4C63"/>
    <w:rsid w:val="004C51A5"/>
    <w:rsid w:val="004C53B7"/>
    <w:rsid w:val="004C53EF"/>
    <w:rsid w:val="004C549A"/>
    <w:rsid w:val="004C5655"/>
    <w:rsid w:val="004C59BA"/>
    <w:rsid w:val="004C59C0"/>
    <w:rsid w:val="004C59D6"/>
    <w:rsid w:val="004C5ACC"/>
    <w:rsid w:val="004C5B79"/>
    <w:rsid w:val="004C5E47"/>
    <w:rsid w:val="004C5E71"/>
    <w:rsid w:val="004C600B"/>
    <w:rsid w:val="004C6091"/>
    <w:rsid w:val="004C618C"/>
    <w:rsid w:val="004C65EA"/>
    <w:rsid w:val="004C6880"/>
    <w:rsid w:val="004C68B7"/>
    <w:rsid w:val="004C6B15"/>
    <w:rsid w:val="004C6DBF"/>
    <w:rsid w:val="004C6E15"/>
    <w:rsid w:val="004C6FFB"/>
    <w:rsid w:val="004C7010"/>
    <w:rsid w:val="004C74E6"/>
    <w:rsid w:val="004C758C"/>
    <w:rsid w:val="004C7681"/>
    <w:rsid w:val="004C78E4"/>
    <w:rsid w:val="004C790A"/>
    <w:rsid w:val="004C7A0D"/>
    <w:rsid w:val="004C7A48"/>
    <w:rsid w:val="004C7AEB"/>
    <w:rsid w:val="004C7B62"/>
    <w:rsid w:val="004C7CC9"/>
    <w:rsid w:val="004C7DF4"/>
    <w:rsid w:val="004C7E14"/>
    <w:rsid w:val="004D021F"/>
    <w:rsid w:val="004D038A"/>
    <w:rsid w:val="004D03F4"/>
    <w:rsid w:val="004D050B"/>
    <w:rsid w:val="004D0682"/>
    <w:rsid w:val="004D088F"/>
    <w:rsid w:val="004D08F6"/>
    <w:rsid w:val="004D0A16"/>
    <w:rsid w:val="004D0A38"/>
    <w:rsid w:val="004D0BCD"/>
    <w:rsid w:val="004D1043"/>
    <w:rsid w:val="004D1068"/>
    <w:rsid w:val="004D12BC"/>
    <w:rsid w:val="004D1531"/>
    <w:rsid w:val="004D1553"/>
    <w:rsid w:val="004D1969"/>
    <w:rsid w:val="004D19B7"/>
    <w:rsid w:val="004D1A21"/>
    <w:rsid w:val="004D2A1E"/>
    <w:rsid w:val="004D2A8F"/>
    <w:rsid w:val="004D2CD7"/>
    <w:rsid w:val="004D2D5A"/>
    <w:rsid w:val="004D2E9F"/>
    <w:rsid w:val="004D2EB3"/>
    <w:rsid w:val="004D2ECF"/>
    <w:rsid w:val="004D2F17"/>
    <w:rsid w:val="004D2FE6"/>
    <w:rsid w:val="004D3139"/>
    <w:rsid w:val="004D31EF"/>
    <w:rsid w:val="004D32C4"/>
    <w:rsid w:val="004D355F"/>
    <w:rsid w:val="004D376D"/>
    <w:rsid w:val="004D378C"/>
    <w:rsid w:val="004D386A"/>
    <w:rsid w:val="004D3A62"/>
    <w:rsid w:val="004D3C54"/>
    <w:rsid w:val="004D3EC5"/>
    <w:rsid w:val="004D3FD9"/>
    <w:rsid w:val="004D42DD"/>
    <w:rsid w:val="004D431D"/>
    <w:rsid w:val="004D449A"/>
    <w:rsid w:val="004D4E04"/>
    <w:rsid w:val="004D4F16"/>
    <w:rsid w:val="004D519F"/>
    <w:rsid w:val="004D5393"/>
    <w:rsid w:val="004D5854"/>
    <w:rsid w:val="004D5884"/>
    <w:rsid w:val="004D59A8"/>
    <w:rsid w:val="004D5A97"/>
    <w:rsid w:val="004D5DEC"/>
    <w:rsid w:val="004D6354"/>
    <w:rsid w:val="004D6832"/>
    <w:rsid w:val="004D68AC"/>
    <w:rsid w:val="004D6C0C"/>
    <w:rsid w:val="004D6DF6"/>
    <w:rsid w:val="004D6EDD"/>
    <w:rsid w:val="004D6FBC"/>
    <w:rsid w:val="004D718D"/>
    <w:rsid w:val="004D744B"/>
    <w:rsid w:val="004D74B1"/>
    <w:rsid w:val="004D74F8"/>
    <w:rsid w:val="004D79B5"/>
    <w:rsid w:val="004D7C92"/>
    <w:rsid w:val="004D7D16"/>
    <w:rsid w:val="004D7E4B"/>
    <w:rsid w:val="004E0031"/>
    <w:rsid w:val="004E0275"/>
    <w:rsid w:val="004E030D"/>
    <w:rsid w:val="004E050C"/>
    <w:rsid w:val="004E0575"/>
    <w:rsid w:val="004E092D"/>
    <w:rsid w:val="004E09BE"/>
    <w:rsid w:val="004E0A76"/>
    <w:rsid w:val="004E0AF7"/>
    <w:rsid w:val="004E0B27"/>
    <w:rsid w:val="004E0C06"/>
    <w:rsid w:val="004E0CD1"/>
    <w:rsid w:val="004E126E"/>
    <w:rsid w:val="004E12B4"/>
    <w:rsid w:val="004E1530"/>
    <w:rsid w:val="004E162B"/>
    <w:rsid w:val="004E16D8"/>
    <w:rsid w:val="004E17BA"/>
    <w:rsid w:val="004E184D"/>
    <w:rsid w:val="004E19A5"/>
    <w:rsid w:val="004E19DB"/>
    <w:rsid w:val="004E1B42"/>
    <w:rsid w:val="004E1D96"/>
    <w:rsid w:val="004E1EEF"/>
    <w:rsid w:val="004E1F30"/>
    <w:rsid w:val="004E20AD"/>
    <w:rsid w:val="004E2608"/>
    <w:rsid w:val="004E26A2"/>
    <w:rsid w:val="004E27B3"/>
    <w:rsid w:val="004E27B9"/>
    <w:rsid w:val="004E28A2"/>
    <w:rsid w:val="004E295B"/>
    <w:rsid w:val="004E29B7"/>
    <w:rsid w:val="004E2FEA"/>
    <w:rsid w:val="004E30A4"/>
    <w:rsid w:val="004E30E6"/>
    <w:rsid w:val="004E3170"/>
    <w:rsid w:val="004E320F"/>
    <w:rsid w:val="004E3232"/>
    <w:rsid w:val="004E3348"/>
    <w:rsid w:val="004E3557"/>
    <w:rsid w:val="004E36C3"/>
    <w:rsid w:val="004E3727"/>
    <w:rsid w:val="004E3AA7"/>
    <w:rsid w:val="004E3B46"/>
    <w:rsid w:val="004E3DD9"/>
    <w:rsid w:val="004E3E7F"/>
    <w:rsid w:val="004E3F81"/>
    <w:rsid w:val="004E41BD"/>
    <w:rsid w:val="004E41ED"/>
    <w:rsid w:val="004E43C2"/>
    <w:rsid w:val="004E44FD"/>
    <w:rsid w:val="004E451A"/>
    <w:rsid w:val="004E4621"/>
    <w:rsid w:val="004E46A2"/>
    <w:rsid w:val="004E48AC"/>
    <w:rsid w:val="004E48B6"/>
    <w:rsid w:val="004E49CC"/>
    <w:rsid w:val="004E49D6"/>
    <w:rsid w:val="004E4AB4"/>
    <w:rsid w:val="004E4AD4"/>
    <w:rsid w:val="004E4D8E"/>
    <w:rsid w:val="004E4DE9"/>
    <w:rsid w:val="004E5037"/>
    <w:rsid w:val="004E5176"/>
    <w:rsid w:val="004E522F"/>
    <w:rsid w:val="004E5772"/>
    <w:rsid w:val="004E5B74"/>
    <w:rsid w:val="004E5BF0"/>
    <w:rsid w:val="004E5DDD"/>
    <w:rsid w:val="004E5E0C"/>
    <w:rsid w:val="004E5E98"/>
    <w:rsid w:val="004E5FCC"/>
    <w:rsid w:val="004E60F6"/>
    <w:rsid w:val="004E613C"/>
    <w:rsid w:val="004E617A"/>
    <w:rsid w:val="004E621F"/>
    <w:rsid w:val="004E626E"/>
    <w:rsid w:val="004E6291"/>
    <w:rsid w:val="004E6514"/>
    <w:rsid w:val="004E6597"/>
    <w:rsid w:val="004E67E6"/>
    <w:rsid w:val="004E6ABE"/>
    <w:rsid w:val="004E6CD4"/>
    <w:rsid w:val="004E6FF0"/>
    <w:rsid w:val="004E7208"/>
    <w:rsid w:val="004E7699"/>
    <w:rsid w:val="004E774B"/>
    <w:rsid w:val="004E7DB2"/>
    <w:rsid w:val="004E7E31"/>
    <w:rsid w:val="004E7E8B"/>
    <w:rsid w:val="004E7EDF"/>
    <w:rsid w:val="004F00BC"/>
    <w:rsid w:val="004F01AA"/>
    <w:rsid w:val="004F01D6"/>
    <w:rsid w:val="004F042F"/>
    <w:rsid w:val="004F0487"/>
    <w:rsid w:val="004F06D1"/>
    <w:rsid w:val="004F0954"/>
    <w:rsid w:val="004F0B2C"/>
    <w:rsid w:val="004F0FB8"/>
    <w:rsid w:val="004F113B"/>
    <w:rsid w:val="004F1817"/>
    <w:rsid w:val="004F1924"/>
    <w:rsid w:val="004F1B5E"/>
    <w:rsid w:val="004F1BD8"/>
    <w:rsid w:val="004F1BE9"/>
    <w:rsid w:val="004F1CA4"/>
    <w:rsid w:val="004F1D31"/>
    <w:rsid w:val="004F24E8"/>
    <w:rsid w:val="004F2661"/>
    <w:rsid w:val="004F26D7"/>
    <w:rsid w:val="004F2737"/>
    <w:rsid w:val="004F273D"/>
    <w:rsid w:val="004F275D"/>
    <w:rsid w:val="004F2985"/>
    <w:rsid w:val="004F2BF7"/>
    <w:rsid w:val="004F2C7F"/>
    <w:rsid w:val="004F2C8A"/>
    <w:rsid w:val="004F30D9"/>
    <w:rsid w:val="004F32D8"/>
    <w:rsid w:val="004F35BF"/>
    <w:rsid w:val="004F3CF9"/>
    <w:rsid w:val="004F3D09"/>
    <w:rsid w:val="004F3E8A"/>
    <w:rsid w:val="004F3F1E"/>
    <w:rsid w:val="004F4140"/>
    <w:rsid w:val="004F42BE"/>
    <w:rsid w:val="004F4391"/>
    <w:rsid w:val="004F450D"/>
    <w:rsid w:val="004F4526"/>
    <w:rsid w:val="004F45B1"/>
    <w:rsid w:val="004F461C"/>
    <w:rsid w:val="004F4A55"/>
    <w:rsid w:val="004F4A8A"/>
    <w:rsid w:val="004F4B85"/>
    <w:rsid w:val="004F4FD1"/>
    <w:rsid w:val="004F4FF5"/>
    <w:rsid w:val="004F514F"/>
    <w:rsid w:val="004F57C1"/>
    <w:rsid w:val="004F5844"/>
    <w:rsid w:val="004F595F"/>
    <w:rsid w:val="004F59AA"/>
    <w:rsid w:val="004F5A7C"/>
    <w:rsid w:val="004F5B4C"/>
    <w:rsid w:val="004F5B5D"/>
    <w:rsid w:val="004F5C1C"/>
    <w:rsid w:val="004F6382"/>
    <w:rsid w:val="004F658E"/>
    <w:rsid w:val="004F6629"/>
    <w:rsid w:val="004F66BC"/>
    <w:rsid w:val="004F6749"/>
    <w:rsid w:val="004F686D"/>
    <w:rsid w:val="004F6E82"/>
    <w:rsid w:val="004F6F07"/>
    <w:rsid w:val="004F7029"/>
    <w:rsid w:val="004F710F"/>
    <w:rsid w:val="004F774F"/>
    <w:rsid w:val="004F7866"/>
    <w:rsid w:val="004F7938"/>
    <w:rsid w:val="004F7B92"/>
    <w:rsid w:val="004F7DE0"/>
    <w:rsid w:val="004F7EB0"/>
    <w:rsid w:val="00500117"/>
    <w:rsid w:val="0050035C"/>
    <w:rsid w:val="005003DF"/>
    <w:rsid w:val="0050047E"/>
    <w:rsid w:val="00500569"/>
    <w:rsid w:val="00500904"/>
    <w:rsid w:val="00500941"/>
    <w:rsid w:val="0050097E"/>
    <w:rsid w:val="00500BDF"/>
    <w:rsid w:val="00500C43"/>
    <w:rsid w:val="00500CC3"/>
    <w:rsid w:val="00500CC5"/>
    <w:rsid w:val="00500F22"/>
    <w:rsid w:val="005010A7"/>
    <w:rsid w:val="0050123D"/>
    <w:rsid w:val="00501376"/>
    <w:rsid w:val="0050141F"/>
    <w:rsid w:val="00501564"/>
    <w:rsid w:val="00501784"/>
    <w:rsid w:val="00501880"/>
    <w:rsid w:val="00501893"/>
    <w:rsid w:val="00501BA0"/>
    <w:rsid w:val="00501C83"/>
    <w:rsid w:val="00501CC8"/>
    <w:rsid w:val="00501E0D"/>
    <w:rsid w:val="00501EB6"/>
    <w:rsid w:val="00501F57"/>
    <w:rsid w:val="005023FC"/>
    <w:rsid w:val="005024FA"/>
    <w:rsid w:val="00502768"/>
    <w:rsid w:val="00502CCD"/>
    <w:rsid w:val="0050308F"/>
    <w:rsid w:val="005030E4"/>
    <w:rsid w:val="00503260"/>
    <w:rsid w:val="00503296"/>
    <w:rsid w:val="00503990"/>
    <w:rsid w:val="00503C7A"/>
    <w:rsid w:val="00503DBC"/>
    <w:rsid w:val="00503F87"/>
    <w:rsid w:val="0050409C"/>
    <w:rsid w:val="00504425"/>
    <w:rsid w:val="00504715"/>
    <w:rsid w:val="0050489F"/>
    <w:rsid w:val="00504C7B"/>
    <w:rsid w:val="00504D0A"/>
    <w:rsid w:val="00505182"/>
    <w:rsid w:val="00505411"/>
    <w:rsid w:val="005056D0"/>
    <w:rsid w:val="005057AC"/>
    <w:rsid w:val="00505895"/>
    <w:rsid w:val="00505A08"/>
    <w:rsid w:val="00505B00"/>
    <w:rsid w:val="00505B7B"/>
    <w:rsid w:val="00505DB9"/>
    <w:rsid w:val="005062D4"/>
    <w:rsid w:val="00506311"/>
    <w:rsid w:val="0050637F"/>
    <w:rsid w:val="00506828"/>
    <w:rsid w:val="00506BCD"/>
    <w:rsid w:val="00506D69"/>
    <w:rsid w:val="00506DDF"/>
    <w:rsid w:val="00506DF9"/>
    <w:rsid w:val="0050704C"/>
    <w:rsid w:val="005072F0"/>
    <w:rsid w:val="005078AB"/>
    <w:rsid w:val="00507B33"/>
    <w:rsid w:val="00507BDA"/>
    <w:rsid w:val="00507BE6"/>
    <w:rsid w:val="00507C95"/>
    <w:rsid w:val="00507ED2"/>
    <w:rsid w:val="0051027B"/>
    <w:rsid w:val="005102E4"/>
    <w:rsid w:val="0051036C"/>
    <w:rsid w:val="005104B3"/>
    <w:rsid w:val="00510518"/>
    <w:rsid w:val="0051082B"/>
    <w:rsid w:val="005108F0"/>
    <w:rsid w:val="00510E5A"/>
    <w:rsid w:val="00510E6E"/>
    <w:rsid w:val="0051113C"/>
    <w:rsid w:val="005113F2"/>
    <w:rsid w:val="005114AC"/>
    <w:rsid w:val="005114B8"/>
    <w:rsid w:val="00511610"/>
    <w:rsid w:val="00511638"/>
    <w:rsid w:val="00511742"/>
    <w:rsid w:val="00511891"/>
    <w:rsid w:val="0051198F"/>
    <w:rsid w:val="005120A4"/>
    <w:rsid w:val="005120E4"/>
    <w:rsid w:val="0051240C"/>
    <w:rsid w:val="005124D1"/>
    <w:rsid w:val="005124EF"/>
    <w:rsid w:val="00512743"/>
    <w:rsid w:val="0051275D"/>
    <w:rsid w:val="00512A1E"/>
    <w:rsid w:val="00512A3A"/>
    <w:rsid w:val="00512F83"/>
    <w:rsid w:val="00512FF4"/>
    <w:rsid w:val="0051304A"/>
    <w:rsid w:val="00513322"/>
    <w:rsid w:val="00513456"/>
    <w:rsid w:val="00513534"/>
    <w:rsid w:val="00513A18"/>
    <w:rsid w:val="00513C68"/>
    <w:rsid w:val="005140D6"/>
    <w:rsid w:val="0051461B"/>
    <w:rsid w:val="0051475F"/>
    <w:rsid w:val="0051477D"/>
    <w:rsid w:val="00514B03"/>
    <w:rsid w:val="00514B41"/>
    <w:rsid w:val="00514C1F"/>
    <w:rsid w:val="00514FBD"/>
    <w:rsid w:val="00515154"/>
    <w:rsid w:val="005153A9"/>
    <w:rsid w:val="005153DE"/>
    <w:rsid w:val="0051558E"/>
    <w:rsid w:val="005157BD"/>
    <w:rsid w:val="005157FA"/>
    <w:rsid w:val="0051595F"/>
    <w:rsid w:val="005159CD"/>
    <w:rsid w:val="00515C82"/>
    <w:rsid w:val="00515CDD"/>
    <w:rsid w:val="00515EB5"/>
    <w:rsid w:val="00516122"/>
    <w:rsid w:val="005162C2"/>
    <w:rsid w:val="00516349"/>
    <w:rsid w:val="0051636A"/>
    <w:rsid w:val="00516401"/>
    <w:rsid w:val="00516552"/>
    <w:rsid w:val="005165D4"/>
    <w:rsid w:val="00516E67"/>
    <w:rsid w:val="00516E8D"/>
    <w:rsid w:val="00517034"/>
    <w:rsid w:val="00517194"/>
    <w:rsid w:val="00517435"/>
    <w:rsid w:val="0051778F"/>
    <w:rsid w:val="00517941"/>
    <w:rsid w:val="00517992"/>
    <w:rsid w:val="00517B0A"/>
    <w:rsid w:val="00517B4D"/>
    <w:rsid w:val="00517EB0"/>
    <w:rsid w:val="00517F5D"/>
    <w:rsid w:val="00517FBD"/>
    <w:rsid w:val="00520141"/>
    <w:rsid w:val="005201B8"/>
    <w:rsid w:val="00520258"/>
    <w:rsid w:val="00520289"/>
    <w:rsid w:val="005203D6"/>
    <w:rsid w:val="005203DC"/>
    <w:rsid w:val="00520539"/>
    <w:rsid w:val="005205A5"/>
    <w:rsid w:val="005207CC"/>
    <w:rsid w:val="005207EC"/>
    <w:rsid w:val="0052081E"/>
    <w:rsid w:val="00520890"/>
    <w:rsid w:val="0052095A"/>
    <w:rsid w:val="005209B9"/>
    <w:rsid w:val="00520A67"/>
    <w:rsid w:val="00520B1A"/>
    <w:rsid w:val="00520B4B"/>
    <w:rsid w:val="00520B8F"/>
    <w:rsid w:val="00520C94"/>
    <w:rsid w:val="00520CB3"/>
    <w:rsid w:val="00520CC8"/>
    <w:rsid w:val="00520D19"/>
    <w:rsid w:val="00520E94"/>
    <w:rsid w:val="00521129"/>
    <w:rsid w:val="00521134"/>
    <w:rsid w:val="0052138D"/>
    <w:rsid w:val="005216BF"/>
    <w:rsid w:val="00521717"/>
    <w:rsid w:val="00521E39"/>
    <w:rsid w:val="00521E4F"/>
    <w:rsid w:val="005220F5"/>
    <w:rsid w:val="005222B7"/>
    <w:rsid w:val="005222FA"/>
    <w:rsid w:val="0052269C"/>
    <w:rsid w:val="005226DE"/>
    <w:rsid w:val="0052282C"/>
    <w:rsid w:val="00522B17"/>
    <w:rsid w:val="00522D29"/>
    <w:rsid w:val="00522E66"/>
    <w:rsid w:val="00522E7F"/>
    <w:rsid w:val="005230FE"/>
    <w:rsid w:val="005234A1"/>
    <w:rsid w:val="005234FA"/>
    <w:rsid w:val="0052382D"/>
    <w:rsid w:val="00523859"/>
    <w:rsid w:val="00523B77"/>
    <w:rsid w:val="00523BD5"/>
    <w:rsid w:val="00523C73"/>
    <w:rsid w:val="005242D0"/>
    <w:rsid w:val="0052437C"/>
    <w:rsid w:val="00524428"/>
    <w:rsid w:val="0052499C"/>
    <w:rsid w:val="00524C16"/>
    <w:rsid w:val="00524DE6"/>
    <w:rsid w:val="005250E9"/>
    <w:rsid w:val="00525522"/>
    <w:rsid w:val="00525795"/>
    <w:rsid w:val="00525A70"/>
    <w:rsid w:val="00525C41"/>
    <w:rsid w:val="00525C67"/>
    <w:rsid w:val="00525CB7"/>
    <w:rsid w:val="00525D8F"/>
    <w:rsid w:val="00525EAF"/>
    <w:rsid w:val="00525ECF"/>
    <w:rsid w:val="0052612D"/>
    <w:rsid w:val="005263E0"/>
    <w:rsid w:val="005266FF"/>
    <w:rsid w:val="005267F8"/>
    <w:rsid w:val="0052698E"/>
    <w:rsid w:val="00526A31"/>
    <w:rsid w:val="00526C06"/>
    <w:rsid w:val="00526C73"/>
    <w:rsid w:val="0052702F"/>
    <w:rsid w:val="00527128"/>
    <w:rsid w:val="0052717F"/>
    <w:rsid w:val="005272BC"/>
    <w:rsid w:val="005272DF"/>
    <w:rsid w:val="005272F6"/>
    <w:rsid w:val="00527342"/>
    <w:rsid w:val="005274E6"/>
    <w:rsid w:val="0052754B"/>
    <w:rsid w:val="00527647"/>
    <w:rsid w:val="00527694"/>
    <w:rsid w:val="005276C8"/>
    <w:rsid w:val="00527C23"/>
    <w:rsid w:val="00527C31"/>
    <w:rsid w:val="00527D40"/>
    <w:rsid w:val="00527EA7"/>
    <w:rsid w:val="00530292"/>
    <w:rsid w:val="0053048E"/>
    <w:rsid w:val="005307F7"/>
    <w:rsid w:val="00530A83"/>
    <w:rsid w:val="00530AD6"/>
    <w:rsid w:val="00530B99"/>
    <w:rsid w:val="00530E08"/>
    <w:rsid w:val="00530E98"/>
    <w:rsid w:val="00530F38"/>
    <w:rsid w:val="00530FB8"/>
    <w:rsid w:val="0053112B"/>
    <w:rsid w:val="00531222"/>
    <w:rsid w:val="005312D8"/>
    <w:rsid w:val="00531341"/>
    <w:rsid w:val="0053141F"/>
    <w:rsid w:val="00531513"/>
    <w:rsid w:val="00531609"/>
    <w:rsid w:val="00531619"/>
    <w:rsid w:val="00531793"/>
    <w:rsid w:val="00531B6E"/>
    <w:rsid w:val="00531E71"/>
    <w:rsid w:val="005322D6"/>
    <w:rsid w:val="00532317"/>
    <w:rsid w:val="0053259F"/>
    <w:rsid w:val="005326AB"/>
    <w:rsid w:val="005326B6"/>
    <w:rsid w:val="005326D9"/>
    <w:rsid w:val="00532829"/>
    <w:rsid w:val="005328B3"/>
    <w:rsid w:val="00532E6B"/>
    <w:rsid w:val="00532EFF"/>
    <w:rsid w:val="005330EA"/>
    <w:rsid w:val="005332A0"/>
    <w:rsid w:val="0053330E"/>
    <w:rsid w:val="005336F7"/>
    <w:rsid w:val="00533733"/>
    <w:rsid w:val="005338E5"/>
    <w:rsid w:val="0053396D"/>
    <w:rsid w:val="0053397E"/>
    <w:rsid w:val="005339DC"/>
    <w:rsid w:val="00533D59"/>
    <w:rsid w:val="00533F62"/>
    <w:rsid w:val="005341D4"/>
    <w:rsid w:val="00534378"/>
    <w:rsid w:val="00534625"/>
    <w:rsid w:val="00534D17"/>
    <w:rsid w:val="00535019"/>
    <w:rsid w:val="005350D6"/>
    <w:rsid w:val="005351BC"/>
    <w:rsid w:val="00535353"/>
    <w:rsid w:val="0053545A"/>
    <w:rsid w:val="00535562"/>
    <w:rsid w:val="005356ED"/>
    <w:rsid w:val="005358CD"/>
    <w:rsid w:val="005358E8"/>
    <w:rsid w:val="00535BC6"/>
    <w:rsid w:val="00535C0C"/>
    <w:rsid w:val="00535DD5"/>
    <w:rsid w:val="00535F97"/>
    <w:rsid w:val="005361BC"/>
    <w:rsid w:val="0053652F"/>
    <w:rsid w:val="0053655A"/>
    <w:rsid w:val="005365A5"/>
    <w:rsid w:val="005366A9"/>
    <w:rsid w:val="0053684D"/>
    <w:rsid w:val="005369E3"/>
    <w:rsid w:val="00536DE9"/>
    <w:rsid w:val="00536EC2"/>
    <w:rsid w:val="00537030"/>
    <w:rsid w:val="005375F3"/>
    <w:rsid w:val="005377A2"/>
    <w:rsid w:val="00537894"/>
    <w:rsid w:val="005378CA"/>
    <w:rsid w:val="0053791B"/>
    <w:rsid w:val="005379E4"/>
    <w:rsid w:val="00537AE1"/>
    <w:rsid w:val="00537B5B"/>
    <w:rsid w:val="00537CE9"/>
    <w:rsid w:val="00537D3C"/>
    <w:rsid w:val="00540154"/>
    <w:rsid w:val="005402C6"/>
    <w:rsid w:val="005405E2"/>
    <w:rsid w:val="00540682"/>
    <w:rsid w:val="0054071B"/>
    <w:rsid w:val="005408DF"/>
    <w:rsid w:val="00540ACA"/>
    <w:rsid w:val="00540EAB"/>
    <w:rsid w:val="00540F0B"/>
    <w:rsid w:val="00541120"/>
    <w:rsid w:val="005411DC"/>
    <w:rsid w:val="005415DE"/>
    <w:rsid w:val="00541693"/>
    <w:rsid w:val="00541A9E"/>
    <w:rsid w:val="00541E24"/>
    <w:rsid w:val="00541FED"/>
    <w:rsid w:val="005420E5"/>
    <w:rsid w:val="0054215E"/>
    <w:rsid w:val="005422AE"/>
    <w:rsid w:val="005422DB"/>
    <w:rsid w:val="0054233A"/>
    <w:rsid w:val="00542484"/>
    <w:rsid w:val="005424CD"/>
    <w:rsid w:val="005425F9"/>
    <w:rsid w:val="00542739"/>
    <w:rsid w:val="00542828"/>
    <w:rsid w:val="00542846"/>
    <w:rsid w:val="0054288B"/>
    <w:rsid w:val="005428C0"/>
    <w:rsid w:val="00542942"/>
    <w:rsid w:val="005429E9"/>
    <w:rsid w:val="00542AC8"/>
    <w:rsid w:val="00542B60"/>
    <w:rsid w:val="00542F8E"/>
    <w:rsid w:val="00543018"/>
    <w:rsid w:val="005430D1"/>
    <w:rsid w:val="00543244"/>
    <w:rsid w:val="00543369"/>
    <w:rsid w:val="0054350A"/>
    <w:rsid w:val="0054372C"/>
    <w:rsid w:val="00543751"/>
    <w:rsid w:val="00543A0A"/>
    <w:rsid w:val="00543A2E"/>
    <w:rsid w:val="00543A89"/>
    <w:rsid w:val="00543D0C"/>
    <w:rsid w:val="00543DB2"/>
    <w:rsid w:val="00543E17"/>
    <w:rsid w:val="005441F8"/>
    <w:rsid w:val="005442B5"/>
    <w:rsid w:val="00544428"/>
    <w:rsid w:val="00544548"/>
    <w:rsid w:val="00544767"/>
    <w:rsid w:val="005447F6"/>
    <w:rsid w:val="00544896"/>
    <w:rsid w:val="005449D3"/>
    <w:rsid w:val="00544D10"/>
    <w:rsid w:val="00544DBD"/>
    <w:rsid w:val="00544F7C"/>
    <w:rsid w:val="00545634"/>
    <w:rsid w:val="00545644"/>
    <w:rsid w:val="00545B2C"/>
    <w:rsid w:val="00545B59"/>
    <w:rsid w:val="005465EB"/>
    <w:rsid w:val="0054675C"/>
    <w:rsid w:val="005469B0"/>
    <w:rsid w:val="00546A40"/>
    <w:rsid w:val="00546F29"/>
    <w:rsid w:val="00546FCF"/>
    <w:rsid w:val="005471DF"/>
    <w:rsid w:val="005474B8"/>
    <w:rsid w:val="0054754E"/>
    <w:rsid w:val="005475B2"/>
    <w:rsid w:val="005475DF"/>
    <w:rsid w:val="00547639"/>
    <w:rsid w:val="00547743"/>
    <w:rsid w:val="00547913"/>
    <w:rsid w:val="00547C7F"/>
    <w:rsid w:val="00547EE8"/>
    <w:rsid w:val="00547FCF"/>
    <w:rsid w:val="0055060A"/>
    <w:rsid w:val="00550665"/>
    <w:rsid w:val="005506D4"/>
    <w:rsid w:val="00550BBF"/>
    <w:rsid w:val="00550D00"/>
    <w:rsid w:val="00550DDA"/>
    <w:rsid w:val="00550E1B"/>
    <w:rsid w:val="00550FCA"/>
    <w:rsid w:val="005511C2"/>
    <w:rsid w:val="00551244"/>
    <w:rsid w:val="00551591"/>
    <w:rsid w:val="0055168C"/>
    <w:rsid w:val="0055177A"/>
    <w:rsid w:val="0055182A"/>
    <w:rsid w:val="00551AEB"/>
    <w:rsid w:val="00551B2B"/>
    <w:rsid w:val="00551E8E"/>
    <w:rsid w:val="0055208D"/>
    <w:rsid w:val="0055225C"/>
    <w:rsid w:val="0055225F"/>
    <w:rsid w:val="0055227B"/>
    <w:rsid w:val="005525AC"/>
    <w:rsid w:val="005526EE"/>
    <w:rsid w:val="00552746"/>
    <w:rsid w:val="00552791"/>
    <w:rsid w:val="00552840"/>
    <w:rsid w:val="005529A9"/>
    <w:rsid w:val="00552B24"/>
    <w:rsid w:val="00552CA0"/>
    <w:rsid w:val="00552D7D"/>
    <w:rsid w:val="00552DF8"/>
    <w:rsid w:val="00553163"/>
    <w:rsid w:val="0055316E"/>
    <w:rsid w:val="005532DD"/>
    <w:rsid w:val="00553351"/>
    <w:rsid w:val="005534A5"/>
    <w:rsid w:val="0055352C"/>
    <w:rsid w:val="005538DE"/>
    <w:rsid w:val="00553AE5"/>
    <w:rsid w:val="00553BB0"/>
    <w:rsid w:val="00553D17"/>
    <w:rsid w:val="00553D41"/>
    <w:rsid w:val="00553E38"/>
    <w:rsid w:val="0055407B"/>
    <w:rsid w:val="0055416F"/>
    <w:rsid w:val="005541C1"/>
    <w:rsid w:val="00554372"/>
    <w:rsid w:val="00554392"/>
    <w:rsid w:val="00554501"/>
    <w:rsid w:val="00554550"/>
    <w:rsid w:val="00554684"/>
    <w:rsid w:val="005546AF"/>
    <w:rsid w:val="0055477D"/>
    <w:rsid w:val="005547DD"/>
    <w:rsid w:val="0055486D"/>
    <w:rsid w:val="00554946"/>
    <w:rsid w:val="00554AEA"/>
    <w:rsid w:val="00554E77"/>
    <w:rsid w:val="00554F26"/>
    <w:rsid w:val="005550F8"/>
    <w:rsid w:val="00555290"/>
    <w:rsid w:val="005552A4"/>
    <w:rsid w:val="0055542F"/>
    <w:rsid w:val="005554EE"/>
    <w:rsid w:val="005556CA"/>
    <w:rsid w:val="005557D0"/>
    <w:rsid w:val="0055585D"/>
    <w:rsid w:val="0055590A"/>
    <w:rsid w:val="00555A8B"/>
    <w:rsid w:val="00555B54"/>
    <w:rsid w:val="00555CB1"/>
    <w:rsid w:val="00555D90"/>
    <w:rsid w:val="00555DB9"/>
    <w:rsid w:val="00555DE1"/>
    <w:rsid w:val="005562B2"/>
    <w:rsid w:val="00556669"/>
    <w:rsid w:val="0055672B"/>
    <w:rsid w:val="0055677F"/>
    <w:rsid w:val="00556B07"/>
    <w:rsid w:val="00556B66"/>
    <w:rsid w:val="00556C0E"/>
    <w:rsid w:val="00556DFE"/>
    <w:rsid w:val="00556ECD"/>
    <w:rsid w:val="00556F4A"/>
    <w:rsid w:val="00556FE9"/>
    <w:rsid w:val="00557358"/>
    <w:rsid w:val="00557412"/>
    <w:rsid w:val="00557526"/>
    <w:rsid w:val="005575A9"/>
    <w:rsid w:val="00557CEF"/>
    <w:rsid w:val="00557FD5"/>
    <w:rsid w:val="005601B7"/>
    <w:rsid w:val="005603BD"/>
    <w:rsid w:val="005605C2"/>
    <w:rsid w:val="00560682"/>
    <w:rsid w:val="00560751"/>
    <w:rsid w:val="00560C89"/>
    <w:rsid w:val="005611E5"/>
    <w:rsid w:val="0056174C"/>
    <w:rsid w:val="00561863"/>
    <w:rsid w:val="00561B8D"/>
    <w:rsid w:val="00561C16"/>
    <w:rsid w:val="00561CB8"/>
    <w:rsid w:val="00561DCA"/>
    <w:rsid w:val="00561E53"/>
    <w:rsid w:val="00561EB2"/>
    <w:rsid w:val="00561F57"/>
    <w:rsid w:val="00562253"/>
    <w:rsid w:val="00562447"/>
    <w:rsid w:val="00562560"/>
    <w:rsid w:val="005626E3"/>
    <w:rsid w:val="005628FF"/>
    <w:rsid w:val="005629BF"/>
    <w:rsid w:val="005629D1"/>
    <w:rsid w:val="00562A48"/>
    <w:rsid w:val="00562B66"/>
    <w:rsid w:val="00562BD5"/>
    <w:rsid w:val="00562C28"/>
    <w:rsid w:val="00562DD7"/>
    <w:rsid w:val="005631AC"/>
    <w:rsid w:val="00563293"/>
    <w:rsid w:val="005635A1"/>
    <w:rsid w:val="00563898"/>
    <w:rsid w:val="00563899"/>
    <w:rsid w:val="005638F5"/>
    <w:rsid w:val="0056396E"/>
    <w:rsid w:val="00563C26"/>
    <w:rsid w:val="00563C86"/>
    <w:rsid w:val="00563D60"/>
    <w:rsid w:val="00563F75"/>
    <w:rsid w:val="0056412B"/>
    <w:rsid w:val="00564282"/>
    <w:rsid w:val="0056430D"/>
    <w:rsid w:val="00564414"/>
    <w:rsid w:val="0056475D"/>
    <w:rsid w:val="00564BD9"/>
    <w:rsid w:val="00564C8D"/>
    <w:rsid w:val="00564DCE"/>
    <w:rsid w:val="00564F0D"/>
    <w:rsid w:val="00564F5A"/>
    <w:rsid w:val="0056526C"/>
    <w:rsid w:val="00565775"/>
    <w:rsid w:val="00565955"/>
    <w:rsid w:val="00565A01"/>
    <w:rsid w:val="00565BA1"/>
    <w:rsid w:val="00565C20"/>
    <w:rsid w:val="00565CFF"/>
    <w:rsid w:val="00565D3C"/>
    <w:rsid w:val="00566055"/>
    <w:rsid w:val="0056608B"/>
    <w:rsid w:val="0056616A"/>
    <w:rsid w:val="00566326"/>
    <w:rsid w:val="005666F9"/>
    <w:rsid w:val="00566D5E"/>
    <w:rsid w:val="005670EC"/>
    <w:rsid w:val="005671AB"/>
    <w:rsid w:val="00567715"/>
    <w:rsid w:val="00567778"/>
    <w:rsid w:val="005677B6"/>
    <w:rsid w:val="00567823"/>
    <w:rsid w:val="00567A5E"/>
    <w:rsid w:val="00567C46"/>
    <w:rsid w:val="00567D8E"/>
    <w:rsid w:val="00567DE6"/>
    <w:rsid w:val="00567E7E"/>
    <w:rsid w:val="005700B7"/>
    <w:rsid w:val="005702DB"/>
    <w:rsid w:val="005702DD"/>
    <w:rsid w:val="005703EC"/>
    <w:rsid w:val="005706EC"/>
    <w:rsid w:val="005709F7"/>
    <w:rsid w:val="00570A8A"/>
    <w:rsid w:val="00570B2F"/>
    <w:rsid w:val="00570C43"/>
    <w:rsid w:val="00570D9B"/>
    <w:rsid w:val="00570F76"/>
    <w:rsid w:val="00570FFA"/>
    <w:rsid w:val="0057111F"/>
    <w:rsid w:val="00571242"/>
    <w:rsid w:val="0057127D"/>
    <w:rsid w:val="005712A0"/>
    <w:rsid w:val="005716F1"/>
    <w:rsid w:val="0057173A"/>
    <w:rsid w:val="005718C4"/>
    <w:rsid w:val="00571A85"/>
    <w:rsid w:val="00571B18"/>
    <w:rsid w:val="00571CF4"/>
    <w:rsid w:val="00572017"/>
    <w:rsid w:val="005720EA"/>
    <w:rsid w:val="005722F3"/>
    <w:rsid w:val="00572431"/>
    <w:rsid w:val="00572482"/>
    <w:rsid w:val="00572546"/>
    <w:rsid w:val="00572665"/>
    <w:rsid w:val="0057277D"/>
    <w:rsid w:val="00572818"/>
    <w:rsid w:val="00572978"/>
    <w:rsid w:val="00572AA3"/>
    <w:rsid w:val="00572B52"/>
    <w:rsid w:val="00572C8B"/>
    <w:rsid w:val="00573008"/>
    <w:rsid w:val="005730B6"/>
    <w:rsid w:val="005734F7"/>
    <w:rsid w:val="00573613"/>
    <w:rsid w:val="00573889"/>
    <w:rsid w:val="00573C92"/>
    <w:rsid w:val="00573CFA"/>
    <w:rsid w:val="00573D01"/>
    <w:rsid w:val="00573F66"/>
    <w:rsid w:val="005740AF"/>
    <w:rsid w:val="0057412E"/>
    <w:rsid w:val="00574189"/>
    <w:rsid w:val="0057421E"/>
    <w:rsid w:val="00574368"/>
    <w:rsid w:val="0057444D"/>
    <w:rsid w:val="005744BD"/>
    <w:rsid w:val="005744CE"/>
    <w:rsid w:val="005744EA"/>
    <w:rsid w:val="0057464C"/>
    <w:rsid w:val="00574D4B"/>
    <w:rsid w:val="00574D92"/>
    <w:rsid w:val="00575013"/>
    <w:rsid w:val="005752FE"/>
    <w:rsid w:val="00575357"/>
    <w:rsid w:val="00575392"/>
    <w:rsid w:val="005753C5"/>
    <w:rsid w:val="00575464"/>
    <w:rsid w:val="00575979"/>
    <w:rsid w:val="00575C0A"/>
    <w:rsid w:val="00575C74"/>
    <w:rsid w:val="00575EB4"/>
    <w:rsid w:val="00575ECB"/>
    <w:rsid w:val="00575F2E"/>
    <w:rsid w:val="00576124"/>
    <w:rsid w:val="005761EA"/>
    <w:rsid w:val="0057640E"/>
    <w:rsid w:val="00576489"/>
    <w:rsid w:val="00576495"/>
    <w:rsid w:val="0057652F"/>
    <w:rsid w:val="0057666B"/>
    <w:rsid w:val="005769A8"/>
    <w:rsid w:val="005769AF"/>
    <w:rsid w:val="00576AF8"/>
    <w:rsid w:val="00576C0D"/>
    <w:rsid w:val="00576C54"/>
    <w:rsid w:val="00576CB5"/>
    <w:rsid w:val="00576E7C"/>
    <w:rsid w:val="00576F55"/>
    <w:rsid w:val="005771B3"/>
    <w:rsid w:val="0057734A"/>
    <w:rsid w:val="0057739E"/>
    <w:rsid w:val="0057746C"/>
    <w:rsid w:val="005775F0"/>
    <w:rsid w:val="00577674"/>
    <w:rsid w:val="005776D0"/>
    <w:rsid w:val="005776EF"/>
    <w:rsid w:val="00577846"/>
    <w:rsid w:val="00577C17"/>
    <w:rsid w:val="00577DAF"/>
    <w:rsid w:val="00577EE4"/>
    <w:rsid w:val="00577F85"/>
    <w:rsid w:val="00577F87"/>
    <w:rsid w:val="005801B7"/>
    <w:rsid w:val="005804DD"/>
    <w:rsid w:val="00580811"/>
    <w:rsid w:val="00580A01"/>
    <w:rsid w:val="00580BC4"/>
    <w:rsid w:val="00580D60"/>
    <w:rsid w:val="00580E88"/>
    <w:rsid w:val="00580F70"/>
    <w:rsid w:val="0058111F"/>
    <w:rsid w:val="005812C6"/>
    <w:rsid w:val="0058130F"/>
    <w:rsid w:val="0058133D"/>
    <w:rsid w:val="0058133F"/>
    <w:rsid w:val="005815F7"/>
    <w:rsid w:val="0058179B"/>
    <w:rsid w:val="005819CA"/>
    <w:rsid w:val="00581D38"/>
    <w:rsid w:val="00581F33"/>
    <w:rsid w:val="005821EA"/>
    <w:rsid w:val="005823AA"/>
    <w:rsid w:val="00582448"/>
    <w:rsid w:val="00582527"/>
    <w:rsid w:val="005826DC"/>
    <w:rsid w:val="00582744"/>
    <w:rsid w:val="0058284A"/>
    <w:rsid w:val="00582BA5"/>
    <w:rsid w:val="00582BED"/>
    <w:rsid w:val="00582C9E"/>
    <w:rsid w:val="00582D8F"/>
    <w:rsid w:val="00582D9B"/>
    <w:rsid w:val="00582F10"/>
    <w:rsid w:val="00583117"/>
    <w:rsid w:val="00583145"/>
    <w:rsid w:val="0058333A"/>
    <w:rsid w:val="00583715"/>
    <w:rsid w:val="00583720"/>
    <w:rsid w:val="005837C0"/>
    <w:rsid w:val="005837E4"/>
    <w:rsid w:val="005838BF"/>
    <w:rsid w:val="00583A1F"/>
    <w:rsid w:val="00583A4F"/>
    <w:rsid w:val="00583D3F"/>
    <w:rsid w:val="0058406B"/>
    <w:rsid w:val="005841E9"/>
    <w:rsid w:val="00584349"/>
    <w:rsid w:val="005843F7"/>
    <w:rsid w:val="005844CD"/>
    <w:rsid w:val="0058456B"/>
    <w:rsid w:val="00584660"/>
    <w:rsid w:val="00584691"/>
    <w:rsid w:val="0058469E"/>
    <w:rsid w:val="0058497B"/>
    <w:rsid w:val="00584B95"/>
    <w:rsid w:val="00584DD7"/>
    <w:rsid w:val="00585265"/>
    <w:rsid w:val="0058527E"/>
    <w:rsid w:val="005852D7"/>
    <w:rsid w:val="005853F6"/>
    <w:rsid w:val="005856A0"/>
    <w:rsid w:val="00585779"/>
    <w:rsid w:val="00585979"/>
    <w:rsid w:val="00585991"/>
    <w:rsid w:val="00585BBC"/>
    <w:rsid w:val="00585C6E"/>
    <w:rsid w:val="00585D7F"/>
    <w:rsid w:val="00585DD9"/>
    <w:rsid w:val="00586291"/>
    <w:rsid w:val="00586429"/>
    <w:rsid w:val="005864B2"/>
    <w:rsid w:val="0058659A"/>
    <w:rsid w:val="00586631"/>
    <w:rsid w:val="0058673A"/>
    <w:rsid w:val="005867A8"/>
    <w:rsid w:val="00586813"/>
    <w:rsid w:val="0058684C"/>
    <w:rsid w:val="0058689F"/>
    <w:rsid w:val="00586BD6"/>
    <w:rsid w:val="00586F0F"/>
    <w:rsid w:val="00586F2A"/>
    <w:rsid w:val="0058724C"/>
    <w:rsid w:val="00587287"/>
    <w:rsid w:val="00587372"/>
    <w:rsid w:val="00587447"/>
    <w:rsid w:val="0058747A"/>
    <w:rsid w:val="0058757E"/>
    <w:rsid w:val="005875FC"/>
    <w:rsid w:val="00587614"/>
    <w:rsid w:val="00587802"/>
    <w:rsid w:val="0058786B"/>
    <w:rsid w:val="00587B3F"/>
    <w:rsid w:val="00587B8C"/>
    <w:rsid w:val="00587EF6"/>
    <w:rsid w:val="0059044F"/>
    <w:rsid w:val="005904B6"/>
    <w:rsid w:val="00590523"/>
    <w:rsid w:val="0059058E"/>
    <w:rsid w:val="00590605"/>
    <w:rsid w:val="00590706"/>
    <w:rsid w:val="0059074F"/>
    <w:rsid w:val="00590AAB"/>
    <w:rsid w:val="00590B70"/>
    <w:rsid w:val="00590C34"/>
    <w:rsid w:val="00590C37"/>
    <w:rsid w:val="00590F1B"/>
    <w:rsid w:val="0059152A"/>
    <w:rsid w:val="00591A9A"/>
    <w:rsid w:val="00591BF7"/>
    <w:rsid w:val="00591F99"/>
    <w:rsid w:val="0059217E"/>
    <w:rsid w:val="005922C1"/>
    <w:rsid w:val="005923C5"/>
    <w:rsid w:val="0059261E"/>
    <w:rsid w:val="0059275F"/>
    <w:rsid w:val="005927D2"/>
    <w:rsid w:val="005928AD"/>
    <w:rsid w:val="00592932"/>
    <w:rsid w:val="005929B4"/>
    <w:rsid w:val="00592A92"/>
    <w:rsid w:val="00592AA4"/>
    <w:rsid w:val="00592D65"/>
    <w:rsid w:val="00592D84"/>
    <w:rsid w:val="00592E82"/>
    <w:rsid w:val="00593142"/>
    <w:rsid w:val="0059329A"/>
    <w:rsid w:val="005932C7"/>
    <w:rsid w:val="005933ED"/>
    <w:rsid w:val="005934B4"/>
    <w:rsid w:val="005936E4"/>
    <w:rsid w:val="0059370F"/>
    <w:rsid w:val="00593836"/>
    <w:rsid w:val="00593853"/>
    <w:rsid w:val="00593918"/>
    <w:rsid w:val="00593B8F"/>
    <w:rsid w:val="00593CF4"/>
    <w:rsid w:val="00593F61"/>
    <w:rsid w:val="005940BC"/>
    <w:rsid w:val="0059410D"/>
    <w:rsid w:val="00594205"/>
    <w:rsid w:val="00594217"/>
    <w:rsid w:val="0059438A"/>
    <w:rsid w:val="0059471C"/>
    <w:rsid w:val="00594A1E"/>
    <w:rsid w:val="00594C16"/>
    <w:rsid w:val="00594C9E"/>
    <w:rsid w:val="00594DEB"/>
    <w:rsid w:val="00594F01"/>
    <w:rsid w:val="00594F5B"/>
    <w:rsid w:val="0059500E"/>
    <w:rsid w:val="00595140"/>
    <w:rsid w:val="00595210"/>
    <w:rsid w:val="00595223"/>
    <w:rsid w:val="0059565A"/>
    <w:rsid w:val="0059576B"/>
    <w:rsid w:val="00595889"/>
    <w:rsid w:val="00595AA5"/>
    <w:rsid w:val="005960D7"/>
    <w:rsid w:val="0059612C"/>
    <w:rsid w:val="005962E6"/>
    <w:rsid w:val="005964DD"/>
    <w:rsid w:val="00596E99"/>
    <w:rsid w:val="00596F15"/>
    <w:rsid w:val="00597244"/>
    <w:rsid w:val="00597294"/>
    <w:rsid w:val="005975E7"/>
    <w:rsid w:val="005977E9"/>
    <w:rsid w:val="00597805"/>
    <w:rsid w:val="00597A2A"/>
    <w:rsid w:val="00597A39"/>
    <w:rsid w:val="00597BC9"/>
    <w:rsid w:val="00597D32"/>
    <w:rsid w:val="00597DC6"/>
    <w:rsid w:val="00597EE6"/>
    <w:rsid w:val="00597F19"/>
    <w:rsid w:val="005A00C2"/>
    <w:rsid w:val="005A00C8"/>
    <w:rsid w:val="005A093B"/>
    <w:rsid w:val="005A0973"/>
    <w:rsid w:val="005A0A48"/>
    <w:rsid w:val="005A0A62"/>
    <w:rsid w:val="005A0C8D"/>
    <w:rsid w:val="005A0E8E"/>
    <w:rsid w:val="005A109E"/>
    <w:rsid w:val="005A131D"/>
    <w:rsid w:val="005A14D9"/>
    <w:rsid w:val="005A15EB"/>
    <w:rsid w:val="005A15ED"/>
    <w:rsid w:val="005A1715"/>
    <w:rsid w:val="005A1E8F"/>
    <w:rsid w:val="005A1F91"/>
    <w:rsid w:val="005A207C"/>
    <w:rsid w:val="005A2142"/>
    <w:rsid w:val="005A2258"/>
    <w:rsid w:val="005A2320"/>
    <w:rsid w:val="005A264A"/>
    <w:rsid w:val="005A2727"/>
    <w:rsid w:val="005A27A5"/>
    <w:rsid w:val="005A282E"/>
    <w:rsid w:val="005A2888"/>
    <w:rsid w:val="005A28B2"/>
    <w:rsid w:val="005A2920"/>
    <w:rsid w:val="005A29DD"/>
    <w:rsid w:val="005A2A0B"/>
    <w:rsid w:val="005A2AC8"/>
    <w:rsid w:val="005A2B88"/>
    <w:rsid w:val="005A2C0E"/>
    <w:rsid w:val="005A330D"/>
    <w:rsid w:val="005A33BC"/>
    <w:rsid w:val="005A360F"/>
    <w:rsid w:val="005A37C6"/>
    <w:rsid w:val="005A397B"/>
    <w:rsid w:val="005A3BF2"/>
    <w:rsid w:val="005A3CE4"/>
    <w:rsid w:val="005A3D84"/>
    <w:rsid w:val="005A3DF7"/>
    <w:rsid w:val="005A45D9"/>
    <w:rsid w:val="005A46E7"/>
    <w:rsid w:val="005A49E8"/>
    <w:rsid w:val="005A4A44"/>
    <w:rsid w:val="005A4B7E"/>
    <w:rsid w:val="005A4C0F"/>
    <w:rsid w:val="005A4F1D"/>
    <w:rsid w:val="005A5079"/>
    <w:rsid w:val="005A52F1"/>
    <w:rsid w:val="005A5642"/>
    <w:rsid w:val="005A5766"/>
    <w:rsid w:val="005A5797"/>
    <w:rsid w:val="005A57D3"/>
    <w:rsid w:val="005A5845"/>
    <w:rsid w:val="005A5847"/>
    <w:rsid w:val="005A595E"/>
    <w:rsid w:val="005A5AD5"/>
    <w:rsid w:val="005A5D7D"/>
    <w:rsid w:val="005A5EC6"/>
    <w:rsid w:val="005A6F1B"/>
    <w:rsid w:val="005A730F"/>
    <w:rsid w:val="005A732E"/>
    <w:rsid w:val="005A751C"/>
    <w:rsid w:val="005A7604"/>
    <w:rsid w:val="005A782C"/>
    <w:rsid w:val="005A79D2"/>
    <w:rsid w:val="005A79EC"/>
    <w:rsid w:val="005A7BCC"/>
    <w:rsid w:val="005A7DAA"/>
    <w:rsid w:val="005A7E11"/>
    <w:rsid w:val="005A7E9B"/>
    <w:rsid w:val="005A7FC6"/>
    <w:rsid w:val="005B0006"/>
    <w:rsid w:val="005B00AE"/>
    <w:rsid w:val="005B056A"/>
    <w:rsid w:val="005B06FD"/>
    <w:rsid w:val="005B09CB"/>
    <w:rsid w:val="005B0C95"/>
    <w:rsid w:val="005B0DBA"/>
    <w:rsid w:val="005B0DDB"/>
    <w:rsid w:val="005B0E45"/>
    <w:rsid w:val="005B0EA2"/>
    <w:rsid w:val="005B0F80"/>
    <w:rsid w:val="005B10D6"/>
    <w:rsid w:val="005B114B"/>
    <w:rsid w:val="005B15FB"/>
    <w:rsid w:val="005B179B"/>
    <w:rsid w:val="005B196D"/>
    <w:rsid w:val="005B19E6"/>
    <w:rsid w:val="005B1A58"/>
    <w:rsid w:val="005B1B43"/>
    <w:rsid w:val="005B2024"/>
    <w:rsid w:val="005B246F"/>
    <w:rsid w:val="005B252D"/>
    <w:rsid w:val="005B2697"/>
    <w:rsid w:val="005B286F"/>
    <w:rsid w:val="005B2B9F"/>
    <w:rsid w:val="005B2C16"/>
    <w:rsid w:val="005B2C97"/>
    <w:rsid w:val="005B2CA3"/>
    <w:rsid w:val="005B2DD9"/>
    <w:rsid w:val="005B2EB9"/>
    <w:rsid w:val="005B2FC0"/>
    <w:rsid w:val="005B318F"/>
    <w:rsid w:val="005B31E4"/>
    <w:rsid w:val="005B3319"/>
    <w:rsid w:val="005B3519"/>
    <w:rsid w:val="005B3700"/>
    <w:rsid w:val="005B37AE"/>
    <w:rsid w:val="005B3841"/>
    <w:rsid w:val="005B3B39"/>
    <w:rsid w:val="005B3E0F"/>
    <w:rsid w:val="005B401F"/>
    <w:rsid w:val="005B4149"/>
    <w:rsid w:val="005B41CB"/>
    <w:rsid w:val="005B4366"/>
    <w:rsid w:val="005B45CA"/>
    <w:rsid w:val="005B461A"/>
    <w:rsid w:val="005B4699"/>
    <w:rsid w:val="005B47B2"/>
    <w:rsid w:val="005B499C"/>
    <w:rsid w:val="005B4EEC"/>
    <w:rsid w:val="005B51B1"/>
    <w:rsid w:val="005B525B"/>
    <w:rsid w:val="005B5278"/>
    <w:rsid w:val="005B5452"/>
    <w:rsid w:val="005B54C7"/>
    <w:rsid w:val="005B5556"/>
    <w:rsid w:val="005B55B3"/>
    <w:rsid w:val="005B55BA"/>
    <w:rsid w:val="005B58DC"/>
    <w:rsid w:val="005B5AC6"/>
    <w:rsid w:val="005B5B8F"/>
    <w:rsid w:val="005B5E2E"/>
    <w:rsid w:val="005B6004"/>
    <w:rsid w:val="005B600F"/>
    <w:rsid w:val="005B60AD"/>
    <w:rsid w:val="005B623D"/>
    <w:rsid w:val="005B6319"/>
    <w:rsid w:val="005B6394"/>
    <w:rsid w:val="005B6462"/>
    <w:rsid w:val="005B6698"/>
    <w:rsid w:val="005B6997"/>
    <w:rsid w:val="005B69C3"/>
    <w:rsid w:val="005B6A93"/>
    <w:rsid w:val="005B6AC0"/>
    <w:rsid w:val="005B6B46"/>
    <w:rsid w:val="005B6D54"/>
    <w:rsid w:val="005B6F0A"/>
    <w:rsid w:val="005B71DD"/>
    <w:rsid w:val="005B72E5"/>
    <w:rsid w:val="005B72F9"/>
    <w:rsid w:val="005B731E"/>
    <w:rsid w:val="005B738D"/>
    <w:rsid w:val="005B73A3"/>
    <w:rsid w:val="005B7510"/>
    <w:rsid w:val="005B75C8"/>
    <w:rsid w:val="005B7764"/>
    <w:rsid w:val="005B777D"/>
    <w:rsid w:val="005B7C0E"/>
    <w:rsid w:val="005B7CF4"/>
    <w:rsid w:val="005B7D2D"/>
    <w:rsid w:val="005B7FD7"/>
    <w:rsid w:val="005C009E"/>
    <w:rsid w:val="005C027D"/>
    <w:rsid w:val="005C04A7"/>
    <w:rsid w:val="005C0747"/>
    <w:rsid w:val="005C076A"/>
    <w:rsid w:val="005C0A5D"/>
    <w:rsid w:val="005C0C0C"/>
    <w:rsid w:val="005C0E1A"/>
    <w:rsid w:val="005C10FF"/>
    <w:rsid w:val="005C1104"/>
    <w:rsid w:val="005C1331"/>
    <w:rsid w:val="005C13ED"/>
    <w:rsid w:val="005C1533"/>
    <w:rsid w:val="005C15AF"/>
    <w:rsid w:val="005C1871"/>
    <w:rsid w:val="005C1A27"/>
    <w:rsid w:val="005C1B0A"/>
    <w:rsid w:val="005C1E59"/>
    <w:rsid w:val="005C1EC4"/>
    <w:rsid w:val="005C2023"/>
    <w:rsid w:val="005C20A5"/>
    <w:rsid w:val="005C2615"/>
    <w:rsid w:val="005C264F"/>
    <w:rsid w:val="005C2790"/>
    <w:rsid w:val="005C281B"/>
    <w:rsid w:val="005C296D"/>
    <w:rsid w:val="005C29ED"/>
    <w:rsid w:val="005C2AA7"/>
    <w:rsid w:val="005C2B11"/>
    <w:rsid w:val="005C2ECD"/>
    <w:rsid w:val="005C2FB7"/>
    <w:rsid w:val="005C305D"/>
    <w:rsid w:val="005C30C9"/>
    <w:rsid w:val="005C31B8"/>
    <w:rsid w:val="005C3227"/>
    <w:rsid w:val="005C3258"/>
    <w:rsid w:val="005C33C6"/>
    <w:rsid w:val="005C365E"/>
    <w:rsid w:val="005C3911"/>
    <w:rsid w:val="005C3BE9"/>
    <w:rsid w:val="005C3D27"/>
    <w:rsid w:val="005C422A"/>
    <w:rsid w:val="005C44ED"/>
    <w:rsid w:val="005C4566"/>
    <w:rsid w:val="005C4764"/>
    <w:rsid w:val="005C47A3"/>
    <w:rsid w:val="005C529E"/>
    <w:rsid w:val="005C54F0"/>
    <w:rsid w:val="005C5784"/>
    <w:rsid w:val="005C5873"/>
    <w:rsid w:val="005C5E1F"/>
    <w:rsid w:val="005C5F79"/>
    <w:rsid w:val="005C5FE5"/>
    <w:rsid w:val="005C60B6"/>
    <w:rsid w:val="005C612E"/>
    <w:rsid w:val="005C617C"/>
    <w:rsid w:val="005C61E5"/>
    <w:rsid w:val="005C660A"/>
    <w:rsid w:val="005C66B3"/>
    <w:rsid w:val="005C69A0"/>
    <w:rsid w:val="005C6A01"/>
    <w:rsid w:val="005C6DFB"/>
    <w:rsid w:val="005C6EDA"/>
    <w:rsid w:val="005C6FAC"/>
    <w:rsid w:val="005C71C0"/>
    <w:rsid w:val="005C72CE"/>
    <w:rsid w:val="005C74E3"/>
    <w:rsid w:val="005C757D"/>
    <w:rsid w:val="005C7A0D"/>
    <w:rsid w:val="005C7BB4"/>
    <w:rsid w:val="005C7EA8"/>
    <w:rsid w:val="005D01F3"/>
    <w:rsid w:val="005D03F6"/>
    <w:rsid w:val="005D0771"/>
    <w:rsid w:val="005D0775"/>
    <w:rsid w:val="005D0867"/>
    <w:rsid w:val="005D0A6E"/>
    <w:rsid w:val="005D0A8C"/>
    <w:rsid w:val="005D0B2E"/>
    <w:rsid w:val="005D0BC6"/>
    <w:rsid w:val="005D0DB9"/>
    <w:rsid w:val="005D0FD6"/>
    <w:rsid w:val="005D1116"/>
    <w:rsid w:val="005D1121"/>
    <w:rsid w:val="005D1235"/>
    <w:rsid w:val="005D14E3"/>
    <w:rsid w:val="005D1584"/>
    <w:rsid w:val="005D1723"/>
    <w:rsid w:val="005D1B41"/>
    <w:rsid w:val="005D1C1D"/>
    <w:rsid w:val="005D1C86"/>
    <w:rsid w:val="005D1F2B"/>
    <w:rsid w:val="005D2252"/>
    <w:rsid w:val="005D22AE"/>
    <w:rsid w:val="005D22BE"/>
    <w:rsid w:val="005D249C"/>
    <w:rsid w:val="005D26A0"/>
    <w:rsid w:val="005D2759"/>
    <w:rsid w:val="005D280C"/>
    <w:rsid w:val="005D2866"/>
    <w:rsid w:val="005D2895"/>
    <w:rsid w:val="005D2A2E"/>
    <w:rsid w:val="005D2B33"/>
    <w:rsid w:val="005D2C33"/>
    <w:rsid w:val="005D2C34"/>
    <w:rsid w:val="005D2C53"/>
    <w:rsid w:val="005D3054"/>
    <w:rsid w:val="005D3180"/>
    <w:rsid w:val="005D324E"/>
    <w:rsid w:val="005D369B"/>
    <w:rsid w:val="005D3847"/>
    <w:rsid w:val="005D38A0"/>
    <w:rsid w:val="005D38B1"/>
    <w:rsid w:val="005D396E"/>
    <w:rsid w:val="005D3ADF"/>
    <w:rsid w:val="005D3D9E"/>
    <w:rsid w:val="005D3EA4"/>
    <w:rsid w:val="005D4069"/>
    <w:rsid w:val="005D4162"/>
    <w:rsid w:val="005D4189"/>
    <w:rsid w:val="005D4276"/>
    <w:rsid w:val="005D433F"/>
    <w:rsid w:val="005D43CA"/>
    <w:rsid w:val="005D4463"/>
    <w:rsid w:val="005D4601"/>
    <w:rsid w:val="005D471E"/>
    <w:rsid w:val="005D478E"/>
    <w:rsid w:val="005D4803"/>
    <w:rsid w:val="005D4AAA"/>
    <w:rsid w:val="005D4E2E"/>
    <w:rsid w:val="005D4E51"/>
    <w:rsid w:val="005D4EED"/>
    <w:rsid w:val="005D4F7B"/>
    <w:rsid w:val="005D4FCB"/>
    <w:rsid w:val="005D50E2"/>
    <w:rsid w:val="005D51C7"/>
    <w:rsid w:val="005D5201"/>
    <w:rsid w:val="005D5243"/>
    <w:rsid w:val="005D527B"/>
    <w:rsid w:val="005D5472"/>
    <w:rsid w:val="005D54C6"/>
    <w:rsid w:val="005D5555"/>
    <w:rsid w:val="005D55A4"/>
    <w:rsid w:val="005D5675"/>
    <w:rsid w:val="005D58C6"/>
    <w:rsid w:val="005D58DE"/>
    <w:rsid w:val="005D592A"/>
    <w:rsid w:val="005D5E1F"/>
    <w:rsid w:val="005D5FA4"/>
    <w:rsid w:val="005D6396"/>
    <w:rsid w:val="005D6564"/>
    <w:rsid w:val="005D672C"/>
    <w:rsid w:val="005D6BC5"/>
    <w:rsid w:val="005D6F3B"/>
    <w:rsid w:val="005D6F3F"/>
    <w:rsid w:val="005D6FB1"/>
    <w:rsid w:val="005D7239"/>
    <w:rsid w:val="005D739E"/>
    <w:rsid w:val="005D7491"/>
    <w:rsid w:val="005D757F"/>
    <w:rsid w:val="005D7743"/>
    <w:rsid w:val="005D77D9"/>
    <w:rsid w:val="005D7B19"/>
    <w:rsid w:val="005D7BD0"/>
    <w:rsid w:val="005D7C5A"/>
    <w:rsid w:val="005D7D72"/>
    <w:rsid w:val="005D7E07"/>
    <w:rsid w:val="005E0009"/>
    <w:rsid w:val="005E0100"/>
    <w:rsid w:val="005E0403"/>
    <w:rsid w:val="005E06F7"/>
    <w:rsid w:val="005E0814"/>
    <w:rsid w:val="005E0891"/>
    <w:rsid w:val="005E0B3C"/>
    <w:rsid w:val="005E125F"/>
    <w:rsid w:val="005E12EA"/>
    <w:rsid w:val="005E14A9"/>
    <w:rsid w:val="005E15ED"/>
    <w:rsid w:val="005E1602"/>
    <w:rsid w:val="005E19B5"/>
    <w:rsid w:val="005E19FC"/>
    <w:rsid w:val="005E1A08"/>
    <w:rsid w:val="005E1FF8"/>
    <w:rsid w:val="005E202B"/>
    <w:rsid w:val="005E248C"/>
    <w:rsid w:val="005E24AF"/>
    <w:rsid w:val="005E259E"/>
    <w:rsid w:val="005E2754"/>
    <w:rsid w:val="005E2856"/>
    <w:rsid w:val="005E2B61"/>
    <w:rsid w:val="005E2D9A"/>
    <w:rsid w:val="005E2F0B"/>
    <w:rsid w:val="005E3317"/>
    <w:rsid w:val="005E3335"/>
    <w:rsid w:val="005E3815"/>
    <w:rsid w:val="005E3903"/>
    <w:rsid w:val="005E3981"/>
    <w:rsid w:val="005E3D07"/>
    <w:rsid w:val="005E3DF8"/>
    <w:rsid w:val="005E3F7F"/>
    <w:rsid w:val="005E408A"/>
    <w:rsid w:val="005E419E"/>
    <w:rsid w:val="005E4518"/>
    <w:rsid w:val="005E4585"/>
    <w:rsid w:val="005E4709"/>
    <w:rsid w:val="005E48B5"/>
    <w:rsid w:val="005E499D"/>
    <w:rsid w:val="005E4FA6"/>
    <w:rsid w:val="005E5072"/>
    <w:rsid w:val="005E5238"/>
    <w:rsid w:val="005E57E3"/>
    <w:rsid w:val="005E5802"/>
    <w:rsid w:val="005E5BE6"/>
    <w:rsid w:val="005E5C4C"/>
    <w:rsid w:val="005E5E60"/>
    <w:rsid w:val="005E6593"/>
    <w:rsid w:val="005E677F"/>
    <w:rsid w:val="005E67A5"/>
    <w:rsid w:val="005E6825"/>
    <w:rsid w:val="005E6B6C"/>
    <w:rsid w:val="005E6E23"/>
    <w:rsid w:val="005E6EDE"/>
    <w:rsid w:val="005E782A"/>
    <w:rsid w:val="005E7994"/>
    <w:rsid w:val="005E7AF2"/>
    <w:rsid w:val="005E7B25"/>
    <w:rsid w:val="005E7B80"/>
    <w:rsid w:val="005F00E4"/>
    <w:rsid w:val="005F075A"/>
    <w:rsid w:val="005F0897"/>
    <w:rsid w:val="005F0BC5"/>
    <w:rsid w:val="005F0C57"/>
    <w:rsid w:val="005F0E1D"/>
    <w:rsid w:val="005F0E41"/>
    <w:rsid w:val="005F0F4C"/>
    <w:rsid w:val="005F1333"/>
    <w:rsid w:val="005F13AE"/>
    <w:rsid w:val="005F13F7"/>
    <w:rsid w:val="005F1406"/>
    <w:rsid w:val="005F15E9"/>
    <w:rsid w:val="005F1747"/>
    <w:rsid w:val="005F1764"/>
    <w:rsid w:val="005F17DF"/>
    <w:rsid w:val="005F189C"/>
    <w:rsid w:val="005F18AE"/>
    <w:rsid w:val="005F198D"/>
    <w:rsid w:val="005F1EAF"/>
    <w:rsid w:val="005F1F49"/>
    <w:rsid w:val="005F200C"/>
    <w:rsid w:val="005F2073"/>
    <w:rsid w:val="005F27BF"/>
    <w:rsid w:val="005F299F"/>
    <w:rsid w:val="005F2B1A"/>
    <w:rsid w:val="005F2C2D"/>
    <w:rsid w:val="005F2F5A"/>
    <w:rsid w:val="005F323D"/>
    <w:rsid w:val="005F3825"/>
    <w:rsid w:val="005F38E7"/>
    <w:rsid w:val="005F39DF"/>
    <w:rsid w:val="005F39FC"/>
    <w:rsid w:val="005F3AF3"/>
    <w:rsid w:val="005F4000"/>
    <w:rsid w:val="005F4026"/>
    <w:rsid w:val="005F4072"/>
    <w:rsid w:val="005F412E"/>
    <w:rsid w:val="005F4284"/>
    <w:rsid w:val="005F42D9"/>
    <w:rsid w:val="005F43E7"/>
    <w:rsid w:val="005F4554"/>
    <w:rsid w:val="005F458B"/>
    <w:rsid w:val="005F4603"/>
    <w:rsid w:val="005F47A1"/>
    <w:rsid w:val="005F47DA"/>
    <w:rsid w:val="005F48F3"/>
    <w:rsid w:val="005F4BF0"/>
    <w:rsid w:val="005F4ECC"/>
    <w:rsid w:val="005F4EE0"/>
    <w:rsid w:val="005F4F75"/>
    <w:rsid w:val="005F522B"/>
    <w:rsid w:val="005F52B0"/>
    <w:rsid w:val="005F5759"/>
    <w:rsid w:val="005F57A2"/>
    <w:rsid w:val="005F585E"/>
    <w:rsid w:val="005F5D9E"/>
    <w:rsid w:val="005F5EA0"/>
    <w:rsid w:val="005F656F"/>
    <w:rsid w:val="005F65B9"/>
    <w:rsid w:val="005F67DD"/>
    <w:rsid w:val="005F6A91"/>
    <w:rsid w:val="005F6AAE"/>
    <w:rsid w:val="005F6BC8"/>
    <w:rsid w:val="005F6D21"/>
    <w:rsid w:val="005F6F84"/>
    <w:rsid w:val="005F703E"/>
    <w:rsid w:val="005F722C"/>
    <w:rsid w:val="005F7373"/>
    <w:rsid w:val="005F7560"/>
    <w:rsid w:val="005F75B5"/>
    <w:rsid w:val="005F7855"/>
    <w:rsid w:val="005F796C"/>
    <w:rsid w:val="005F7A40"/>
    <w:rsid w:val="005F7D44"/>
    <w:rsid w:val="005F7E2C"/>
    <w:rsid w:val="005F7F3D"/>
    <w:rsid w:val="005F7F79"/>
    <w:rsid w:val="006000DB"/>
    <w:rsid w:val="0060015C"/>
    <w:rsid w:val="00600402"/>
    <w:rsid w:val="0060049E"/>
    <w:rsid w:val="006005B2"/>
    <w:rsid w:val="00600776"/>
    <w:rsid w:val="006007A9"/>
    <w:rsid w:val="006008C9"/>
    <w:rsid w:val="00600B5D"/>
    <w:rsid w:val="00600DBC"/>
    <w:rsid w:val="00600EA8"/>
    <w:rsid w:val="00600EDD"/>
    <w:rsid w:val="00600F03"/>
    <w:rsid w:val="00600F11"/>
    <w:rsid w:val="0060103C"/>
    <w:rsid w:val="006011EE"/>
    <w:rsid w:val="0060125B"/>
    <w:rsid w:val="006012E8"/>
    <w:rsid w:val="00601359"/>
    <w:rsid w:val="006013A2"/>
    <w:rsid w:val="006013B3"/>
    <w:rsid w:val="006014D4"/>
    <w:rsid w:val="00601778"/>
    <w:rsid w:val="006018CF"/>
    <w:rsid w:val="006019EF"/>
    <w:rsid w:val="00601ACD"/>
    <w:rsid w:val="00601B1D"/>
    <w:rsid w:val="00601D14"/>
    <w:rsid w:val="00601D22"/>
    <w:rsid w:val="00601F81"/>
    <w:rsid w:val="006024CB"/>
    <w:rsid w:val="006025BD"/>
    <w:rsid w:val="00602785"/>
    <w:rsid w:val="00602818"/>
    <w:rsid w:val="006028FF"/>
    <w:rsid w:val="0060292D"/>
    <w:rsid w:val="00602A16"/>
    <w:rsid w:val="00602C26"/>
    <w:rsid w:val="00602D28"/>
    <w:rsid w:val="00602E31"/>
    <w:rsid w:val="00602F23"/>
    <w:rsid w:val="00602F33"/>
    <w:rsid w:val="00602F45"/>
    <w:rsid w:val="00603012"/>
    <w:rsid w:val="00603209"/>
    <w:rsid w:val="006033F2"/>
    <w:rsid w:val="00603418"/>
    <w:rsid w:val="0060347E"/>
    <w:rsid w:val="00603597"/>
    <w:rsid w:val="00603615"/>
    <w:rsid w:val="006036D9"/>
    <w:rsid w:val="00603781"/>
    <w:rsid w:val="00603785"/>
    <w:rsid w:val="00603A53"/>
    <w:rsid w:val="00603A5D"/>
    <w:rsid w:val="00603AA5"/>
    <w:rsid w:val="00603B66"/>
    <w:rsid w:val="00603B85"/>
    <w:rsid w:val="00603F0C"/>
    <w:rsid w:val="00604159"/>
    <w:rsid w:val="006041F8"/>
    <w:rsid w:val="006043F1"/>
    <w:rsid w:val="00604504"/>
    <w:rsid w:val="006045EA"/>
    <w:rsid w:val="006048D8"/>
    <w:rsid w:val="00604AD8"/>
    <w:rsid w:val="00604D9D"/>
    <w:rsid w:val="0060528E"/>
    <w:rsid w:val="0060533B"/>
    <w:rsid w:val="006053AE"/>
    <w:rsid w:val="006057AD"/>
    <w:rsid w:val="00605B23"/>
    <w:rsid w:val="00605CE8"/>
    <w:rsid w:val="00605E53"/>
    <w:rsid w:val="00605EED"/>
    <w:rsid w:val="00606251"/>
    <w:rsid w:val="00606546"/>
    <w:rsid w:val="00606BA4"/>
    <w:rsid w:val="00606C11"/>
    <w:rsid w:val="00606DB0"/>
    <w:rsid w:val="00606DD2"/>
    <w:rsid w:val="00607070"/>
    <w:rsid w:val="00607370"/>
    <w:rsid w:val="00607984"/>
    <w:rsid w:val="006079AA"/>
    <w:rsid w:val="00607DCC"/>
    <w:rsid w:val="00607F90"/>
    <w:rsid w:val="00607FB1"/>
    <w:rsid w:val="00607FCD"/>
    <w:rsid w:val="006101DA"/>
    <w:rsid w:val="006105BB"/>
    <w:rsid w:val="006109E6"/>
    <w:rsid w:val="00610A17"/>
    <w:rsid w:val="00610D32"/>
    <w:rsid w:val="00610D57"/>
    <w:rsid w:val="00610DD9"/>
    <w:rsid w:val="00610FA5"/>
    <w:rsid w:val="0061145A"/>
    <w:rsid w:val="00611656"/>
    <w:rsid w:val="006119A1"/>
    <w:rsid w:val="00611A3D"/>
    <w:rsid w:val="00611AF4"/>
    <w:rsid w:val="00611C21"/>
    <w:rsid w:val="00611DC0"/>
    <w:rsid w:val="006124A3"/>
    <w:rsid w:val="006126EE"/>
    <w:rsid w:val="00612725"/>
    <w:rsid w:val="00612A68"/>
    <w:rsid w:val="00612DE4"/>
    <w:rsid w:val="00612FE1"/>
    <w:rsid w:val="00613050"/>
    <w:rsid w:val="00613157"/>
    <w:rsid w:val="0061346D"/>
    <w:rsid w:val="006134A8"/>
    <w:rsid w:val="006134BF"/>
    <w:rsid w:val="006134F0"/>
    <w:rsid w:val="006135AB"/>
    <w:rsid w:val="006135D7"/>
    <w:rsid w:val="00613888"/>
    <w:rsid w:val="006138AA"/>
    <w:rsid w:val="00613929"/>
    <w:rsid w:val="0061392B"/>
    <w:rsid w:val="00613A35"/>
    <w:rsid w:val="00613B42"/>
    <w:rsid w:val="00613EED"/>
    <w:rsid w:val="00613F00"/>
    <w:rsid w:val="006147FF"/>
    <w:rsid w:val="00614864"/>
    <w:rsid w:val="00614940"/>
    <w:rsid w:val="00614960"/>
    <w:rsid w:val="00614A60"/>
    <w:rsid w:val="00614AD5"/>
    <w:rsid w:val="00614D76"/>
    <w:rsid w:val="0061534B"/>
    <w:rsid w:val="006153D5"/>
    <w:rsid w:val="00615617"/>
    <w:rsid w:val="006157BD"/>
    <w:rsid w:val="006157E9"/>
    <w:rsid w:val="006158D5"/>
    <w:rsid w:val="006159F0"/>
    <w:rsid w:val="00615B8A"/>
    <w:rsid w:val="00615C04"/>
    <w:rsid w:val="00615C28"/>
    <w:rsid w:val="00615DDB"/>
    <w:rsid w:val="0061606B"/>
    <w:rsid w:val="0061610B"/>
    <w:rsid w:val="006164D0"/>
    <w:rsid w:val="006165C4"/>
    <w:rsid w:val="006165CB"/>
    <w:rsid w:val="0061660F"/>
    <w:rsid w:val="006167BE"/>
    <w:rsid w:val="006167F0"/>
    <w:rsid w:val="00616936"/>
    <w:rsid w:val="00616CA3"/>
    <w:rsid w:val="0061709A"/>
    <w:rsid w:val="00617363"/>
    <w:rsid w:val="0061746F"/>
    <w:rsid w:val="00617520"/>
    <w:rsid w:val="006178BD"/>
    <w:rsid w:val="00617A07"/>
    <w:rsid w:val="00617A4A"/>
    <w:rsid w:val="00617AB3"/>
    <w:rsid w:val="00617B80"/>
    <w:rsid w:val="00617F40"/>
    <w:rsid w:val="006203DB"/>
    <w:rsid w:val="006204C9"/>
    <w:rsid w:val="00620646"/>
    <w:rsid w:val="006206BC"/>
    <w:rsid w:val="00620A11"/>
    <w:rsid w:val="00620DB0"/>
    <w:rsid w:val="00620E59"/>
    <w:rsid w:val="006210E0"/>
    <w:rsid w:val="00621420"/>
    <w:rsid w:val="006215D2"/>
    <w:rsid w:val="006218AE"/>
    <w:rsid w:val="006218DE"/>
    <w:rsid w:val="00621A4C"/>
    <w:rsid w:val="00621B85"/>
    <w:rsid w:val="00621C61"/>
    <w:rsid w:val="00621CE7"/>
    <w:rsid w:val="00621E0A"/>
    <w:rsid w:val="0062202B"/>
    <w:rsid w:val="006220C3"/>
    <w:rsid w:val="0062214B"/>
    <w:rsid w:val="00622425"/>
    <w:rsid w:val="00622520"/>
    <w:rsid w:val="00622562"/>
    <w:rsid w:val="0062288F"/>
    <w:rsid w:val="006229B0"/>
    <w:rsid w:val="006229D7"/>
    <w:rsid w:val="00622FC9"/>
    <w:rsid w:val="00623266"/>
    <w:rsid w:val="006232D8"/>
    <w:rsid w:val="0062358A"/>
    <w:rsid w:val="006235F5"/>
    <w:rsid w:val="006238A6"/>
    <w:rsid w:val="00623A98"/>
    <w:rsid w:val="00623C73"/>
    <w:rsid w:val="00623FA7"/>
    <w:rsid w:val="006240BB"/>
    <w:rsid w:val="00624130"/>
    <w:rsid w:val="00624206"/>
    <w:rsid w:val="0062432F"/>
    <w:rsid w:val="006245D2"/>
    <w:rsid w:val="0062468B"/>
    <w:rsid w:val="0062471A"/>
    <w:rsid w:val="00624757"/>
    <w:rsid w:val="006248DE"/>
    <w:rsid w:val="00624963"/>
    <w:rsid w:val="00624A81"/>
    <w:rsid w:val="00624B0B"/>
    <w:rsid w:val="00624D11"/>
    <w:rsid w:val="00624DFD"/>
    <w:rsid w:val="00624EC3"/>
    <w:rsid w:val="00625521"/>
    <w:rsid w:val="0062552F"/>
    <w:rsid w:val="00625827"/>
    <w:rsid w:val="00625A87"/>
    <w:rsid w:val="00625CBB"/>
    <w:rsid w:val="00625D28"/>
    <w:rsid w:val="00626147"/>
    <w:rsid w:val="006265F7"/>
    <w:rsid w:val="00626615"/>
    <w:rsid w:val="006266D6"/>
    <w:rsid w:val="006267CA"/>
    <w:rsid w:val="00626A35"/>
    <w:rsid w:val="00626CA5"/>
    <w:rsid w:val="006270FF"/>
    <w:rsid w:val="006273B5"/>
    <w:rsid w:val="006275D0"/>
    <w:rsid w:val="00627A14"/>
    <w:rsid w:val="00627B12"/>
    <w:rsid w:val="00627D2C"/>
    <w:rsid w:val="00627F9F"/>
    <w:rsid w:val="006300AA"/>
    <w:rsid w:val="0063011F"/>
    <w:rsid w:val="00630331"/>
    <w:rsid w:val="0063045E"/>
    <w:rsid w:val="006304DA"/>
    <w:rsid w:val="00630704"/>
    <w:rsid w:val="0063085B"/>
    <w:rsid w:val="00630A1C"/>
    <w:rsid w:val="00630A99"/>
    <w:rsid w:val="00630B8B"/>
    <w:rsid w:val="00630E14"/>
    <w:rsid w:val="00631235"/>
    <w:rsid w:val="00631334"/>
    <w:rsid w:val="006313BF"/>
    <w:rsid w:val="00631494"/>
    <w:rsid w:val="00631614"/>
    <w:rsid w:val="006319DE"/>
    <w:rsid w:val="006320FD"/>
    <w:rsid w:val="00632111"/>
    <w:rsid w:val="0063245F"/>
    <w:rsid w:val="006326EB"/>
    <w:rsid w:val="00632788"/>
    <w:rsid w:val="00632AC0"/>
    <w:rsid w:val="00632C28"/>
    <w:rsid w:val="00632C2F"/>
    <w:rsid w:val="00632C98"/>
    <w:rsid w:val="00632D8A"/>
    <w:rsid w:val="00632F9E"/>
    <w:rsid w:val="00632FA8"/>
    <w:rsid w:val="0063339C"/>
    <w:rsid w:val="00633473"/>
    <w:rsid w:val="00633599"/>
    <w:rsid w:val="0063371F"/>
    <w:rsid w:val="00633CC4"/>
    <w:rsid w:val="00633DF0"/>
    <w:rsid w:val="00633F75"/>
    <w:rsid w:val="0063418D"/>
    <w:rsid w:val="006341AB"/>
    <w:rsid w:val="0063433A"/>
    <w:rsid w:val="006343D5"/>
    <w:rsid w:val="00634417"/>
    <w:rsid w:val="00634531"/>
    <w:rsid w:val="006346AA"/>
    <w:rsid w:val="0063483A"/>
    <w:rsid w:val="006349D0"/>
    <w:rsid w:val="00634AE2"/>
    <w:rsid w:val="00634B30"/>
    <w:rsid w:val="00634B34"/>
    <w:rsid w:val="00634B61"/>
    <w:rsid w:val="00634C5A"/>
    <w:rsid w:val="00634D71"/>
    <w:rsid w:val="006351B5"/>
    <w:rsid w:val="006351D2"/>
    <w:rsid w:val="006351EF"/>
    <w:rsid w:val="0063550E"/>
    <w:rsid w:val="00635538"/>
    <w:rsid w:val="006355E7"/>
    <w:rsid w:val="0063587F"/>
    <w:rsid w:val="00635DD9"/>
    <w:rsid w:val="00636206"/>
    <w:rsid w:val="0063626F"/>
    <w:rsid w:val="0063655E"/>
    <w:rsid w:val="00636F93"/>
    <w:rsid w:val="0063700D"/>
    <w:rsid w:val="00637495"/>
    <w:rsid w:val="00637555"/>
    <w:rsid w:val="0063779F"/>
    <w:rsid w:val="00637833"/>
    <w:rsid w:val="00637CD1"/>
    <w:rsid w:val="00637CE9"/>
    <w:rsid w:val="00637E28"/>
    <w:rsid w:val="006400BD"/>
    <w:rsid w:val="006400E5"/>
    <w:rsid w:val="0064016E"/>
    <w:rsid w:val="00640554"/>
    <w:rsid w:val="0064067B"/>
    <w:rsid w:val="00640958"/>
    <w:rsid w:val="00640983"/>
    <w:rsid w:val="00640A1E"/>
    <w:rsid w:val="00640A2D"/>
    <w:rsid w:val="00640AB6"/>
    <w:rsid w:val="00640EA1"/>
    <w:rsid w:val="00641036"/>
    <w:rsid w:val="006416E2"/>
    <w:rsid w:val="00641C13"/>
    <w:rsid w:val="00641CD1"/>
    <w:rsid w:val="0064208A"/>
    <w:rsid w:val="00642144"/>
    <w:rsid w:val="0064215A"/>
    <w:rsid w:val="006421D4"/>
    <w:rsid w:val="00642287"/>
    <w:rsid w:val="00642493"/>
    <w:rsid w:val="0064255C"/>
    <w:rsid w:val="00642767"/>
    <w:rsid w:val="006429CE"/>
    <w:rsid w:val="00642AFE"/>
    <w:rsid w:val="00642B19"/>
    <w:rsid w:val="00642B2C"/>
    <w:rsid w:val="00642B32"/>
    <w:rsid w:val="00642E07"/>
    <w:rsid w:val="00642E42"/>
    <w:rsid w:val="00643456"/>
    <w:rsid w:val="0064365F"/>
    <w:rsid w:val="0064376A"/>
    <w:rsid w:val="00643782"/>
    <w:rsid w:val="006437A8"/>
    <w:rsid w:val="0064385F"/>
    <w:rsid w:val="006438D7"/>
    <w:rsid w:val="00643A5B"/>
    <w:rsid w:val="00643C7F"/>
    <w:rsid w:val="00643CAF"/>
    <w:rsid w:val="00643DE7"/>
    <w:rsid w:val="00643F63"/>
    <w:rsid w:val="00643FA5"/>
    <w:rsid w:val="006447B5"/>
    <w:rsid w:val="006447BA"/>
    <w:rsid w:val="00644908"/>
    <w:rsid w:val="00644C95"/>
    <w:rsid w:val="00644D6B"/>
    <w:rsid w:val="00644D95"/>
    <w:rsid w:val="00644DE7"/>
    <w:rsid w:val="006451D7"/>
    <w:rsid w:val="006451E7"/>
    <w:rsid w:val="006451E8"/>
    <w:rsid w:val="00645223"/>
    <w:rsid w:val="00645265"/>
    <w:rsid w:val="006454CD"/>
    <w:rsid w:val="00645517"/>
    <w:rsid w:val="00645598"/>
    <w:rsid w:val="00645686"/>
    <w:rsid w:val="00645689"/>
    <w:rsid w:val="00645753"/>
    <w:rsid w:val="00645862"/>
    <w:rsid w:val="00645953"/>
    <w:rsid w:val="00645DC3"/>
    <w:rsid w:val="00645E51"/>
    <w:rsid w:val="00645F68"/>
    <w:rsid w:val="006462D1"/>
    <w:rsid w:val="006462D5"/>
    <w:rsid w:val="006462F4"/>
    <w:rsid w:val="00646A6D"/>
    <w:rsid w:val="00646CA3"/>
    <w:rsid w:val="00646EB3"/>
    <w:rsid w:val="00646FEE"/>
    <w:rsid w:val="006476EC"/>
    <w:rsid w:val="00647824"/>
    <w:rsid w:val="006478B1"/>
    <w:rsid w:val="00647C1F"/>
    <w:rsid w:val="00647CBC"/>
    <w:rsid w:val="00647DB6"/>
    <w:rsid w:val="00647FA4"/>
    <w:rsid w:val="006504AA"/>
    <w:rsid w:val="00650570"/>
    <w:rsid w:val="006506C0"/>
    <w:rsid w:val="0065070E"/>
    <w:rsid w:val="00650745"/>
    <w:rsid w:val="00650761"/>
    <w:rsid w:val="0065078D"/>
    <w:rsid w:val="00650A0B"/>
    <w:rsid w:val="0065115A"/>
    <w:rsid w:val="0065151B"/>
    <w:rsid w:val="00651886"/>
    <w:rsid w:val="006518AB"/>
    <w:rsid w:val="006519A2"/>
    <w:rsid w:val="00651AD9"/>
    <w:rsid w:val="00651B35"/>
    <w:rsid w:val="00651B71"/>
    <w:rsid w:val="00651C2B"/>
    <w:rsid w:val="00651D49"/>
    <w:rsid w:val="00651F7C"/>
    <w:rsid w:val="0065201C"/>
    <w:rsid w:val="006521D2"/>
    <w:rsid w:val="00652224"/>
    <w:rsid w:val="00652829"/>
    <w:rsid w:val="00652B67"/>
    <w:rsid w:val="00652C87"/>
    <w:rsid w:val="00652D14"/>
    <w:rsid w:val="006530EA"/>
    <w:rsid w:val="006531FA"/>
    <w:rsid w:val="0065336A"/>
    <w:rsid w:val="006534A1"/>
    <w:rsid w:val="006534EC"/>
    <w:rsid w:val="00653555"/>
    <w:rsid w:val="0065361B"/>
    <w:rsid w:val="006538A0"/>
    <w:rsid w:val="00653946"/>
    <w:rsid w:val="00653950"/>
    <w:rsid w:val="00653D36"/>
    <w:rsid w:val="00653FDE"/>
    <w:rsid w:val="006541E0"/>
    <w:rsid w:val="00654623"/>
    <w:rsid w:val="00654669"/>
    <w:rsid w:val="00654CB3"/>
    <w:rsid w:val="00654D1E"/>
    <w:rsid w:val="00654E04"/>
    <w:rsid w:val="00654F46"/>
    <w:rsid w:val="00654F83"/>
    <w:rsid w:val="00654F88"/>
    <w:rsid w:val="006553B8"/>
    <w:rsid w:val="006554AE"/>
    <w:rsid w:val="0065553E"/>
    <w:rsid w:val="0065555F"/>
    <w:rsid w:val="00655593"/>
    <w:rsid w:val="006556AB"/>
    <w:rsid w:val="006558F4"/>
    <w:rsid w:val="00655977"/>
    <w:rsid w:val="00655AFE"/>
    <w:rsid w:val="00655BB0"/>
    <w:rsid w:val="00655CD0"/>
    <w:rsid w:val="00655D91"/>
    <w:rsid w:val="006562CB"/>
    <w:rsid w:val="00656424"/>
    <w:rsid w:val="006564FD"/>
    <w:rsid w:val="00656634"/>
    <w:rsid w:val="0065667D"/>
    <w:rsid w:val="00656EE0"/>
    <w:rsid w:val="00656F21"/>
    <w:rsid w:val="006571FD"/>
    <w:rsid w:val="006572C2"/>
    <w:rsid w:val="00657545"/>
    <w:rsid w:val="00657607"/>
    <w:rsid w:val="00657634"/>
    <w:rsid w:val="00657699"/>
    <w:rsid w:val="00657B7F"/>
    <w:rsid w:val="00657F02"/>
    <w:rsid w:val="00660042"/>
    <w:rsid w:val="0066064A"/>
    <w:rsid w:val="006606A6"/>
    <w:rsid w:val="00660712"/>
    <w:rsid w:val="00660953"/>
    <w:rsid w:val="00660A16"/>
    <w:rsid w:val="00660AED"/>
    <w:rsid w:val="00660BA3"/>
    <w:rsid w:val="00660C35"/>
    <w:rsid w:val="00660C5C"/>
    <w:rsid w:val="00660E2E"/>
    <w:rsid w:val="00660E50"/>
    <w:rsid w:val="00660F2E"/>
    <w:rsid w:val="00661109"/>
    <w:rsid w:val="006612A7"/>
    <w:rsid w:val="006613B3"/>
    <w:rsid w:val="0066140F"/>
    <w:rsid w:val="0066143E"/>
    <w:rsid w:val="0066155A"/>
    <w:rsid w:val="006617DF"/>
    <w:rsid w:val="006618E2"/>
    <w:rsid w:val="006619A2"/>
    <w:rsid w:val="00661B0C"/>
    <w:rsid w:val="00661C48"/>
    <w:rsid w:val="00661F60"/>
    <w:rsid w:val="00662303"/>
    <w:rsid w:val="006623EC"/>
    <w:rsid w:val="006624B8"/>
    <w:rsid w:val="00662643"/>
    <w:rsid w:val="0066265D"/>
    <w:rsid w:val="00662789"/>
    <w:rsid w:val="00662886"/>
    <w:rsid w:val="0066291C"/>
    <w:rsid w:val="00662FD0"/>
    <w:rsid w:val="006631E6"/>
    <w:rsid w:val="0066334D"/>
    <w:rsid w:val="00663370"/>
    <w:rsid w:val="00663521"/>
    <w:rsid w:val="0066377B"/>
    <w:rsid w:val="00663B6D"/>
    <w:rsid w:val="00663C3C"/>
    <w:rsid w:val="00663C63"/>
    <w:rsid w:val="00663C7A"/>
    <w:rsid w:val="00663F77"/>
    <w:rsid w:val="006641A2"/>
    <w:rsid w:val="006641DF"/>
    <w:rsid w:val="006643B0"/>
    <w:rsid w:val="006644DF"/>
    <w:rsid w:val="006645C5"/>
    <w:rsid w:val="006645CC"/>
    <w:rsid w:val="006647F7"/>
    <w:rsid w:val="0066517D"/>
    <w:rsid w:val="0066547A"/>
    <w:rsid w:val="0066557E"/>
    <w:rsid w:val="006655C7"/>
    <w:rsid w:val="00665657"/>
    <w:rsid w:val="0066570B"/>
    <w:rsid w:val="006657E9"/>
    <w:rsid w:val="006658D4"/>
    <w:rsid w:val="00665964"/>
    <w:rsid w:val="00665D3F"/>
    <w:rsid w:val="00665EF1"/>
    <w:rsid w:val="00666154"/>
    <w:rsid w:val="00666183"/>
    <w:rsid w:val="00666449"/>
    <w:rsid w:val="006665B0"/>
    <w:rsid w:val="00666695"/>
    <w:rsid w:val="0066672A"/>
    <w:rsid w:val="00666B59"/>
    <w:rsid w:val="00666C36"/>
    <w:rsid w:val="00666CE5"/>
    <w:rsid w:val="00666D68"/>
    <w:rsid w:val="00666E60"/>
    <w:rsid w:val="00666FA5"/>
    <w:rsid w:val="006673D5"/>
    <w:rsid w:val="00667561"/>
    <w:rsid w:val="00667671"/>
    <w:rsid w:val="00667A5E"/>
    <w:rsid w:val="00667A72"/>
    <w:rsid w:val="00667AF5"/>
    <w:rsid w:val="00667B30"/>
    <w:rsid w:val="00667BA6"/>
    <w:rsid w:val="00667CD3"/>
    <w:rsid w:val="00667E83"/>
    <w:rsid w:val="006701A5"/>
    <w:rsid w:val="00670662"/>
    <w:rsid w:val="006707A4"/>
    <w:rsid w:val="006707CC"/>
    <w:rsid w:val="006707F7"/>
    <w:rsid w:val="00670B6C"/>
    <w:rsid w:val="00670C75"/>
    <w:rsid w:val="00670C98"/>
    <w:rsid w:val="00670CD5"/>
    <w:rsid w:val="00670FE0"/>
    <w:rsid w:val="006710A5"/>
    <w:rsid w:val="006714C4"/>
    <w:rsid w:val="0067190C"/>
    <w:rsid w:val="00671BCA"/>
    <w:rsid w:val="00671C6F"/>
    <w:rsid w:val="00671DA3"/>
    <w:rsid w:val="00671FB1"/>
    <w:rsid w:val="00671FCD"/>
    <w:rsid w:val="006720C0"/>
    <w:rsid w:val="0067237D"/>
    <w:rsid w:val="0067262F"/>
    <w:rsid w:val="0067271F"/>
    <w:rsid w:val="00672ADA"/>
    <w:rsid w:val="00672B08"/>
    <w:rsid w:val="00672DE1"/>
    <w:rsid w:val="006730D9"/>
    <w:rsid w:val="00673257"/>
    <w:rsid w:val="006732F5"/>
    <w:rsid w:val="006733F0"/>
    <w:rsid w:val="006734CB"/>
    <w:rsid w:val="00673514"/>
    <w:rsid w:val="00673728"/>
    <w:rsid w:val="00673792"/>
    <w:rsid w:val="0067392A"/>
    <w:rsid w:val="006739EC"/>
    <w:rsid w:val="00673C28"/>
    <w:rsid w:val="00673C9A"/>
    <w:rsid w:val="00673DA5"/>
    <w:rsid w:val="00673F20"/>
    <w:rsid w:val="00674259"/>
    <w:rsid w:val="00674291"/>
    <w:rsid w:val="0067443E"/>
    <w:rsid w:val="00674479"/>
    <w:rsid w:val="00674787"/>
    <w:rsid w:val="00674A0D"/>
    <w:rsid w:val="00674B06"/>
    <w:rsid w:val="00674DC2"/>
    <w:rsid w:val="006751D7"/>
    <w:rsid w:val="00675380"/>
    <w:rsid w:val="006754D7"/>
    <w:rsid w:val="00675638"/>
    <w:rsid w:val="00675639"/>
    <w:rsid w:val="0067574C"/>
    <w:rsid w:val="006757DB"/>
    <w:rsid w:val="0067585E"/>
    <w:rsid w:val="006758D5"/>
    <w:rsid w:val="00675A29"/>
    <w:rsid w:val="00675B31"/>
    <w:rsid w:val="00675FE7"/>
    <w:rsid w:val="006760AB"/>
    <w:rsid w:val="0067628D"/>
    <w:rsid w:val="006762DA"/>
    <w:rsid w:val="00676332"/>
    <w:rsid w:val="0067633B"/>
    <w:rsid w:val="006763F9"/>
    <w:rsid w:val="006764FA"/>
    <w:rsid w:val="00676504"/>
    <w:rsid w:val="006765CD"/>
    <w:rsid w:val="006767FB"/>
    <w:rsid w:val="006768C0"/>
    <w:rsid w:val="006769A3"/>
    <w:rsid w:val="00676A8C"/>
    <w:rsid w:val="00677177"/>
    <w:rsid w:val="0067723A"/>
    <w:rsid w:val="006775FF"/>
    <w:rsid w:val="00677622"/>
    <w:rsid w:val="006776E8"/>
    <w:rsid w:val="006777D7"/>
    <w:rsid w:val="006777EB"/>
    <w:rsid w:val="006778B4"/>
    <w:rsid w:val="00677944"/>
    <w:rsid w:val="00677B89"/>
    <w:rsid w:val="00677B8E"/>
    <w:rsid w:val="00677C97"/>
    <w:rsid w:val="00677D5C"/>
    <w:rsid w:val="00677D92"/>
    <w:rsid w:val="00677DF0"/>
    <w:rsid w:val="00677E0F"/>
    <w:rsid w:val="0068004B"/>
    <w:rsid w:val="00680059"/>
    <w:rsid w:val="00680235"/>
    <w:rsid w:val="0068024C"/>
    <w:rsid w:val="006803B6"/>
    <w:rsid w:val="006803EB"/>
    <w:rsid w:val="0068041F"/>
    <w:rsid w:val="006806CA"/>
    <w:rsid w:val="00680BF3"/>
    <w:rsid w:val="00680C57"/>
    <w:rsid w:val="00680CF8"/>
    <w:rsid w:val="006812BE"/>
    <w:rsid w:val="00681334"/>
    <w:rsid w:val="006814E5"/>
    <w:rsid w:val="006816F7"/>
    <w:rsid w:val="0068183C"/>
    <w:rsid w:val="00681DC3"/>
    <w:rsid w:val="006820EF"/>
    <w:rsid w:val="006821E6"/>
    <w:rsid w:val="006822B9"/>
    <w:rsid w:val="0068234B"/>
    <w:rsid w:val="00682375"/>
    <w:rsid w:val="00682469"/>
    <w:rsid w:val="006824E5"/>
    <w:rsid w:val="00682571"/>
    <w:rsid w:val="006827B7"/>
    <w:rsid w:val="006827C2"/>
    <w:rsid w:val="00682897"/>
    <w:rsid w:val="00682B13"/>
    <w:rsid w:val="00682BDE"/>
    <w:rsid w:val="0068305B"/>
    <w:rsid w:val="006831C6"/>
    <w:rsid w:val="00683234"/>
    <w:rsid w:val="00683238"/>
    <w:rsid w:val="0068350B"/>
    <w:rsid w:val="00683513"/>
    <w:rsid w:val="006835BC"/>
    <w:rsid w:val="00683662"/>
    <w:rsid w:val="006836D6"/>
    <w:rsid w:val="006836E4"/>
    <w:rsid w:val="00683799"/>
    <w:rsid w:val="006837B3"/>
    <w:rsid w:val="006838D1"/>
    <w:rsid w:val="006838D5"/>
    <w:rsid w:val="00683982"/>
    <w:rsid w:val="006839C3"/>
    <w:rsid w:val="006839C7"/>
    <w:rsid w:val="00683AF2"/>
    <w:rsid w:val="00683C7E"/>
    <w:rsid w:val="00683FA9"/>
    <w:rsid w:val="0068405C"/>
    <w:rsid w:val="0068420F"/>
    <w:rsid w:val="00684431"/>
    <w:rsid w:val="0068445B"/>
    <w:rsid w:val="0068490B"/>
    <w:rsid w:val="00684A27"/>
    <w:rsid w:val="00684A5E"/>
    <w:rsid w:val="00684FDE"/>
    <w:rsid w:val="006851E2"/>
    <w:rsid w:val="006852AE"/>
    <w:rsid w:val="006853CD"/>
    <w:rsid w:val="00685465"/>
    <w:rsid w:val="006854EA"/>
    <w:rsid w:val="0068551F"/>
    <w:rsid w:val="00685657"/>
    <w:rsid w:val="00685765"/>
    <w:rsid w:val="006857B8"/>
    <w:rsid w:val="00685820"/>
    <w:rsid w:val="0068594A"/>
    <w:rsid w:val="00685972"/>
    <w:rsid w:val="00685986"/>
    <w:rsid w:val="00686255"/>
    <w:rsid w:val="006863E1"/>
    <w:rsid w:val="0068660F"/>
    <w:rsid w:val="00686697"/>
    <w:rsid w:val="006866AD"/>
    <w:rsid w:val="006866B7"/>
    <w:rsid w:val="00686832"/>
    <w:rsid w:val="00686EAE"/>
    <w:rsid w:val="00687131"/>
    <w:rsid w:val="0068728D"/>
    <w:rsid w:val="006874BF"/>
    <w:rsid w:val="0068756B"/>
    <w:rsid w:val="006878F2"/>
    <w:rsid w:val="00687A51"/>
    <w:rsid w:val="00687E38"/>
    <w:rsid w:val="0069018E"/>
    <w:rsid w:val="006904BC"/>
    <w:rsid w:val="0069086A"/>
    <w:rsid w:val="0069092B"/>
    <w:rsid w:val="00690933"/>
    <w:rsid w:val="006909DF"/>
    <w:rsid w:val="00690B49"/>
    <w:rsid w:val="00690D10"/>
    <w:rsid w:val="006912FE"/>
    <w:rsid w:val="00691321"/>
    <w:rsid w:val="00691549"/>
    <w:rsid w:val="006918C3"/>
    <w:rsid w:val="0069194D"/>
    <w:rsid w:val="00691A91"/>
    <w:rsid w:val="00691C01"/>
    <w:rsid w:val="00691C60"/>
    <w:rsid w:val="00691FB7"/>
    <w:rsid w:val="006920CF"/>
    <w:rsid w:val="006921D5"/>
    <w:rsid w:val="0069222A"/>
    <w:rsid w:val="0069258C"/>
    <w:rsid w:val="006927BA"/>
    <w:rsid w:val="006927DC"/>
    <w:rsid w:val="006929AA"/>
    <w:rsid w:val="00692A26"/>
    <w:rsid w:val="00692B72"/>
    <w:rsid w:val="00692D08"/>
    <w:rsid w:val="00692E41"/>
    <w:rsid w:val="00692E5A"/>
    <w:rsid w:val="00692F50"/>
    <w:rsid w:val="00693499"/>
    <w:rsid w:val="006934D3"/>
    <w:rsid w:val="00693617"/>
    <w:rsid w:val="00693764"/>
    <w:rsid w:val="00693895"/>
    <w:rsid w:val="00693949"/>
    <w:rsid w:val="00693E6E"/>
    <w:rsid w:val="00693ECF"/>
    <w:rsid w:val="0069401F"/>
    <w:rsid w:val="00694117"/>
    <w:rsid w:val="006943C4"/>
    <w:rsid w:val="006943D0"/>
    <w:rsid w:val="006944E2"/>
    <w:rsid w:val="0069475B"/>
    <w:rsid w:val="00694D44"/>
    <w:rsid w:val="00694E7D"/>
    <w:rsid w:val="00694EF8"/>
    <w:rsid w:val="00695011"/>
    <w:rsid w:val="006951AF"/>
    <w:rsid w:val="00695467"/>
    <w:rsid w:val="0069565F"/>
    <w:rsid w:val="00695697"/>
    <w:rsid w:val="0069584C"/>
    <w:rsid w:val="006959DE"/>
    <w:rsid w:val="00695BA5"/>
    <w:rsid w:val="00695C1A"/>
    <w:rsid w:val="00695CC3"/>
    <w:rsid w:val="00695FE2"/>
    <w:rsid w:val="00696170"/>
    <w:rsid w:val="0069652A"/>
    <w:rsid w:val="00696560"/>
    <w:rsid w:val="006966BD"/>
    <w:rsid w:val="006967A4"/>
    <w:rsid w:val="006967EE"/>
    <w:rsid w:val="006967F8"/>
    <w:rsid w:val="00696880"/>
    <w:rsid w:val="00696A23"/>
    <w:rsid w:val="00696A3C"/>
    <w:rsid w:val="00696B0E"/>
    <w:rsid w:val="00696EFA"/>
    <w:rsid w:val="0069741C"/>
    <w:rsid w:val="006979D6"/>
    <w:rsid w:val="00697AB1"/>
    <w:rsid w:val="006A00C6"/>
    <w:rsid w:val="006A0857"/>
    <w:rsid w:val="006A089A"/>
    <w:rsid w:val="006A09AC"/>
    <w:rsid w:val="006A09CF"/>
    <w:rsid w:val="006A0AA6"/>
    <w:rsid w:val="006A0C6F"/>
    <w:rsid w:val="006A0D4C"/>
    <w:rsid w:val="006A0F53"/>
    <w:rsid w:val="006A1419"/>
    <w:rsid w:val="006A19B6"/>
    <w:rsid w:val="006A1A9A"/>
    <w:rsid w:val="006A1D8C"/>
    <w:rsid w:val="006A200A"/>
    <w:rsid w:val="006A2044"/>
    <w:rsid w:val="006A20BC"/>
    <w:rsid w:val="006A2199"/>
    <w:rsid w:val="006A26AC"/>
    <w:rsid w:val="006A270D"/>
    <w:rsid w:val="006A2C07"/>
    <w:rsid w:val="006A2C2A"/>
    <w:rsid w:val="006A2D4E"/>
    <w:rsid w:val="006A3332"/>
    <w:rsid w:val="006A33D0"/>
    <w:rsid w:val="006A3521"/>
    <w:rsid w:val="006A36DC"/>
    <w:rsid w:val="006A36E9"/>
    <w:rsid w:val="006A3749"/>
    <w:rsid w:val="006A3D0C"/>
    <w:rsid w:val="006A3D71"/>
    <w:rsid w:val="006A3E8D"/>
    <w:rsid w:val="006A3F90"/>
    <w:rsid w:val="006A40C0"/>
    <w:rsid w:val="006A40E3"/>
    <w:rsid w:val="006A443C"/>
    <w:rsid w:val="006A4D88"/>
    <w:rsid w:val="006A4E16"/>
    <w:rsid w:val="006A4FAA"/>
    <w:rsid w:val="006A500D"/>
    <w:rsid w:val="006A5059"/>
    <w:rsid w:val="006A52CB"/>
    <w:rsid w:val="006A5432"/>
    <w:rsid w:val="006A55DB"/>
    <w:rsid w:val="006A5676"/>
    <w:rsid w:val="006A593D"/>
    <w:rsid w:val="006A5A68"/>
    <w:rsid w:val="006A5A97"/>
    <w:rsid w:val="006A5B88"/>
    <w:rsid w:val="006A612B"/>
    <w:rsid w:val="006A6213"/>
    <w:rsid w:val="006A64A0"/>
    <w:rsid w:val="006A64B9"/>
    <w:rsid w:val="006A6591"/>
    <w:rsid w:val="006A66BF"/>
    <w:rsid w:val="006A6720"/>
    <w:rsid w:val="006A6854"/>
    <w:rsid w:val="006A6DF8"/>
    <w:rsid w:val="006A6EA6"/>
    <w:rsid w:val="006A6F31"/>
    <w:rsid w:val="006A715E"/>
    <w:rsid w:val="006A755A"/>
    <w:rsid w:val="006A75DA"/>
    <w:rsid w:val="006A7687"/>
    <w:rsid w:val="006A7A61"/>
    <w:rsid w:val="006A7AC5"/>
    <w:rsid w:val="006A7C53"/>
    <w:rsid w:val="006A7C5F"/>
    <w:rsid w:val="006A7CA9"/>
    <w:rsid w:val="006A7D94"/>
    <w:rsid w:val="006A7F70"/>
    <w:rsid w:val="006B003E"/>
    <w:rsid w:val="006B0134"/>
    <w:rsid w:val="006B039C"/>
    <w:rsid w:val="006B0608"/>
    <w:rsid w:val="006B0763"/>
    <w:rsid w:val="006B0894"/>
    <w:rsid w:val="006B0E1F"/>
    <w:rsid w:val="006B104E"/>
    <w:rsid w:val="006B1077"/>
    <w:rsid w:val="006B1489"/>
    <w:rsid w:val="006B1548"/>
    <w:rsid w:val="006B1842"/>
    <w:rsid w:val="006B1C4E"/>
    <w:rsid w:val="006B1EC1"/>
    <w:rsid w:val="006B22B4"/>
    <w:rsid w:val="006B23CE"/>
    <w:rsid w:val="006B268A"/>
    <w:rsid w:val="006B26C5"/>
    <w:rsid w:val="006B26F1"/>
    <w:rsid w:val="006B27C7"/>
    <w:rsid w:val="006B2801"/>
    <w:rsid w:val="006B2988"/>
    <w:rsid w:val="006B2B44"/>
    <w:rsid w:val="006B2D47"/>
    <w:rsid w:val="006B3189"/>
    <w:rsid w:val="006B31B5"/>
    <w:rsid w:val="006B3237"/>
    <w:rsid w:val="006B365B"/>
    <w:rsid w:val="006B374A"/>
    <w:rsid w:val="006B39DC"/>
    <w:rsid w:val="006B3EB0"/>
    <w:rsid w:val="006B4142"/>
    <w:rsid w:val="006B4594"/>
    <w:rsid w:val="006B4949"/>
    <w:rsid w:val="006B4B8F"/>
    <w:rsid w:val="006B4C3B"/>
    <w:rsid w:val="006B4EDC"/>
    <w:rsid w:val="006B4F14"/>
    <w:rsid w:val="006B509F"/>
    <w:rsid w:val="006B53A1"/>
    <w:rsid w:val="006B545F"/>
    <w:rsid w:val="006B592C"/>
    <w:rsid w:val="006B5DE9"/>
    <w:rsid w:val="006B616A"/>
    <w:rsid w:val="006B6516"/>
    <w:rsid w:val="006B658D"/>
    <w:rsid w:val="006B66F7"/>
    <w:rsid w:val="006B684E"/>
    <w:rsid w:val="006B68F0"/>
    <w:rsid w:val="006B6941"/>
    <w:rsid w:val="006B6C3F"/>
    <w:rsid w:val="006B6DA7"/>
    <w:rsid w:val="006B6F03"/>
    <w:rsid w:val="006B7157"/>
    <w:rsid w:val="006B718A"/>
    <w:rsid w:val="006B7308"/>
    <w:rsid w:val="006B748D"/>
    <w:rsid w:val="006B7553"/>
    <w:rsid w:val="006B7787"/>
    <w:rsid w:val="006B7885"/>
    <w:rsid w:val="006B79FA"/>
    <w:rsid w:val="006B7DE4"/>
    <w:rsid w:val="006C01DC"/>
    <w:rsid w:val="006C05FD"/>
    <w:rsid w:val="006C08C9"/>
    <w:rsid w:val="006C0AC9"/>
    <w:rsid w:val="006C0D80"/>
    <w:rsid w:val="006C0DE0"/>
    <w:rsid w:val="006C11D4"/>
    <w:rsid w:val="006C1214"/>
    <w:rsid w:val="006C13FD"/>
    <w:rsid w:val="006C14E6"/>
    <w:rsid w:val="006C1543"/>
    <w:rsid w:val="006C16A8"/>
    <w:rsid w:val="006C1976"/>
    <w:rsid w:val="006C19D4"/>
    <w:rsid w:val="006C1AE8"/>
    <w:rsid w:val="006C1BFD"/>
    <w:rsid w:val="006C1CB7"/>
    <w:rsid w:val="006C1DE4"/>
    <w:rsid w:val="006C1E7A"/>
    <w:rsid w:val="006C1EA6"/>
    <w:rsid w:val="006C1F53"/>
    <w:rsid w:val="006C208F"/>
    <w:rsid w:val="006C24D1"/>
    <w:rsid w:val="006C2591"/>
    <w:rsid w:val="006C270C"/>
    <w:rsid w:val="006C2840"/>
    <w:rsid w:val="006C29C4"/>
    <w:rsid w:val="006C2A1E"/>
    <w:rsid w:val="006C2B9C"/>
    <w:rsid w:val="006C2E40"/>
    <w:rsid w:val="006C2FAF"/>
    <w:rsid w:val="006C3003"/>
    <w:rsid w:val="006C30D6"/>
    <w:rsid w:val="006C322E"/>
    <w:rsid w:val="006C360D"/>
    <w:rsid w:val="006C38E0"/>
    <w:rsid w:val="006C3949"/>
    <w:rsid w:val="006C3C66"/>
    <w:rsid w:val="006C3C8F"/>
    <w:rsid w:val="006C3CF6"/>
    <w:rsid w:val="006C3E8C"/>
    <w:rsid w:val="006C3F76"/>
    <w:rsid w:val="006C3FFF"/>
    <w:rsid w:val="006C40D7"/>
    <w:rsid w:val="006C44C8"/>
    <w:rsid w:val="006C48A7"/>
    <w:rsid w:val="006C4944"/>
    <w:rsid w:val="006C498B"/>
    <w:rsid w:val="006C4A2B"/>
    <w:rsid w:val="006C4B57"/>
    <w:rsid w:val="006C4C58"/>
    <w:rsid w:val="006C4C94"/>
    <w:rsid w:val="006C4CF3"/>
    <w:rsid w:val="006C4E75"/>
    <w:rsid w:val="006C4EC8"/>
    <w:rsid w:val="006C50D6"/>
    <w:rsid w:val="006C526D"/>
    <w:rsid w:val="006C5284"/>
    <w:rsid w:val="006C53F8"/>
    <w:rsid w:val="006C5589"/>
    <w:rsid w:val="006C559D"/>
    <w:rsid w:val="006C5690"/>
    <w:rsid w:val="006C5692"/>
    <w:rsid w:val="006C5920"/>
    <w:rsid w:val="006C593E"/>
    <w:rsid w:val="006C5C5D"/>
    <w:rsid w:val="006C5CCE"/>
    <w:rsid w:val="006C6006"/>
    <w:rsid w:val="006C6049"/>
    <w:rsid w:val="006C60BA"/>
    <w:rsid w:val="006C62CA"/>
    <w:rsid w:val="006C62F6"/>
    <w:rsid w:val="006C6430"/>
    <w:rsid w:val="006C653B"/>
    <w:rsid w:val="006C674F"/>
    <w:rsid w:val="006C680F"/>
    <w:rsid w:val="006C6A4E"/>
    <w:rsid w:val="006C6A83"/>
    <w:rsid w:val="006C6D88"/>
    <w:rsid w:val="006C6E37"/>
    <w:rsid w:val="006C6E5B"/>
    <w:rsid w:val="006C702B"/>
    <w:rsid w:val="006C7075"/>
    <w:rsid w:val="006C7078"/>
    <w:rsid w:val="006C71E9"/>
    <w:rsid w:val="006C729F"/>
    <w:rsid w:val="006C73C5"/>
    <w:rsid w:val="006C7590"/>
    <w:rsid w:val="006C75E4"/>
    <w:rsid w:val="006C7603"/>
    <w:rsid w:val="006C7CAF"/>
    <w:rsid w:val="006C7E03"/>
    <w:rsid w:val="006D003F"/>
    <w:rsid w:val="006D045E"/>
    <w:rsid w:val="006D0544"/>
    <w:rsid w:val="006D0799"/>
    <w:rsid w:val="006D0ADF"/>
    <w:rsid w:val="006D0BCF"/>
    <w:rsid w:val="006D0CA1"/>
    <w:rsid w:val="006D0F74"/>
    <w:rsid w:val="006D1029"/>
    <w:rsid w:val="006D11A3"/>
    <w:rsid w:val="006D1281"/>
    <w:rsid w:val="006D14C4"/>
    <w:rsid w:val="006D1537"/>
    <w:rsid w:val="006D17C3"/>
    <w:rsid w:val="006D1920"/>
    <w:rsid w:val="006D1AF8"/>
    <w:rsid w:val="006D1E9C"/>
    <w:rsid w:val="006D2245"/>
    <w:rsid w:val="006D23BD"/>
    <w:rsid w:val="006D249B"/>
    <w:rsid w:val="006D257A"/>
    <w:rsid w:val="006D2A9F"/>
    <w:rsid w:val="006D2B61"/>
    <w:rsid w:val="006D2B69"/>
    <w:rsid w:val="006D2BDF"/>
    <w:rsid w:val="006D2DFD"/>
    <w:rsid w:val="006D2F1C"/>
    <w:rsid w:val="006D2FA6"/>
    <w:rsid w:val="006D30CD"/>
    <w:rsid w:val="006D34A3"/>
    <w:rsid w:val="006D3636"/>
    <w:rsid w:val="006D39ED"/>
    <w:rsid w:val="006D3A28"/>
    <w:rsid w:val="006D3B37"/>
    <w:rsid w:val="006D40CA"/>
    <w:rsid w:val="006D430D"/>
    <w:rsid w:val="006D4340"/>
    <w:rsid w:val="006D4807"/>
    <w:rsid w:val="006D4820"/>
    <w:rsid w:val="006D486A"/>
    <w:rsid w:val="006D4A6D"/>
    <w:rsid w:val="006D4B9A"/>
    <w:rsid w:val="006D4DC6"/>
    <w:rsid w:val="006D4DFE"/>
    <w:rsid w:val="006D4F11"/>
    <w:rsid w:val="006D4FFB"/>
    <w:rsid w:val="006D5281"/>
    <w:rsid w:val="006D53F4"/>
    <w:rsid w:val="006D57D4"/>
    <w:rsid w:val="006D58EA"/>
    <w:rsid w:val="006D5B0D"/>
    <w:rsid w:val="006D5C5E"/>
    <w:rsid w:val="006D5D08"/>
    <w:rsid w:val="006D5DB2"/>
    <w:rsid w:val="006D5DF0"/>
    <w:rsid w:val="006D6342"/>
    <w:rsid w:val="006D6757"/>
    <w:rsid w:val="006D69EF"/>
    <w:rsid w:val="006D6EE5"/>
    <w:rsid w:val="006D6F30"/>
    <w:rsid w:val="006D6FA6"/>
    <w:rsid w:val="006D6FD5"/>
    <w:rsid w:val="006D7175"/>
    <w:rsid w:val="006D7536"/>
    <w:rsid w:val="006D755A"/>
    <w:rsid w:val="006D765A"/>
    <w:rsid w:val="006D78B4"/>
    <w:rsid w:val="006D7B28"/>
    <w:rsid w:val="006E044E"/>
    <w:rsid w:val="006E0451"/>
    <w:rsid w:val="006E050A"/>
    <w:rsid w:val="006E05DB"/>
    <w:rsid w:val="006E0621"/>
    <w:rsid w:val="006E0622"/>
    <w:rsid w:val="006E06D3"/>
    <w:rsid w:val="006E08B7"/>
    <w:rsid w:val="006E09AB"/>
    <w:rsid w:val="006E0A90"/>
    <w:rsid w:val="006E0CA9"/>
    <w:rsid w:val="006E0D5E"/>
    <w:rsid w:val="006E104A"/>
    <w:rsid w:val="006E125C"/>
    <w:rsid w:val="006E137A"/>
    <w:rsid w:val="006E1476"/>
    <w:rsid w:val="006E14DA"/>
    <w:rsid w:val="006E14FD"/>
    <w:rsid w:val="006E171B"/>
    <w:rsid w:val="006E18CC"/>
    <w:rsid w:val="006E2007"/>
    <w:rsid w:val="006E218A"/>
    <w:rsid w:val="006E21F6"/>
    <w:rsid w:val="006E22D5"/>
    <w:rsid w:val="006E23BB"/>
    <w:rsid w:val="006E2554"/>
    <w:rsid w:val="006E270A"/>
    <w:rsid w:val="006E2782"/>
    <w:rsid w:val="006E283A"/>
    <w:rsid w:val="006E2C7E"/>
    <w:rsid w:val="006E2D91"/>
    <w:rsid w:val="006E2F0D"/>
    <w:rsid w:val="006E2FFC"/>
    <w:rsid w:val="006E3103"/>
    <w:rsid w:val="006E3130"/>
    <w:rsid w:val="006E3222"/>
    <w:rsid w:val="006E3306"/>
    <w:rsid w:val="006E339E"/>
    <w:rsid w:val="006E35A3"/>
    <w:rsid w:val="006E36EB"/>
    <w:rsid w:val="006E3769"/>
    <w:rsid w:val="006E397F"/>
    <w:rsid w:val="006E3AEE"/>
    <w:rsid w:val="006E3B40"/>
    <w:rsid w:val="006E3E42"/>
    <w:rsid w:val="006E3E80"/>
    <w:rsid w:val="006E4028"/>
    <w:rsid w:val="006E4269"/>
    <w:rsid w:val="006E43F8"/>
    <w:rsid w:val="006E447B"/>
    <w:rsid w:val="006E4527"/>
    <w:rsid w:val="006E45E8"/>
    <w:rsid w:val="006E4709"/>
    <w:rsid w:val="006E4717"/>
    <w:rsid w:val="006E477D"/>
    <w:rsid w:val="006E48FC"/>
    <w:rsid w:val="006E4BF8"/>
    <w:rsid w:val="006E4CC8"/>
    <w:rsid w:val="006E4D4D"/>
    <w:rsid w:val="006E4E4C"/>
    <w:rsid w:val="006E4F4A"/>
    <w:rsid w:val="006E50EA"/>
    <w:rsid w:val="006E5146"/>
    <w:rsid w:val="006E553C"/>
    <w:rsid w:val="006E653B"/>
    <w:rsid w:val="006E6BA7"/>
    <w:rsid w:val="006E6BAE"/>
    <w:rsid w:val="006E6C02"/>
    <w:rsid w:val="006E6FB3"/>
    <w:rsid w:val="006E720E"/>
    <w:rsid w:val="006E792C"/>
    <w:rsid w:val="006E7961"/>
    <w:rsid w:val="006E7A79"/>
    <w:rsid w:val="006E7A89"/>
    <w:rsid w:val="006E7ABA"/>
    <w:rsid w:val="006E7CFA"/>
    <w:rsid w:val="006E7F18"/>
    <w:rsid w:val="006F0164"/>
    <w:rsid w:val="006F0241"/>
    <w:rsid w:val="006F0A8E"/>
    <w:rsid w:val="006F0CC4"/>
    <w:rsid w:val="006F1239"/>
    <w:rsid w:val="006F12E1"/>
    <w:rsid w:val="006F1444"/>
    <w:rsid w:val="006F16B7"/>
    <w:rsid w:val="006F1745"/>
    <w:rsid w:val="006F1859"/>
    <w:rsid w:val="006F1872"/>
    <w:rsid w:val="006F1A7A"/>
    <w:rsid w:val="006F1CF7"/>
    <w:rsid w:val="006F1E44"/>
    <w:rsid w:val="006F1E6A"/>
    <w:rsid w:val="006F1E83"/>
    <w:rsid w:val="006F1FA6"/>
    <w:rsid w:val="006F2078"/>
    <w:rsid w:val="006F2261"/>
    <w:rsid w:val="006F25EA"/>
    <w:rsid w:val="006F2659"/>
    <w:rsid w:val="006F27F9"/>
    <w:rsid w:val="006F2A13"/>
    <w:rsid w:val="006F2A66"/>
    <w:rsid w:val="006F2B6B"/>
    <w:rsid w:val="006F2BA2"/>
    <w:rsid w:val="006F3420"/>
    <w:rsid w:val="006F3491"/>
    <w:rsid w:val="006F3BF7"/>
    <w:rsid w:val="006F4112"/>
    <w:rsid w:val="006F422B"/>
    <w:rsid w:val="006F4277"/>
    <w:rsid w:val="006F4433"/>
    <w:rsid w:val="006F4600"/>
    <w:rsid w:val="006F4640"/>
    <w:rsid w:val="006F49F4"/>
    <w:rsid w:val="006F51B9"/>
    <w:rsid w:val="006F5274"/>
    <w:rsid w:val="006F52A8"/>
    <w:rsid w:val="006F5325"/>
    <w:rsid w:val="006F5654"/>
    <w:rsid w:val="006F5802"/>
    <w:rsid w:val="006F5D0E"/>
    <w:rsid w:val="006F61DF"/>
    <w:rsid w:val="006F62AE"/>
    <w:rsid w:val="006F62C6"/>
    <w:rsid w:val="006F65B6"/>
    <w:rsid w:val="006F67E4"/>
    <w:rsid w:val="006F6A29"/>
    <w:rsid w:val="006F6B1A"/>
    <w:rsid w:val="006F6E5C"/>
    <w:rsid w:val="006F71C3"/>
    <w:rsid w:val="006F725B"/>
    <w:rsid w:val="006F7497"/>
    <w:rsid w:val="006F74BB"/>
    <w:rsid w:val="006F7798"/>
    <w:rsid w:val="006F7948"/>
    <w:rsid w:val="006F7A65"/>
    <w:rsid w:val="006F7F2A"/>
    <w:rsid w:val="006F7F65"/>
    <w:rsid w:val="007003D2"/>
    <w:rsid w:val="007004D8"/>
    <w:rsid w:val="00700523"/>
    <w:rsid w:val="007006B9"/>
    <w:rsid w:val="00700715"/>
    <w:rsid w:val="00700743"/>
    <w:rsid w:val="0070078D"/>
    <w:rsid w:val="007007D4"/>
    <w:rsid w:val="007007F1"/>
    <w:rsid w:val="0070084E"/>
    <w:rsid w:val="007008AF"/>
    <w:rsid w:val="00700A2A"/>
    <w:rsid w:val="00700AEC"/>
    <w:rsid w:val="00700CA4"/>
    <w:rsid w:val="00701180"/>
    <w:rsid w:val="0070142D"/>
    <w:rsid w:val="00701605"/>
    <w:rsid w:val="00701769"/>
    <w:rsid w:val="007019BC"/>
    <w:rsid w:val="00701B17"/>
    <w:rsid w:val="00701BA2"/>
    <w:rsid w:val="00701E40"/>
    <w:rsid w:val="00701EC2"/>
    <w:rsid w:val="0070224E"/>
    <w:rsid w:val="007023F8"/>
    <w:rsid w:val="007025D8"/>
    <w:rsid w:val="007026BD"/>
    <w:rsid w:val="00702AC7"/>
    <w:rsid w:val="0070304B"/>
    <w:rsid w:val="00703083"/>
    <w:rsid w:val="0070343D"/>
    <w:rsid w:val="007035FA"/>
    <w:rsid w:val="007039CB"/>
    <w:rsid w:val="007039DC"/>
    <w:rsid w:val="00703AB1"/>
    <w:rsid w:val="00703C1D"/>
    <w:rsid w:val="00703D41"/>
    <w:rsid w:val="00703D47"/>
    <w:rsid w:val="00703DFE"/>
    <w:rsid w:val="007040C1"/>
    <w:rsid w:val="007046CC"/>
    <w:rsid w:val="007046D3"/>
    <w:rsid w:val="00704BB5"/>
    <w:rsid w:val="00704CD3"/>
    <w:rsid w:val="00704CD6"/>
    <w:rsid w:val="00704DD2"/>
    <w:rsid w:val="00704E7F"/>
    <w:rsid w:val="00704F18"/>
    <w:rsid w:val="00705506"/>
    <w:rsid w:val="007058B5"/>
    <w:rsid w:val="0070594D"/>
    <w:rsid w:val="00705B7E"/>
    <w:rsid w:val="00705CD9"/>
    <w:rsid w:val="00705EA5"/>
    <w:rsid w:val="00705FA1"/>
    <w:rsid w:val="00706005"/>
    <w:rsid w:val="0070613D"/>
    <w:rsid w:val="0070615F"/>
    <w:rsid w:val="0070636F"/>
    <w:rsid w:val="007064F7"/>
    <w:rsid w:val="007065E6"/>
    <w:rsid w:val="00706783"/>
    <w:rsid w:val="00706A6C"/>
    <w:rsid w:val="00706F5B"/>
    <w:rsid w:val="007072D1"/>
    <w:rsid w:val="007072DC"/>
    <w:rsid w:val="00707474"/>
    <w:rsid w:val="0070759D"/>
    <w:rsid w:val="0070760E"/>
    <w:rsid w:val="0070777E"/>
    <w:rsid w:val="00707905"/>
    <w:rsid w:val="007079E2"/>
    <w:rsid w:val="00707A72"/>
    <w:rsid w:val="00707C1D"/>
    <w:rsid w:val="00707D5F"/>
    <w:rsid w:val="00707D78"/>
    <w:rsid w:val="007101D7"/>
    <w:rsid w:val="00710232"/>
    <w:rsid w:val="00710270"/>
    <w:rsid w:val="00710846"/>
    <w:rsid w:val="00710A80"/>
    <w:rsid w:val="00710C71"/>
    <w:rsid w:val="00710D47"/>
    <w:rsid w:val="00711A3C"/>
    <w:rsid w:val="00711CF5"/>
    <w:rsid w:val="007120D3"/>
    <w:rsid w:val="0071216C"/>
    <w:rsid w:val="007121E0"/>
    <w:rsid w:val="007122DC"/>
    <w:rsid w:val="00712356"/>
    <w:rsid w:val="007124A6"/>
    <w:rsid w:val="0071262B"/>
    <w:rsid w:val="007126C7"/>
    <w:rsid w:val="007139B2"/>
    <w:rsid w:val="00713E56"/>
    <w:rsid w:val="0071409E"/>
    <w:rsid w:val="00714328"/>
    <w:rsid w:val="00714495"/>
    <w:rsid w:val="007144CB"/>
    <w:rsid w:val="007147A6"/>
    <w:rsid w:val="00714902"/>
    <w:rsid w:val="00714994"/>
    <w:rsid w:val="00714CA7"/>
    <w:rsid w:val="00714EC5"/>
    <w:rsid w:val="00714F2F"/>
    <w:rsid w:val="00714F6A"/>
    <w:rsid w:val="00715234"/>
    <w:rsid w:val="007152B2"/>
    <w:rsid w:val="007155AC"/>
    <w:rsid w:val="00715849"/>
    <w:rsid w:val="00715996"/>
    <w:rsid w:val="00715A8B"/>
    <w:rsid w:val="00715D5B"/>
    <w:rsid w:val="0071607F"/>
    <w:rsid w:val="0071609C"/>
    <w:rsid w:val="007160DD"/>
    <w:rsid w:val="0071613A"/>
    <w:rsid w:val="00716160"/>
    <w:rsid w:val="00716256"/>
    <w:rsid w:val="00716286"/>
    <w:rsid w:val="00716638"/>
    <w:rsid w:val="0071668A"/>
    <w:rsid w:val="00716832"/>
    <w:rsid w:val="00716A0D"/>
    <w:rsid w:val="00716D70"/>
    <w:rsid w:val="00716E0F"/>
    <w:rsid w:val="0071732A"/>
    <w:rsid w:val="007174AA"/>
    <w:rsid w:val="0071758E"/>
    <w:rsid w:val="00717A46"/>
    <w:rsid w:val="00717C08"/>
    <w:rsid w:val="00717F09"/>
    <w:rsid w:val="00717F55"/>
    <w:rsid w:val="00717F7F"/>
    <w:rsid w:val="007200ED"/>
    <w:rsid w:val="007200F6"/>
    <w:rsid w:val="0072028B"/>
    <w:rsid w:val="007204EC"/>
    <w:rsid w:val="00720678"/>
    <w:rsid w:val="0072070B"/>
    <w:rsid w:val="0072073E"/>
    <w:rsid w:val="007207B8"/>
    <w:rsid w:val="007209DC"/>
    <w:rsid w:val="00720A12"/>
    <w:rsid w:val="00720A4C"/>
    <w:rsid w:val="00720AB6"/>
    <w:rsid w:val="00720BCD"/>
    <w:rsid w:val="00720C42"/>
    <w:rsid w:val="00720C75"/>
    <w:rsid w:val="00720CBD"/>
    <w:rsid w:val="00720D64"/>
    <w:rsid w:val="00720DB8"/>
    <w:rsid w:val="00720E39"/>
    <w:rsid w:val="00720ECD"/>
    <w:rsid w:val="00720F46"/>
    <w:rsid w:val="00720FA2"/>
    <w:rsid w:val="0072158E"/>
    <w:rsid w:val="0072178F"/>
    <w:rsid w:val="007217EA"/>
    <w:rsid w:val="00721858"/>
    <w:rsid w:val="007219DA"/>
    <w:rsid w:val="00721A38"/>
    <w:rsid w:val="00721B98"/>
    <w:rsid w:val="00721C55"/>
    <w:rsid w:val="00721CFD"/>
    <w:rsid w:val="00721E00"/>
    <w:rsid w:val="0072211B"/>
    <w:rsid w:val="0072239F"/>
    <w:rsid w:val="0072242C"/>
    <w:rsid w:val="00722473"/>
    <w:rsid w:val="0072256C"/>
    <w:rsid w:val="007228D7"/>
    <w:rsid w:val="00722B5B"/>
    <w:rsid w:val="00722DDA"/>
    <w:rsid w:val="0072307A"/>
    <w:rsid w:val="0072311E"/>
    <w:rsid w:val="007233DC"/>
    <w:rsid w:val="0072344B"/>
    <w:rsid w:val="00723457"/>
    <w:rsid w:val="0072357B"/>
    <w:rsid w:val="007237A5"/>
    <w:rsid w:val="007239F4"/>
    <w:rsid w:val="00723BD2"/>
    <w:rsid w:val="00723C81"/>
    <w:rsid w:val="00723F02"/>
    <w:rsid w:val="00724001"/>
    <w:rsid w:val="0072423D"/>
    <w:rsid w:val="0072440E"/>
    <w:rsid w:val="00724A01"/>
    <w:rsid w:val="00724D7B"/>
    <w:rsid w:val="00724F13"/>
    <w:rsid w:val="00725016"/>
    <w:rsid w:val="00725062"/>
    <w:rsid w:val="00725076"/>
    <w:rsid w:val="007250B6"/>
    <w:rsid w:val="00725457"/>
    <w:rsid w:val="007254E0"/>
    <w:rsid w:val="00725758"/>
    <w:rsid w:val="007259A7"/>
    <w:rsid w:val="00725CA9"/>
    <w:rsid w:val="007260E7"/>
    <w:rsid w:val="0072685D"/>
    <w:rsid w:val="0072698F"/>
    <w:rsid w:val="00726AD0"/>
    <w:rsid w:val="00726F25"/>
    <w:rsid w:val="007270B5"/>
    <w:rsid w:val="007270C6"/>
    <w:rsid w:val="0072724F"/>
    <w:rsid w:val="00727283"/>
    <w:rsid w:val="00727442"/>
    <w:rsid w:val="0072755D"/>
    <w:rsid w:val="0072762E"/>
    <w:rsid w:val="00727842"/>
    <w:rsid w:val="00727A04"/>
    <w:rsid w:val="00727A6F"/>
    <w:rsid w:val="00727EDF"/>
    <w:rsid w:val="00727F2C"/>
    <w:rsid w:val="007304D5"/>
    <w:rsid w:val="0073050D"/>
    <w:rsid w:val="00730611"/>
    <w:rsid w:val="007306B4"/>
    <w:rsid w:val="00730753"/>
    <w:rsid w:val="007308C0"/>
    <w:rsid w:val="00730C08"/>
    <w:rsid w:val="00730F40"/>
    <w:rsid w:val="00731105"/>
    <w:rsid w:val="0073112C"/>
    <w:rsid w:val="00731338"/>
    <w:rsid w:val="00731371"/>
    <w:rsid w:val="00731484"/>
    <w:rsid w:val="00731718"/>
    <w:rsid w:val="00731BDE"/>
    <w:rsid w:val="00732047"/>
    <w:rsid w:val="007320A3"/>
    <w:rsid w:val="0073218E"/>
    <w:rsid w:val="0073220D"/>
    <w:rsid w:val="007323C6"/>
    <w:rsid w:val="00732649"/>
    <w:rsid w:val="00732869"/>
    <w:rsid w:val="0073289E"/>
    <w:rsid w:val="00732ACE"/>
    <w:rsid w:val="00732B5B"/>
    <w:rsid w:val="00732CC9"/>
    <w:rsid w:val="00732D37"/>
    <w:rsid w:val="00732DB4"/>
    <w:rsid w:val="00732EEE"/>
    <w:rsid w:val="00732FB3"/>
    <w:rsid w:val="00733069"/>
    <w:rsid w:val="00733135"/>
    <w:rsid w:val="007333F0"/>
    <w:rsid w:val="007339F9"/>
    <w:rsid w:val="00733A5A"/>
    <w:rsid w:val="00733DFB"/>
    <w:rsid w:val="0073417A"/>
    <w:rsid w:val="007343D7"/>
    <w:rsid w:val="007344C1"/>
    <w:rsid w:val="007346D0"/>
    <w:rsid w:val="00734733"/>
    <w:rsid w:val="00734781"/>
    <w:rsid w:val="007347F8"/>
    <w:rsid w:val="00734B2A"/>
    <w:rsid w:val="00734CB9"/>
    <w:rsid w:val="00734DE6"/>
    <w:rsid w:val="00734EB6"/>
    <w:rsid w:val="0073508D"/>
    <w:rsid w:val="007350FD"/>
    <w:rsid w:val="00735144"/>
    <w:rsid w:val="00735308"/>
    <w:rsid w:val="0073559E"/>
    <w:rsid w:val="00735698"/>
    <w:rsid w:val="00735B8C"/>
    <w:rsid w:val="00735BF5"/>
    <w:rsid w:val="00735D81"/>
    <w:rsid w:val="00735E95"/>
    <w:rsid w:val="00736470"/>
    <w:rsid w:val="007367FA"/>
    <w:rsid w:val="00736985"/>
    <w:rsid w:val="00736D9A"/>
    <w:rsid w:val="007372A5"/>
    <w:rsid w:val="007372F6"/>
    <w:rsid w:val="00737494"/>
    <w:rsid w:val="007375EF"/>
    <w:rsid w:val="0073779E"/>
    <w:rsid w:val="00737870"/>
    <w:rsid w:val="00737C2E"/>
    <w:rsid w:val="0074009B"/>
    <w:rsid w:val="007400FD"/>
    <w:rsid w:val="007401B1"/>
    <w:rsid w:val="00740479"/>
    <w:rsid w:val="00740562"/>
    <w:rsid w:val="00740865"/>
    <w:rsid w:val="00740CE2"/>
    <w:rsid w:val="00740E38"/>
    <w:rsid w:val="00740ECA"/>
    <w:rsid w:val="0074104C"/>
    <w:rsid w:val="00741105"/>
    <w:rsid w:val="007411F0"/>
    <w:rsid w:val="0074134C"/>
    <w:rsid w:val="007418B5"/>
    <w:rsid w:val="00741A05"/>
    <w:rsid w:val="00741ADD"/>
    <w:rsid w:val="00741AF0"/>
    <w:rsid w:val="0074207E"/>
    <w:rsid w:val="00742090"/>
    <w:rsid w:val="0074209B"/>
    <w:rsid w:val="007420B9"/>
    <w:rsid w:val="007421BE"/>
    <w:rsid w:val="0074248E"/>
    <w:rsid w:val="00742648"/>
    <w:rsid w:val="007427A2"/>
    <w:rsid w:val="0074293F"/>
    <w:rsid w:val="007437AB"/>
    <w:rsid w:val="00743A7E"/>
    <w:rsid w:val="00743B62"/>
    <w:rsid w:val="00743B82"/>
    <w:rsid w:val="00743F12"/>
    <w:rsid w:val="00743FC1"/>
    <w:rsid w:val="0074407F"/>
    <w:rsid w:val="007444D7"/>
    <w:rsid w:val="007445A6"/>
    <w:rsid w:val="00744722"/>
    <w:rsid w:val="00744A20"/>
    <w:rsid w:val="00744C22"/>
    <w:rsid w:val="00744C81"/>
    <w:rsid w:val="00744E60"/>
    <w:rsid w:val="0074508A"/>
    <w:rsid w:val="007455DA"/>
    <w:rsid w:val="0074572A"/>
    <w:rsid w:val="007457A9"/>
    <w:rsid w:val="00745865"/>
    <w:rsid w:val="007458BE"/>
    <w:rsid w:val="007459C0"/>
    <w:rsid w:val="00745B44"/>
    <w:rsid w:val="00745C04"/>
    <w:rsid w:val="007461CD"/>
    <w:rsid w:val="0074640B"/>
    <w:rsid w:val="00746550"/>
    <w:rsid w:val="007465ED"/>
    <w:rsid w:val="0074684D"/>
    <w:rsid w:val="00746983"/>
    <w:rsid w:val="00746E88"/>
    <w:rsid w:val="0074705E"/>
    <w:rsid w:val="00747267"/>
    <w:rsid w:val="00747281"/>
    <w:rsid w:val="0074751B"/>
    <w:rsid w:val="0074773D"/>
    <w:rsid w:val="00747806"/>
    <w:rsid w:val="00747981"/>
    <w:rsid w:val="007479E5"/>
    <w:rsid w:val="00747A46"/>
    <w:rsid w:val="00747E36"/>
    <w:rsid w:val="00747FAE"/>
    <w:rsid w:val="007500BF"/>
    <w:rsid w:val="007501CF"/>
    <w:rsid w:val="00750201"/>
    <w:rsid w:val="0075038E"/>
    <w:rsid w:val="0075044F"/>
    <w:rsid w:val="00750663"/>
    <w:rsid w:val="00750873"/>
    <w:rsid w:val="007509B5"/>
    <w:rsid w:val="00750DCB"/>
    <w:rsid w:val="00750F2A"/>
    <w:rsid w:val="00750F5C"/>
    <w:rsid w:val="0075158E"/>
    <w:rsid w:val="00751909"/>
    <w:rsid w:val="00751CB8"/>
    <w:rsid w:val="00751DB4"/>
    <w:rsid w:val="00751F43"/>
    <w:rsid w:val="00752150"/>
    <w:rsid w:val="00752178"/>
    <w:rsid w:val="00752415"/>
    <w:rsid w:val="0075269B"/>
    <w:rsid w:val="007527B2"/>
    <w:rsid w:val="007527EE"/>
    <w:rsid w:val="00752A27"/>
    <w:rsid w:val="00752C9D"/>
    <w:rsid w:val="00752FC0"/>
    <w:rsid w:val="00753222"/>
    <w:rsid w:val="0075326B"/>
    <w:rsid w:val="007532D2"/>
    <w:rsid w:val="00753373"/>
    <w:rsid w:val="007534F3"/>
    <w:rsid w:val="00753536"/>
    <w:rsid w:val="007535F5"/>
    <w:rsid w:val="00753D36"/>
    <w:rsid w:val="00753E2F"/>
    <w:rsid w:val="00754014"/>
    <w:rsid w:val="0075407B"/>
    <w:rsid w:val="007541A3"/>
    <w:rsid w:val="007544B6"/>
    <w:rsid w:val="00754723"/>
    <w:rsid w:val="00754861"/>
    <w:rsid w:val="00754878"/>
    <w:rsid w:val="00754A79"/>
    <w:rsid w:val="00754D3C"/>
    <w:rsid w:val="00754E91"/>
    <w:rsid w:val="00755180"/>
    <w:rsid w:val="00755830"/>
    <w:rsid w:val="007559C0"/>
    <w:rsid w:val="007559D8"/>
    <w:rsid w:val="00755E83"/>
    <w:rsid w:val="00755EE4"/>
    <w:rsid w:val="00755F2E"/>
    <w:rsid w:val="00755FF1"/>
    <w:rsid w:val="00756011"/>
    <w:rsid w:val="0075614D"/>
    <w:rsid w:val="007562BF"/>
    <w:rsid w:val="00756302"/>
    <w:rsid w:val="007564C3"/>
    <w:rsid w:val="007564ED"/>
    <w:rsid w:val="00756657"/>
    <w:rsid w:val="007567BD"/>
    <w:rsid w:val="00756D6E"/>
    <w:rsid w:val="00756DAE"/>
    <w:rsid w:val="00756E98"/>
    <w:rsid w:val="00756FEC"/>
    <w:rsid w:val="007573E5"/>
    <w:rsid w:val="00757536"/>
    <w:rsid w:val="0075761A"/>
    <w:rsid w:val="00757756"/>
    <w:rsid w:val="00757876"/>
    <w:rsid w:val="00757994"/>
    <w:rsid w:val="007579C5"/>
    <w:rsid w:val="00757D55"/>
    <w:rsid w:val="00757E14"/>
    <w:rsid w:val="00760879"/>
    <w:rsid w:val="00760985"/>
    <w:rsid w:val="00760A7B"/>
    <w:rsid w:val="00760B25"/>
    <w:rsid w:val="00760B6D"/>
    <w:rsid w:val="00760C96"/>
    <w:rsid w:val="00760DD1"/>
    <w:rsid w:val="0076102E"/>
    <w:rsid w:val="00761173"/>
    <w:rsid w:val="007612EF"/>
    <w:rsid w:val="0076132D"/>
    <w:rsid w:val="007613FA"/>
    <w:rsid w:val="00761421"/>
    <w:rsid w:val="007614A8"/>
    <w:rsid w:val="007616FA"/>
    <w:rsid w:val="007618C1"/>
    <w:rsid w:val="00761A18"/>
    <w:rsid w:val="00761AB8"/>
    <w:rsid w:val="00762752"/>
    <w:rsid w:val="0076297C"/>
    <w:rsid w:val="00762A2A"/>
    <w:rsid w:val="00762B97"/>
    <w:rsid w:val="00762C10"/>
    <w:rsid w:val="00762CC6"/>
    <w:rsid w:val="00762F10"/>
    <w:rsid w:val="00762FDE"/>
    <w:rsid w:val="00763028"/>
    <w:rsid w:val="00763132"/>
    <w:rsid w:val="00763364"/>
    <w:rsid w:val="007633BC"/>
    <w:rsid w:val="007634B9"/>
    <w:rsid w:val="00763784"/>
    <w:rsid w:val="007638F3"/>
    <w:rsid w:val="00763A2B"/>
    <w:rsid w:val="00763C12"/>
    <w:rsid w:val="00763CC5"/>
    <w:rsid w:val="00763CEE"/>
    <w:rsid w:val="00763E6F"/>
    <w:rsid w:val="00763F57"/>
    <w:rsid w:val="00763F92"/>
    <w:rsid w:val="00763FB3"/>
    <w:rsid w:val="0076401D"/>
    <w:rsid w:val="00764195"/>
    <w:rsid w:val="00764412"/>
    <w:rsid w:val="00764489"/>
    <w:rsid w:val="00764674"/>
    <w:rsid w:val="00764835"/>
    <w:rsid w:val="00764891"/>
    <w:rsid w:val="0076495F"/>
    <w:rsid w:val="00764D86"/>
    <w:rsid w:val="007651EF"/>
    <w:rsid w:val="0076536B"/>
    <w:rsid w:val="007654F4"/>
    <w:rsid w:val="007656E2"/>
    <w:rsid w:val="00765897"/>
    <w:rsid w:val="0076593F"/>
    <w:rsid w:val="00765CDD"/>
    <w:rsid w:val="00765E1B"/>
    <w:rsid w:val="00765EF6"/>
    <w:rsid w:val="00765EF9"/>
    <w:rsid w:val="00766027"/>
    <w:rsid w:val="00766078"/>
    <w:rsid w:val="007661E8"/>
    <w:rsid w:val="007664F9"/>
    <w:rsid w:val="0076662E"/>
    <w:rsid w:val="007667CC"/>
    <w:rsid w:val="007667E2"/>
    <w:rsid w:val="00766B51"/>
    <w:rsid w:val="00766BD7"/>
    <w:rsid w:val="00766CAB"/>
    <w:rsid w:val="00766DE4"/>
    <w:rsid w:val="00766E29"/>
    <w:rsid w:val="00766E3F"/>
    <w:rsid w:val="00766F2F"/>
    <w:rsid w:val="00767185"/>
    <w:rsid w:val="007671F2"/>
    <w:rsid w:val="00767268"/>
    <w:rsid w:val="007675A6"/>
    <w:rsid w:val="007679E6"/>
    <w:rsid w:val="00767A5A"/>
    <w:rsid w:val="00767AFF"/>
    <w:rsid w:val="00767C3B"/>
    <w:rsid w:val="00767C92"/>
    <w:rsid w:val="00767EFC"/>
    <w:rsid w:val="00770420"/>
    <w:rsid w:val="007704B2"/>
    <w:rsid w:val="0077057F"/>
    <w:rsid w:val="007707DA"/>
    <w:rsid w:val="007708BD"/>
    <w:rsid w:val="00770BD3"/>
    <w:rsid w:val="00770D15"/>
    <w:rsid w:val="00770E41"/>
    <w:rsid w:val="00770FF3"/>
    <w:rsid w:val="007710D2"/>
    <w:rsid w:val="00771158"/>
    <w:rsid w:val="007712A8"/>
    <w:rsid w:val="00771618"/>
    <w:rsid w:val="00771762"/>
    <w:rsid w:val="00771950"/>
    <w:rsid w:val="007719E8"/>
    <w:rsid w:val="00771BE3"/>
    <w:rsid w:val="00771DCE"/>
    <w:rsid w:val="00771DFB"/>
    <w:rsid w:val="00771EC8"/>
    <w:rsid w:val="00772012"/>
    <w:rsid w:val="00772295"/>
    <w:rsid w:val="00772508"/>
    <w:rsid w:val="0077256C"/>
    <w:rsid w:val="007725D8"/>
    <w:rsid w:val="0077280A"/>
    <w:rsid w:val="00772993"/>
    <w:rsid w:val="007729F7"/>
    <w:rsid w:val="00772B91"/>
    <w:rsid w:val="00772D43"/>
    <w:rsid w:val="00772F3D"/>
    <w:rsid w:val="00773003"/>
    <w:rsid w:val="00773015"/>
    <w:rsid w:val="0077320A"/>
    <w:rsid w:val="00773234"/>
    <w:rsid w:val="00773492"/>
    <w:rsid w:val="007735F0"/>
    <w:rsid w:val="007736A2"/>
    <w:rsid w:val="007737AC"/>
    <w:rsid w:val="00773BB7"/>
    <w:rsid w:val="00773C30"/>
    <w:rsid w:val="00773E49"/>
    <w:rsid w:val="00773F14"/>
    <w:rsid w:val="007740BE"/>
    <w:rsid w:val="007741D9"/>
    <w:rsid w:val="007743CE"/>
    <w:rsid w:val="0077465C"/>
    <w:rsid w:val="00774795"/>
    <w:rsid w:val="0077479B"/>
    <w:rsid w:val="007747DF"/>
    <w:rsid w:val="00774AC6"/>
    <w:rsid w:val="00774B43"/>
    <w:rsid w:val="00774C8E"/>
    <w:rsid w:val="00774E23"/>
    <w:rsid w:val="00774E87"/>
    <w:rsid w:val="00774FEF"/>
    <w:rsid w:val="0077516B"/>
    <w:rsid w:val="007755BA"/>
    <w:rsid w:val="00775608"/>
    <w:rsid w:val="007759CD"/>
    <w:rsid w:val="00775B6E"/>
    <w:rsid w:val="00775D09"/>
    <w:rsid w:val="00775DCB"/>
    <w:rsid w:val="00775F0D"/>
    <w:rsid w:val="00775FBF"/>
    <w:rsid w:val="00776242"/>
    <w:rsid w:val="00776288"/>
    <w:rsid w:val="00776367"/>
    <w:rsid w:val="007763A5"/>
    <w:rsid w:val="00776481"/>
    <w:rsid w:val="0077650A"/>
    <w:rsid w:val="0077667A"/>
    <w:rsid w:val="007766DD"/>
    <w:rsid w:val="0077672C"/>
    <w:rsid w:val="0077674B"/>
    <w:rsid w:val="00776801"/>
    <w:rsid w:val="00776AA3"/>
    <w:rsid w:val="00776B34"/>
    <w:rsid w:val="00776E3E"/>
    <w:rsid w:val="00776F17"/>
    <w:rsid w:val="00777185"/>
    <w:rsid w:val="007771B4"/>
    <w:rsid w:val="00777240"/>
    <w:rsid w:val="007774EE"/>
    <w:rsid w:val="00777521"/>
    <w:rsid w:val="007775D3"/>
    <w:rsid w:val="00777849"/>
    <w:rsid w:val="00777A6D"/>
    <w:rsid w:val="00777F45"/>
    <w:rsid w:val="00777FB3"/>
    <w:rsid w:val="007800BF"/>
    <w:rsid w:val="00780222"/>
    <w:rsid w:val="00780447"/>
    <w:rsid w:val="00780459"/>
    <w:rsid w:val="0078046F"/>
    <w:rsid w:val="00780651"/>
    <w:rsid w:val="0078070F"/>
    <w:rsid w:val="007807AE"/>
    <w:rsid w:val="007808D7"/>
    <w:rsid w:val="007808F4"/>
    <w:rsid w:val="00780DC0"/>
    <w:rsid w:val="00780E46"/>
    <w:rsid w:val="00780F60"/>
    <w:rsid w:val="00781134"/>
    <w:rsid w:val="0078115D"/>
    <w:rsid w:val="00781161"/>
    <w:rsid w:val="007811DB"/>
    <w:rsid w:val="00781200"/>
    <w:rsid w:val="00781227"/>
    <w:rsid w:val="00781241"/>
    <w:rsid w:val="007813C7"/>
    <w:rsid w:val="0078164A"/>
    <w:rsid w:val="007816B0"/>
    <w:rsid w:val="00781803"/>
    <w:rsid w:val="007818DA"/>
    <w:rsid w:val="007819F1"/>
    <w:rsid w:val="00781BD8"/>
    <w:rsid w:val="00781CF0"/>
    <w:rsid w:val="00782186"/>
    <w:rsid w:val="00782568"/>
    <w:rsid w:val="0078276B"/>
    <w:rsid w:val="0078295C"/>
    <w:rsid w:val="007829B0"/>
    <w:rsid w:val="00782CAE"/>
    <w:rsid w:val="007830B4"/>
    <w:rsid w:val="007831D6"/>
    <w:rsid w:val="00783404"/>
    <w:rsid w:val="007834D6"/>
    <w:rsid w:val="0078390A"/>
    <w:rsid w:val="007839E1"/>
    <w:rsid w:val="00783CCB"/>
    <w:rsid w:val="00783EC8"/>
    <w:rsid w:val="00783EE9"/>
    <w:rsid w:val="0078413D"/>
    <w:rsid w:val="007841FD"/>
    <w:rsid w:val="00784844"/>
    <w:rsid w:val="00784AFE"/>
    <w:rsid w:val="00784CF5"/>
    <w:rsid w:val="00784FDA"/>
    <w:rsid w:val="0078531B"/>
    <w:rsid w:val="00785320"/>
    <w:rsid w:val="007858DF"/>
    <w:rsid w:val="00785C4C"/>
    <w:rsid w:val="00785E57"/>
    <w:rsid w:val="00786162"/>
    <w:rsid w:val="00786635"/>
    <w:rsid w:val="00786844"/>
    <w:rsid w:val="00786958"/>
    <w:rsid w:val="00786C48"/>
    <w:rsid w:val="00786F2C"/>
    <w:rsid w:val="00787054"/>
    <w:rsid w:val="0078711E"/>
    <w:rsid w:val="00787325"/>
    <w:rsid w:val="007873CE"/>
    <w:rsid w:val="0078755D"/>
    <w:rsid w:val="00787685"/>
    <w:rsid w:val="0078774E"/>
    <w:rsid w:val="00787760"/>
    <w:rsid w:val="00787766"/>
    <w:rsid w:val="007877CC"/>
    <w:rsid w:val="00787947"/>
    <w:rsid w:val="00787A45"/>
    <w:rsid w:val="00787C0B"/>
    <w:rsid w:val="00790199"/>
    <w:rsid w:val="007902F1"/>
    <w:rsid w:val="00790334"/>
    <w:rsid w:val="007905E5"/>
    <w:rsid w:val="00790699"/>
    <w:rsid w:val="00790759"/>
    <w:rsid w:val="00790934"/>
    <w:rsid w:val="00790BF8"/>
    <w:rsid w:val="00790EC3"/>
    <w:rsid w:val="00790FC7"/>
    <w:rsid w:val="007910B9"/>
    <w:rsid w:val="007915C6"/>
    <w:rsid w:val="0079162F"/>
    <w:rsid w:val="00791A90"/>
    <w:rsid w:val="00791D89"/>
    <w:rsid w:val="00791EDE"/>
    <w:rsid w:val="00792107"/>
    <w:rsid w:val="00792229"/>
    <w:rsid w:val="00792381"/>
    <w:rsid w:val="007924F8"/>
    <w:rsid w:val="0079272F"/>
    <w:rsid w:val="00792EF7"/>
    <w:rsid w:val="00793129"/>
    <w:rsid w:val="0079338D"/>
    <w:rsid w:val="0079343C"/>
    <w:rsid w:val="007934F1"/>
    <w:rsid w:val="00793512"/>
    <w:rsid w:val="00793579"/>
    <w:rsid w:val="007935DF"/>
    <w:rsid w:val="00793878"/>
    <w:rsid w:val="0079388D"/>
    <w:rsid w:val="0079395C"/>
    <w:rsid w:val="00793970"/>
    <w:rsid w:val="007939F4"/>
    <w:rsid w:val="00793B45"/>
    <w:rsid w:val="00793BF7"/>
    <w:rsid w:val="00793BFC"/>
    <w:rsid w:val="007940B7"/>
    <w:rsid w:val="0079416F"/>
    <w:rsid w:val="007942C0"/>
    <w:rsid w:val="00794651"/>
    <w:rsid w:val="007948BA"/>
    <w:rsid w:val="00794CC0"/>
    <w:rsid w:val="00794E48"/>
    <w:rsid w:val="00794E8E"/>
    <w:rsid w:val="007950A1"/>
    <w:rsid w:val="00795152"/>
    <w:rsid w:val="007953D4"/>
    <w:rsid w:val="0079575F"/>
    <w:rsid w:val="00795AD4"/>
    <w:rsid w:val="00795DB8"/>
    <w:rsid w:val="00796133"/>
    <w:rsid w:val="00796312"/>
    <w:rsid w:val="0079651F"/>
    <w:rsid w:val="0079673C"/>
    <w:rsid w:val="007969D6"/>
    <w:rsid w:val="00796A01"/>
    <w:rsid w:val="00796A6D"/>
    <w:rsid w:val="00796BA0"/>
    <w:rsid w:val="00796C7C"/>
    <w:rsid w:val="00796DAB"/>
    <w:rsid w:val="0079705F"/>
    <w:rsid w:val="0079714E"/>
    <w:rsid w:val="007973BD"/>
    <w:rsid w:val="00797420"/>
    <w:rsid w:val="007974BA"/>
    <w:rsid w:val="0079758D"/>
    <w:rsid w:val="007977AE"/>
    <w:rsid w:val="00797877"/>
    <w:rsid w:val="00797E92"/>
    <w:rsid w:val="007A01C8"/>
    <w:rsid w:val="007A03F6"/>
    <w:rsid w:val="007A0604"/>
    <w:rsid w:val="007A07D1"/>
    <w:rsid w:val="007A08AB"/>
    <w:rsid w:val="007A0CB4"/>
    <w:rsid w:val="007A0CDD"/>
    <w:rsid w:val="007A0D0A"/>
    <w:rsid w:val="007A0F8E"/>
    <w:rsid w:val="007A115C"/>
    <w:rsid w:val="007A1241"/>
    <w:rsid w:val="007A128A"/>
    <w:rsid w:val="007A14FD"/>
    <w:rsid w:val="007A1626"/>
    <w:rsid w:val="007A176D"/>
    <w:rsid w:val="007A186E"/>
    <w:rsid w:val="007A1B6D"/>
    <w:rsid w:val="007A20D1"/>
    <w:rsid w:val="007A220F"/>
    <w:rsid w:val="007A2277"/>
    <w:rsid w:val="007A2360"/>
    <w:rsid w:val="007A2453"/>
    <w:rsid w:val="007A2535"/>
    <w:rsid w:val="007A274A"/>
    <w:rsid w:val="007A275A"/>
    <w:rsid w:val="007A27BF"/>
    <w:rsid w:val="007A2876"/>
    <w:rsid w:val="007A28F4"/>
    <w:rsid w:val="007A2A04"/>
    <w:rsid w:val="007A2B73"/>
    <w:rsid w:val="007A2BFC"/>
    <w:rsid w:val="007A2DE5"/>
    <w:rsid w:val="007A2E76"/>
    <w:rsid w:val="007A3016"/>
    <w:rsid w:val="007A305D"/>
    <w:rsid w:val="007A309D"/>
    <w:rsid w:val="007A316C"/>
    <w:rsid w:val="007A318E"/>
    <w:rsid w:val="007A32D7"/>
    <w:rsid w:val="007A33B9"/>
    <w:rsid w:val="007A3799"/>
    <w:rsid w:val="007A3863"/>
    <w:rsid w:val="007A389F"/>
    <w:rsid w:val="007A3A2A"/>
    <w:rsid w:val="007A3B10"/>
    <w:rsid w:val="007A3C75"/>
    <w:rsid w:val="007A3FE7"/>
    <w:rsid w:val="007A4127"/>
    <w:rsid w:val="007A4277"/>
    <w:rsid w:val="007A4490"/>
    <w:rsid w:val="007A47C4"/>
    <w:rsid w:val="007A4929"/>
    <w:rsid w:val="007A4A94"/>
    <w:rsid w:val="007A4F96"/>
    <w:rsid w:val="007A4F99"/>
    <w:rsid w:val="007A50D2"/>
    <w:rsid w:val="007A525F"/>
    <w:rsid w:val="007A55E0"/>
    <w:rsid w:val="007A565D"/>
    <w:rsid w:val="007A5AF9"/>
    <w:rsid w:val="007A5AFE"/>
    <w:rsid w:val="007A5E10"/>
    <w:rsid w:val="007A6062"/>
    <w:rsid w:val="007A60AF"/>
    <w:rsid w:val="007A629D"/>
    <w:rsid w:val="007A6536"/>
    <w:rsid w:val="007A6834"/>
    <w:rsid w:val="007A6914"/>
    <w:rsid w:val="007A6AD4"/>
    <w:rsid w:val="007A6B4E"/>
    <w:rsid w:val="007A6E16"/>
    <w:rsid w:val="007A6EBA"/>
    <w:rsid w:val="007A6ED8"/>
    <w:rsid w:val="007A6FBC"/>
    <w:rsid w:val="007A70D3"/>
    <w:rsid w:val="007A734D"/>
    <w:rsid w:val="007A77F4"/>
    <w:rsid w:val="007A7C4C"/>
    <w:rsid w:val="007A7D22"/>
    <w:rsid w:val="007A7FE8"/>
    <w:rsid w:val="007B00A3"/>
    <w:rsid w:val="007B016F"/>
    <w:rsid w:val="007B017D"/>
    <w:rsid w:val="007B0184"/>
    <w:rsid w:val="007B0237"/>
    <w:rsid w:val="007B04A0"/>
    <w:rsid w:val="007B0728"/>
    <w:rsid w:val="007B07DE"/>
    <w:rsid w:val="007B0962"/>
    <w:rsid w:val="007B0C8C"/>
    <w:rsid w:val="007B1065"/>
    <w:rsid w:val="007B1368"/>
    <w:rsid w:val="007B1463"/>
    <w:rsid w:val="007B1873"/>
    <w:rsid w:val="007B1969"/>
    <w:rsid w:val="007B1EA4"/>
    <w:rsid w:val="007B1ED4"/>
    <w:rsid w:val="007B2014"/>
    <w:rsid w:val="007B214A"/>
    <w:rsid w:val="007B216E"/>
    <w:rsid w:val="007B2192"/>
    <w:rsid w:val="007B240B"/>
    <w:rsid w:val="007B260E"/>
    <w:rsid w:val="007B2BD1"/>
    <w:rsid w:val="007B2C80"/>
    <w:rsid w:val="007B2C98"/>
    <w:rsid w:val="007B2F2D"/>
    <w:rsid w:val="007B2F2F"/>
    <w:rsid w:val="007B2F5D"/>
    <w:rsid w:val="007B2F79"/>
    <w:rsid w:val="007B2FF8"/>
    <w:rsid w:val="007B3219"/>
    <w:rsid w:val="007B32D2"/>
    <w:rsid w:val="007B35E5"/>
    <w:rsid w:val="007B37B8"/>
    <w:rsid w:val="007B38C6"/>
    <w:rsid w:val="007B3A90"/>
    <w:rsid w:val="007B3C43"/>
    <w:rsid w:val="007B3C70"/>
    <w:rsid w:val="007B3CC5"/>
    <w:rsid w:val="007B3CD9"/>
    <w:rsid w:val="007B3D68"/>
    <w:rsid w:val="007B3E7D"/>
    <w:rsid w:val="007B402B"/>
    <w:rsid w:val="007B441C"/>
    <w:rsid w:val="007B446E"/>
    <w:rsid w:val="007B4506"/>
    <w:rsid w:val="007B4811"/>
    <w:rsid w:val="007B4929"/>
    <w:rsid w:val="007B4A69"/>
    <w:rsid w:val="007B4A8F"/>
    <w:rsid w:val="007B4B6D"/>
    <w:rsid w:val="007B4F1A"/>
    <w:rsid w:val="007B5195"/>
    <w:rsid w:val="007B5196"/>
    <w:rsid w:val="007B5209"/>
    <w:rsid w:val="007B5483"/>
    <w:rsid w:val="007B5587"/>
    <w:rsid w:val="007B57D2"/>
    <w:rsid w:val="007B58FA"/>
    <w:rsid w:val="007B5C49"/>
    <w:rsid w:val="007B5E8A"/>
    <w:rsid w:val="007B5F0B"/>
    <w:rsid w:val="007B5F32"/>
    <w:rsid w:val="007B5FDB"/>
    <w:rsid w:val="007B6042"/>
    <w:rsid w:val="007B612D"/>
    <w:rsid w:val="007B61DE"/>
    <w:rsid w:val="007B6320"/>
    <w:rsid w:val="007B6708"/>
    <w:rsid w:val="007B6747"/>
    <w:rsid w:val="007B6E16"/>
    <w:rsid w:val="007B6FF8"/>
    <w:rsid w:val="007B714A"/>
    <w:rsid w:val="007B7250"/>
    <w:rsid w:val="007B772A"/>
    <w:rsid w:val="007B780E"/>
    <w:rsid w:val="007B790F"/>
    <w:rsid w:val="007B7D1B"/>
    <w:rsid w:val="007B7D8B"/>
    <w:rsid w:val="007B7DC1"/>
    <w:rsid w:val="007C0097"/>
    <w:rsid w:val="007C016A"/>
    <w:rsid w:val="007C01BB"/>
    <w:rsid w:val="007C08C9"/>
    <w:rsid w:val="007C09F1"/>
    <w:rsid w:val="007C0A98"/>
    <w:rsid w:val="007C0B6D"/>
    <w:rsid w:val="007C0E76"/>
    <w:rsid w:val="007C0EDC"/>
    <w:rsid w:val="007C119C"/>
    <w:rsid w:val="007C122A"/>
    <w:rsid w:val="007C1430"/>
    <w:rsid w:val="007C173C"/>
    <w:rsid w:val="007C1A99"/>
    <w:rsid w:val="007C1BF5"/>
    <w:rsid w:val="007C1C85"/>
    <w:rsid w:val="007C2440"/>
    <w:rsid w:val="007C24F5"/>
    <w:rsid w:val="007C27B5"/>
    <w:rsid w:val="007C2867"/>
    <w:rsid w:val="007C2D01"/>
    <w:rsid w:val="007C2E03"/>
    <w:rsid w:val="007C2ED9"/>
    <w:rsid w:val="007C3028"/>
    <w:rsid w:val="007C3098"/>
    <w:rsid w:val="007C30E7"/>
    <w:rsid w:val="007C326A"/>
    <w:rsid w:val="007C3390"/>
    <w:rsid w:val="007C34D3"/>
    <w:rsid w:val="007C3927"/>
    <w:rsid w:val="007C3BEE"/>
    <w:rsid w:val="007C3D70"/>
    <w:rsid w:val="007C3D76"/>
    <w:rsid w:val="007C3E1B"/>
    <w:rsid w:val="007C3E29"/>
    <w:rsid w:val="007C3F0A"/>
    <w:rsid w:val="007C409B"/>
    <w:rsid w:val="007C41E3"/>
    <w:rsid w:val="007C425B"/>
    <w:rsid w:val="007C4328"/>
    <w:rsid w:val="007C4349"/>
    <w:rsid w:val="007C4489"/>
    <w:rsid w:val="007C4517"/>
    <w:rsid w:val="007C45FD"/>
    <w:rsid w:val="007C46ED"/>
    <w:rsid w:val="007C48B4"/>
    <w:rsid w:val="007C48E6"/>
    <w:rsid w:val="007C4A87"/>
    <w:rsid w:val="007C4B4C"/>
    <w:rsid w:val="007C4B66"/>
    <w:rsid w:val="007C4BE2"/>
    <w:rsid w:val="007C4CC7"/>
    <w:rsid w:val="007C4E02"/>
    <w:rsid w:val="007C5063"/>
    <w:rsid w:val="007C50FF"/>
    <w:rsid w:val="007C5249"/>
    <w:rsid w:val="007C52FF"/>
    <w:rsid w:val="007C54C6"/>
    <w:rsid w:val="007C563C"/>
    <w:rsid w:val="007C5772"/>
    <w:rsid w:val="007C580E"/>
    <w:rsid w:val="007C586E"/>
    <w:rsid w:val="007C58D2"/>
    <w:rsid w:val="007C5A26"/>
    <w:rsid w:val="007C5AF9"/>
    <w:rsid w:val="007C5D00"/>
    <w:rsid w:val="007C620D"/>
    <w:rsid w:val="007C626B"/>
    <w:rsid w:val="007C6321"/>
    <w:rsid w:val="007C65E5"/>
    <w:rsid w:val="007C6A2B"/>
    <w:rsid w:val="007C6ABF"/>
    <w:rsid w:val="007C6ED4"/>
    <w:rsid w:val="007C70CE"/>
    <w:rsid w:val="007C71E1"/>
    <w:rsid w:val="007C754A"/>
    <w:rsid w:val="007C7825"/>
    <w:rsid w:val="007C78BC"/>
    <w:rsid w:val="007C7A7D"/>
    <w:rsid w:val="007C7AB5"/>
    <w:rsid w:val="007C7B7D"/>
    <w:rsid w:val="007C7C77"/>
    <w:rsid w:val="007C7F10"/>
    <w:rsid w:val="007C7F8F"/>
    <w:rsid w:val="007D005A"/>
    <w:rsid w:val="007D00E6"/>
    <w:rsid w:val="007D02E9"/>
    <w:rsid w:val="007D0344"/>
    <w:rsid w:val="007D03E9"/>
    <w:rsid w:val="007D0402"/>
    <w:rsid w:val="007D043E"/>
    <w:rsid w:val="007D04DB"/>
    <w:rsid w:val="007D051B"/>
    <w:rsid w:val="007D053D"/>
    <w:rsid w:val="007D059C"/>
    <w:rsid w:val="007D05FD"/>
    <w:rsid w:val="007D06B9"/>
    <w:rsid w:val="007D088F"/>
    <w:rsid w:val="007D08CF"/>
    <w:rsid w:val="007D0AD7"/>
    <w:rsid w:val="007D0B69"/>
    <w:rsid w:val="007D0D5B"/>
    <w:rsid w:val="007D0DB5"/>
    <w:rsid w:val="007D1113"/>
    <w:rsid w:val="007D1164"/>
    <w:rsid w:val="007D12AE"/>
    <w:rsid w:val="007D15C7"/>
    <w:rsid w:val="007D18FB"/>
    <w:rsid w:val="007D19C6"/>
    <w:rsid w:val="007D1B85"/>
    <w:rsid w:val="007D1C26"/>
    <w:rsid w:val="007D1C95"/>
    <w:rsid w:val="007D2095"/>
    <w:rsid w:val="007D2131"/>
    <w:rsid w:val="007D21E4"/>
    <w:rsid w:val="007D2243"/>
    <w:rsid w:val="007D2334"/>
    <w:rsid w:val="007D235C"/>
    <w:rsid w:val="007D23B4"/>
    <w:rsid w:val="007D2478"/>
    <w:rsid w:val="007D2520"/>
    <w:rsid w:val="007D255E"/>
    <w:rsid w:val="007D2A66"/>
    <w:rsid w:val="007D2BDA"/>
    <w:rsid w:val="007D306E"/>
    <w:rsid w:val="007D312D"/>
    <w:rsid w:val="007D37B2"/>
    <w:rsid w:val="007D3888"/>
    <w:rsid w:val="007D396E"/>
    <w:rsid w:val="007D3A4B"/>
    <w:rsid w:val="007D3BE9"/>
    <w:rsid w:val="007D3E18"/>
    <w:rsid w:val="007D3F58"/>
    <w:rsid w:val="007D4031"/>
    <w:rsid w:val="007D4481"/>
    <w:rsid w:val="007D482A"/>
    <w:rsid w:val="007D4A64"/>
    <w:rsid w:val="007D4B00"/>
    <w:rsid w:val="007D5100"/>
    <w:rsid w:val="007D5395"/>
    <w:rsid w:val="007D53AD"/>
    <w:rsid w:val="007D53B9"/>
    <w:rsid w:val="007D5633"/>
    <w:rsid w:val="007D56E7"/>
    <w:rsid w:val="007D5BC1"/>
    <w:rsid w:val="007D5EB4"/>
    <w:rsid w:val="007D604B"/>
    <w:rsid w:val="007D6214"/>
    <w:rsid w:val="007D624B"/>
    <w:rsid w:val="007D63E6"/>
    <w:rsid w:val="007D64E8"/>
    <w:rsid w:val="007D675F"/>
    <w:rsid w:val="007D68AE"/>
    <w:rsid w:val="007D6930"/>
    <w:rsid w:val="007D6AA2"/>
    <w:rsid w:val="007D6DCB"/>
    <w:rsid w:val="007D6ED1"/>
    <w:rsid w:val="007D6F60"/>
    <w:rsid w:val="007D72C3"/>
    <w:rsid w:val="007D73D3"/>
    <w:rsid w:val="007D7414"/>
    <w:rsid w:val="007D7489"/>
    <w:rsid w:val="007D76D8"/>
    <w:rsid w:val="007D7874"/>
    <w:rsid w:val="007D79BF"/>
    <w:rsid w:val="007D7A63"/>
    <w:rsid w:val="007D7AF7"/>
    <w:rsid w:val="007D7B59"/>
    <w:rsid w:val="007D7F47"/>
    <w:rsid w:val="007E0078"/>
    <w:rsid w:val="007E0138"/>
    <w:rsid w:val="007E01D7"/>
    <w:rsid w:val="007E02F1"/>
    <w:rsid w:val="007E03E8"/>
    <w:rsid w:val="007E0564"/>
    <w:rsid w:val="007E0867"/>
    <w:rsid w:val="007E0C5A"/>
    <w:rsid w:val="007E0C80"/>
    <w:rsid w:val="007E0D07"/>
    <w:rsid w:val="007E0EE6"/>
    <w:rsid w:val="007E0F12"/>
    <w:rsid w:val="007E10B9"/>
    <w:rsid w:val="007E163D"/>
    <w:rsid w:val="007E16DC"/>
    <w:rsid w:val="007E172A"/>
    <w:rsid w:val="007E265F"/>
    <w:rsid w:val="007E276A"/>
    <w:rsid w:val="007E2853"/>
    <w:rsid w:val="007E2937"/>
    <w:rsid w:val="007E2DED"/>
    <w:rsid w:val="007E3047"/>
    <w:rsid w:val="007E3142"/>
    <w:rsid w:val="007E3187"/>
    <w:rsid w:val="007E3224"/>
    <w:rsid w:val="007E370C"/>
    <w:rsid w:val="007E3DC1"/>
    <w:rsid w:val="007E40B2"/>
    <w:rsid w:val="007E4119"/>
    <w:rsid w:val="007E4271"/>
    <w:rsid w:val="007E4290"/>
    <w:rsid w:val="007E42A3"/>
    <w:rsid w:val="007E45D3"/>
    <w:rsid w:val="007E45E6"/>
    <w:rsid w:val="007E47C1"/>
    <w:rsid w:val="007E48F2"/>
    <w:rsid w:val="007E4AD1"/>
    <w:rsid w:val="007E4CE2"/>
    <w:rsid w:val="007E4DB9"/>
    <w:rsid w:val="007E4EFE"/>
    <w:rsid w:val="007E4F06"/>
    <w:rsid w:val="007E4F0E"/>
    <w:rsid w:val="007E5565"/>
    <w:rsid w:val="007E576D"/>
    <w:rsid w:val="007E5920"/>
    <w:rsid w:val="007E5BB6"/>
    <w:rsid w:val="007E5D2C"/>
    <w:rsid w:val="007E5E1C"/>
    <w:rsid w:val="007E5E55"/>
    <w:rsid w:val="007E6085"/>
    <w:rsid w:val="007E6090"/>
    <w:rsid w:val="007E635D"/>
    <w:rsid w:val="007E6390"/>
    <w:rsid w:val="007E6423"/>
    <w:rsid w:val="007E645C"/>
    <w:rsid w:val="007E650E"/>
    <w:rsid w:val="007E6569"/>
    <w:rsid w:val="007E6701"/>
    <w:rsid w:val="007E67FA"/>
    <w:rsid w:val="007E6820"/>
    <w:rsid w:val="007E6A0D"/>
    <w:rsid w:val="007E6BD0"/>
    <w:rsid w:val="007E6D3B"/>
    <w:rsid w:val="007E7016"/>
    <w:rsid w:val="007E7DBA"/>
    <w:rsid w:val="007E7F49"/>
    <w:rsid w:val="007E7FE2"/>
    <w:rsid w:val="007F00F0"/>
    <w:rsid w:val="007F01D0"/>
    <w:rsid w:val="007F043C"/>
    <w:rsid w:val="007F0493"/>
    <w:rsid w:val="007F0554"/>
    <w:rsid w:val="007F05E8"/>
    <w:rsid w:val="007F0CAC"/>
    <w:rsid w:val="007F1035"/>
    <w:rsid w:val="007F154F"/>
    <w:rsid w:val="007F1894"/>
    <w:rsid w:val="007F1ACD"/>
    <w:rsid w:val="007F1B97"/>
    <w:rsid w:val="007F1DF3"/>
    <w:rsid w:val="007F1EE8"/>
    <w:rsid w:val="007F1FE6"/>
    <w:rsid w:val="007F2347"/>
    <w:rsid w:val="007F2353"/>
    <w:rsid w:val="007F23D9"/>
    <w:rsid w:val="007F2471"/>
    <w:rsid w:val="007F249E"/>
    <w:rsid w:val="007F26A2"/>
    <w:rsid w:val="007F285F"/>
    <w:rsid w:val="007F2886"/>
    <w:rsid w:val="007F2B5B"/>
    <w:rsid w:val="007F310D"/>
    <w:rsid w:val="007F31B9"/>
    <w:rsid w:val="007F31F8"/>
    <w:rsid w:val="007F330A"/>
    <w:rsid w:val="007F3505"/>
    <w:rsid w:val="007F3824"/>
    <w:rsid w:val="007F38C8"/>
    <w:rsid w:val="007F39F8"/>
    <w:rsid w:val="007F3BD6"/>
    <w:rsid w:val="007F3BDD"/>
    <w:rsid w:val="007F3CF2"/>
    <w:rsid w:val="007F3EBD"/>
    <w:rsid w:val="007F4221"/>
    <w:rsid w:val="007F4384"/>
    <w:rsid w:val="007F45A9"/>
    <w:rsid w:val="007F4885"/>
    <w:rsid w:val="007F4970"/>
    <w:rsid w:val="007F4A66"/>
    <w:rsid w:val="007F4AE4"/>
    <w:rsid w:val="007F4C1D"/>
    <w:rsid w:val="007F4E08"/>
    <w:rsid w:val="007F4EF6"/>
    <w:rsid w:val="007F506E"/>
    <w:rsid w:val="007F50F3"/>
    <w:rsid w:val="007F5203"/>
    <w:rsid w:val="007F5208"/>
    <w:rsid w:val="007F58E2"/>
    <w:rsid w:val="007F5DE3"/>
    <w:rsid w:val="007F5E1B"/>
    <w:rsid w:val="007F5E92"/>
    <w:rsid w:val="007F6083"/>
    <w:rsid w:val="007F6152"/>
    <w:rsid w:val="007F622F"/>
    <w:rsid w:val="007F62CD"/>
    <w:rsid w:val="007F6397"/>
    <w:rsid w:val="007F63C3"/>
    <w:rsid w:val="007F646B"/>
    <w:rsid w:val="007F68B8"/>
    <w:rsid w:val="007F6A46"/>
    <w:rsid w:val="007F6F77"/>
    <w:rsid w:val="007F7141"/>
    <w:rsid w:val="007F739D"/>
    <w:rsid w:val="007F73DD"/>
    <w:rsid w:val="007F78C0"/>
    <w:rsid w:val="007F793F"/>
    <w:rsid w:val="007F7EDD"/>
    <w:rsid w:val="008000A5"/>
    <w:rsid w:val="008007EC"/>
    <w:rsid w:val="008009A2"/>
    <w:rsid w:val="00800B3D"/>
    <w:rsid w:val="00800FA8"/>
    <w:rsid w:val="0080160E"/>
    <w:rsid w:val="0080171B"/>
    <w:rsid w:val="00801887"/>
    <w:rsid w:val="00801972"/>
    <w:rsid w:val="00801AD4"/>
    <w:rsid w:val="00801CCA"/>
    <w:rsid w:val="00801FA0"/>
    <w:rsid w:val="00802037"/>
    <w:rsid w:val="00802108"/>
    <w:rsid w:val="0080232E"/>
    <w:rsid w:val="008024B8"/>
    <w:rsid w:val="00802753"/>
    <w:rsid w:val="008029A1"/>
    <w:rsid w:val="00802A90"/>
    <w:rsid w:val="00802E03"/>
    <w:rsid w:val="00802E1E"/>
    <w:rsid w:val="00802FA3"/>
    <w:rsid w:val="00803187"/>
    <w:rsid w:val="0080338C"/>
    <w:rsid w:val="00803F14"/>
    <w:rsid w:val="008040FD"/>
    <w:rsid w:val="0080441C"/>
    <w:rsid w:val="008047E2"/>
    <w:rsid w:val="008048B0"/>
    <w:rsid w:val="008048B1"/>
    <w:rsid w:val="00804B44"/>
    <w:rsid w:val="00804B46"/>
    <w:rsid w:val="00804C91"/>
    <w:rsid w:val="00804C94"/>
    <w:rsid w:val="00804CEE"/>
    <w:rsid w:val="00804F4E"/>
    <w:rsid w:val="008052F4"/>
    <w:rsid w:val="00805452"/>
    <w:rsid w:val="0080561B"/>
    <w:rsid w:val="008057A5"/>
    <w:rsid w:val="008059ED"/>
    <w:rsid w:val="00805BEA"/>
    <w:rsid w:val="00805C16"/>
    <w:rsid w:val="00805F64"/>
    <w:rsid w:val="008060AB"/>
    <w:rsid w:val="00806184"/>
    <w:rsid w:val="00806471"/>
    <w:rsid w:val="0080654F"/>
    <w:rsid w:val="00806824"/>
    <w:rsid w:val="00806B4B"/>
    <w:rsid w:val="00806CC3"/>
    <w:rsid w:val="00806D1A"/>
    <w:rsid w:val="00806DA6"/>
    <w:rsid w:val="00806FAF"/>
    <w:rsid w:val="008071B7"/>
    <w:rsid w:val="008073CF"/>
    <w:rsid w:val="00807491"/>
    <w:rsid w:val="00807524"/>
    <w:rsid w:val="0080761D"/>
    <w:rsid w:val="00807950"/>
    <w:rsid w:val="00807B66"/>
    <w:rsid w:val="00807B71"/>
    <w:rsid w:val="00807C3E"/>
    <w:rsid w:val="00807C5B"/>
    <w:rsid w:val="00807C9D"/>
    <w:rsid w:val="00807D1F"/>
    <w:rsid w:val="00807E0F"/>
    <w:rsid w:val="0081034B"/>
    <w:rsid w:val="00810427"/>
    <w:rsid w:val="008104AD"/>
    <w:rsid w:val="008104DE"/>
    <w:rsid w:val="00810874"/>
    <w:rsid w:val="00810C7B"/>
    <w:rsid w:val="00810D9A"/>
    <w:rsid w:val="00810EE9"/>
    <w:rsid w:val="00811048"/>
    <w:rsid w:val="008110B9"/>
    <w:rsid w:val="008113D9"/>
    <w:rsid w:val="0081174B"/>
    <w:rsid w:val="00811754"/>
    <w:rsid w:val="00811A49"/>
    <w:rsid w:val="00811A82"/>
    <w:rsid w:val="00811DD4"/>
    <w:rsid w:val="00812141"/>
    <w:rsid w:val="00812241"/>
    <w:rsid w:val="00812272"/>
    <w:rsid w:val="0081227D"/>
    <w:rsid w:val="0081250D"/>
    <w:rsid w:val="00812536"/>
    <w:rsid w:val="0081253C"/>
    <w:rsid w:val="008125D5"/>
    <w:rsid w:val="008126A5"/>
    <w:rsid w:val="00812755"/>
    <w:rsid w:val="00812776"/>
    <w:rsid w:val="008129DD"/>
    <w:rsid w:val="00812A0D"/>
    <w:rsid w:val="00812A2D"/>
    <w:rsid w:val="00812A79"/>
    <w:rsid w:val="00812ADC"/>
    <w:rsid w:val="00812B17"/>
    <w:rsid w:val="00812B50"/>
    <w:rsid w:val="00812D7F"/>
    <w:rsid w:val="00812E4B"/>
    <w:rsid w:val="00812EFB"/>
    <w:rsid w:val="008130AC"/>
    <w:rsid w:val="008131BB"/>
    <w:rsid w:val="008131BD"/>
    <w:rsid w:val="008134DA"/>
    <w:rsid w:val="008137F5"/>
    <w:rsid w:val="00813983"/>
    <w:rsid w:val="00813B53"/>
    <w:rsid w:val="00813BDF"/>
    <w:rsid w:val="00813D50"/>
    <w:rsid w:val="00813E2A"/>
    <w:rsid w:val="00813E37"/>
    <w:rsid w:val="00813FBE"/>
    <w:rsid w:val="00814024"/>
    <w:rsid w:val="008144F7"/>
    <w:rsid w:val="0081453C"/>
    <w:rsid w:val="00814551"/>
    <w:rsid w:val="0081464B"/>
    <w:rsid w:val="00814673"/>
    <w:rsid w:val="00814822"/>
    <w:rsid w:val="0081488B"/>
    <w:rsid w:val="00814946"/>
    <w:rsid w:val="008149E0"/>
    <w:rsid w:val="00814B41"/>
    <w:rsid w:val="00814C5B"/>
    <w:rsid w:val="00814C9F"/>
    <w:rsid w:val="00814DE2"/>
    <w:rsid w:val="00814E5C"/>
    <w:rsid w:val="008150E2"/>
    <w:rsid w:val="00815338"/>
    <w:rsid w:val="008154A4"/>
    <w:rsid w:val="00815665"/>
    <w:rsid w:val="008159FF"/>
    <w:rsid w:val="00815AF0"/>
    <w:rsid w:val="00815B2F"/>
    <w:rsid w:val="00815C79"/>
    <w:rsid w:val="00815D96"/>
    <w:rsid w:val="008163F4"/>
    <w:rsid w:val="0081645E"/>
    <w:rsid w:val="0081658B"/>
    <w:rsid w:val="00816851"/>
    <w:rsid w:val="00816967"/>
    <w:rsid w:val="00816A2C"/>
    <w:rsid w:val="008173C5"/>
    <w:rsid w:val="00817487"/>
    <w:rsid w:val="008176E3"/>
    <w:rsid w:val="008177CF"/>
    <w:rsid w:val="008177E1"/>
    <w:rsid w:val="00817AF0"/>
    <w:rsid w:val="00817BB6"/>
    <w:rsid w:val="00817BD8"/>
    <w:rsid w:val="00817CB0"/>
    <w:rsid w:val="00820106"/>
    <w:rsid w:val="00820177"/>
    <w:rsid w:val="0082039C"/>
    <w:rsid w:val="008206FD"/>
    <w:rsid w:val="00820B24"/>
    <w:rsid w:val="00820C77"/>
    <w:rsid w:val="00820D1E"/>
    <w:rsid w:val="00820EE7"/>
    <w:rsid w:val="0082103D"/>
    <w:rsid w:val="0082126F"/>
    <w:rsid w:val="00821559"/>
    <w:rsid w:val="00821662"/>
    <w:rsid w:val="00821710"/>
    <w:rsid w:val="0082185E"/>
    <w:rsid w:val="008219E4"/>
    <w:rsid w:val="00821AC1"/>
    <w:rsid w:val="00821B10"/>
    <w:rsid w:val="00822114"/>
    <w:rsid w:val="00822122"/>
    <w:rsid w:val="008222BD"/>
    <w:rsid w:val="00822401"/>
    <w:rsid w:val="00822449"/>
    <w:rsid w:val="00822743"/>
    <w:rsid w:val="00822D39"/>
    <w:rsid w:val="00822E1A"/>
    <w:rsid w:val="00822F2B"/>
    <w:rsid w:val="00823097"/>
    <w:rsid w:val="00823597"/>
    <w:rsid w:val="008237D0"/>
    <w:rsid w:val="00823864"/>
    <w:rsid w:val="00823CF6"/>
    <w:rsid w:val="00823E11"/>
    <w:rsid w:val="00823E3C"/>
    <w:rsid w:val="00823E45"/>
    <w:rsid w:val="00823E60"/>
    <w:rsid w:val="00823F18"/>
    <w:rsid w:val="0082413E"/>
    <w:rsid w:val="008242D5"/>
    <w:rsid w:val="008242EE"/>
    <w:rsid w:val="00824706"/>
    <w:rsid w:val="0082481E"/>
    <w:rsid w:val="00824853"/>
    <w:rsid w:val="00824D39"/>
    <w:rsid w:val="00824FDD"/>
    <w:rsid w:val="00825027"/>
    <w:rsid w:val="0082502A"/>
    <w:rsid w:val="008251CB"/>
    <w:rsid w:val="0082521C"/>
    <w:rsid w:val="0082543A"/>
    <w:rsid w:val="00825653"/>
    <w:rsid w:val="00825788"/>
    <w:rsid w:val="00825A2A"/>
    <w:rsid w:val="00825EA6"/>
    <w:rsid w:val="00826028"/>
    <w:rsid w:val="00826549"/>
    <w:rsid w:val="008265D4"/>
    <w:rsid w:val="008265E7"/>
    <w:rsid w:val="00826638"/>
    <w:rsid w:val="008266BD"/>
    <w:rsid w:val="00826782"/>
    <w:rsid w:val="008267DD"/>
    <w:rsid w:val="00826A81"/>
    <w:rsid w:val="00826AB3"/>
    <w:rsid w:val="00826CD0"/>
    <w:rsid w:val="00826FBE"/>
    <w:rsid w:val="00826FE9"/>
    <w:rsid w:val="00827019"/>
    <w:rsid w:val="0082717B"/>
    <w:rsid w:val="00827207"/>
    <w:rsid w:val="008272B2"/>
    <w:rsid w:val="008272D8"/>
    <w:rsid w:val="00827585"/>
    <w:rsid w:val="0082759D"/>
    <w:rsid w:val="00827690"/>
    <w:rsid w:val="00827745"/>
    <w:rsid w:val="0082785D"/>
    <w:rsid w:val="00827A39"/>
    <w:rsid w:val="00827A6A"/>
    <w:rsid w:val="00827C6D"/>
    <w:rsid w:val="00827CE2"/>
    <w:rsid w:val="00827FE3"/>
    <w:rsid w:val="0082F241"/>
    <w:rsid w:val="008302CC"/>
    <w:rsid w:val="00830866"/>
    <w:rsid w:val="00830B69"/>
    <w:rsid w:val="00830BF0"/>
    <w:rsid w:val="00830CD2"/>
    <w:rsid w:val="0083119D"/>
    <w:rsid w:val="00831200"/>
    <w:rsid w:val="008312D8"/>
    <w:rsid w:val="0083148C"/>
    <w:rsid w:val="008314D4"/>
    <w:rsid w:val="008315C3"/>
    <w:rsid w:val="00831603"/>
    <w:rsid w:val="0083161C"/>
    <w:rsid w:val="008316D2"/>
    <w:rsid w:val="008319B9"/>
    <w:rsid w:val="00831A70"/>
    <w:rsid w:val="00831AE0"/>
    <w:rsid w:val="00831B23"/>
    <w:rsid w:val="00831B5A"/>
    <w:rsid w:val="00831C70"/>
    <w:rsid w:val="00831C8F"/>
    <w:rsid w:val="00832184"/>
    <w:rsid w:val="008323C0"/>
    <w:rsid w:val="00832546"/>
    <w:rsid w:val="0083259A"/>
    <w:rsid w:val="00832873"/>
    <w:rsid w:val="00832D93"/>
    <w:rsid w:val="0083301E"/>
    <w:rsid w:val="00833077"/>
    <w:rsid w:val="0083325B"/>
    <w:rsid w:val="00833474"/>
    <w:rsid w:val="008334DA"/>
    <w:rsid w:val="008334DD"/>
    <w:rsid w:val="008334F4"/>
    <w:rsid w:val="00833581"/>
    <w:rsid w:val="00833AC1"/>
    <w:rsid w:val="00833AEF"/>
    <w:rsid w:val="00833C41"/>
    <w:rsid w:val="00833DE0"/>
    <w:rsid w:val="00833F64"/>
    <w:rsid w:val="00833FFD"/>
    <w:rsid w:val="00834057"/>
    <w:rsid w:val="008341B6"/>
    <w:rsid w:val="00834230"/>
    <w:rsid w:val="00834292"/>
    <w:rsid w:val="0083437D"/>
    <w:rsid w:val="0083441A"/>
    <w:rsid w:val="008344DD"/>
    <w:rsid w:val="008346D9"/>
    <w:rsid w:val="0083494A"/>
    <w:rsid w:val="00834BC4"/>
    <w:rsid w:val="00834C37"/>
    <w:rsid w:val="00834D40"/>
    <w:rsid w:val="00835007"/>
    <w:rsid w:val="00835127"/>
    <w:rsid w:val="0083545A"/>
    <w:rsid w:val="00835573"/>
    <w:rsid w:val="0083557F"/>
    <w:rsid w:val="008357B9"/>
    <w:rsid w:val="008358F3"/>
    <w:rsid w:val="008359DE"/>
    <w:rsid w:val="00835FE1"/>
    <w:rsid w:val="008360BC"/>
    <w:rsid w:val="00836225"/>
    <w:rsid w:val="00836496"/>
    <w:rsid w:val="00836545"/>
    <w:rsid w:val="00836684"/>
    <w:rsid w:val="008366FD"/>
    <w:rsid w:val="00836864"/>
    <w:rsid w:val="0083696B"/>
    <w:rsid w:val="00836AC7"/>
    <w:rsid w:val="00836B14"/>
    <w:rsid w:val="00836CDE"/>
    <w:rsid w:val="00836E15"/>
    <w:rsid w:val="0083707D"/>
    <w:rsid w:val="00837747"/>
    <w:rsid w:val="0083777F"/>
    <w:rsid w:val="008378DB"/>
    <w:rsid w:val="00837C78"/>
    <w:rsid w:val="00837EC3"/>
    <w:rsid w:val="0084013F"/>
    <w:rsid w:val="00840956"/>
    <w:rsid w:val="00840993"/>
    <w:rsid w:val="00840B5E"/>
    <w:rsid w:val="00840C1E"/>
    <w:rsid w:val="00840C7C"/>
    <w:rsid w:val="00840D15"/>
    <w:rsid w:val="00840F2A"/>
    <w:rsid w:val="008411D4"/>
    <w:rsid w:val="00841293"/>
    <w:rsid w:val="0084130F"/>
    <w:rsid w:val="00841407"/>
    <w:rsid w:val="00841560"/>
    <w:rsid w:val="008416D1"/>
    <w:rsid w:val="008419B8"/>
    <w:rsid w:val="00841E5F"/>
    <w:rsid w:val="00842002"/>
    <w:rsid w:val="00842122"/>
    <w:rsid w:val="0084219C"/>
    <w:rsid w:val="0084220F"/>
    <w:rsid w:val="008422EE"/>
    <w:rsid w:val="00842983"/>
    <w:rsid w:val="008429E6"/>
    <w:rsid w:val="00842D91"/>
    <w:rsid w:val="00842E39"/>
    <w:rsid w:val="00843058"/>
    <w:rsid w:val="00843264"/>
    <w:rsid w:val="00843276"/>
    <w:rsid w:val="008437AF"/>
    <w:rsid w:val="0084394D"/>
    <w:rsid w:val="00843C99"/>
    <w:rsid w:val="00843E7B"/>
    <w:rsid w:val="00843EF2"/>
    <w:rsid w:val="00843F42"/>
    <w:rsid w:val="00844118"/>
    <w:rsid w:val="0084417B"/>
    <w:rsid w:val="00844316"/>
    <w:rsid w:val="00844582"/>
    <w:rsid w:val="008446C7"/>
    <w:rsid w:val="00844751"/>
    <w:rsid w:val="00844B01"/>
    <w:rsid w:val="00844C32"/>
    <w:rsid w:val="00844E5E"/>
    <w:rsid w:val="00844EE9"/>
    <w:rsid w:val="00844EEF"/>
    <w:rsid w:val="0084506B"/>
    <w:rsid w:val="00845102"/>
    <w:rsid w:val="0084514A"/>
    <w:rsid w:val="00845448"/>
    <w:rsid w:val="0084572C"/>
    <w:rsid w:val="0084576F"/>
    <w:rsid w:val="00845926"/>
    <w:rsid w:val="00845AA1"/>
    <w:rsid w:val="00845CF1"/>
    <w:rsid w:val="00845F32"/>
    <w:rsid w:val="00846080"/>
    <w:rsid w:val="0084620E"/>
    <w:rsid w:val="00846332"/>
    <w:rsid w:val="00846921"/>
    <w:rsid w:val="008469EF"/>
    <w:rsid w:val="00846D30"/>
    <w:rsid w:val="00846D7A"/>
    <w:rsid w:val="00846E39"/>
    <w:rsid w:val="00846E9F"/>
    <w:rsid w:val="00846FC8"/>
    <w:rsid w:val="00847158"/>
    <w:rsid w:val="008471D0"/>
    <w:rsid w:val="008477A2"/>
    <w:rsid w:val="008478BA"/>
    <w:rsid w:val="008479A6"/>
    <w:rsid w:val="00847FE5"/>
    <w:rsid w:val="00850126"/>
    <w:rsid w:val="008502B8"/>
    <w:rsid w:val="0085030F"/>
    <w:rsid w:val="0085051F"/>
    <w:rsid w:val="00850600"/>
    <w:rsid w:val="00850936"/>
    <w:rsid w:val="0085098C"/>
    <w:rsid w:val="00850A12"/>
    <w:rsid w:val="00850F49"/>
    <w:rsid w:val="00850FCF"/>
    <w:rsid w:val="008510B6"/>
    <w:rsid w:val="00851517"/>
    <w:rsid w:val="0085151D"/>
    <w:rsid w:val="00851C61"/>
    <w:rsid w:val="00852160"/>
    <w:rsid w:val="00852180"/>
    <w:rsid w:val="00852432"/>
    <w:rsid w:val="008527AB"/>
    <w:rsid w:val="00852DA0"/>
    <w:rsid w:val="00852DB8"/>
    <w:rsid w:val="0085312F"/>
    <w:rsid w:val="00853304"/>
    <w:rsid w:val="0085338A"/>
    <w:rsid w:val="008537BD"/>
    <w:rsid w:val="0085393B"/>
    <w:rsid w:val="0085397C"/>
    <w:rsid w:val="00853D3F"/>
    <w:rsid w:val="008541C9"/>
    <w:rsid w:val="00854344"/>
    <w:rsid w:val="0085443D"/>
    <w:rsid w:val="00854525"/>
    <w:rsid w:val="0085471A"/>
    <w:rsid w:val="00854902"/>
    <w:rsid w:val="00854AC9"/>
    <w:rsid w:val="00854CCC"/>
    <w:rsid w:val="00854DF1"/>
    <w:rsid w:val="00854E09"/>
    <w:rsid w:val="008555B7"/>
    <w:rsid w:val="0085560E"/>
    <w:rsid w:val="00855806"/>
    <w:rsid w:val="008558F6"/>
    <w:rsid w:val="00855CCD"/>
    <w:rsid w:val="00855EBA"/>
    <w:rsid w:val="00855FCC"/>
    <w:rsid w:val="008560D1"/>
    <w:rsid w:val="00856105"/>
    <w:rsid w:val="008564E9"/>
    <w:rsid w:val="00856609"/>
    <w:rsid w:val="00856654"/>
    <w:rsid w:val="0085682D"/>
    <w:rsid w:val="008568D2"/>
    <w:rsid w:val="00856A87"/>
    <w:rsid w:val="00856D4A"/>
    <w:rsid w:val="0085780B"/>
    <w:rsid w:val="0085794F"/>
    <w:rsid w:val="00857B5E"/>
    <w:rsid w:val="00857D09"/>
    <w:rsid w:val="00857F9F"/>
    <w:rsid w:val="00860325"/>
    <w:rsid w:val="0086040E"/>
    <w:rsid w:val="0086045B"/>
    <w:rsid w:val="008604CB"/>
    <w:rsid w:val="008604E5"/>
    <w:rsid w:val="0086078F"/>
    <w:rsid w:val="00860AD1"/>
    <w:rsid w:val="00860E5F"/>
    <w:rsid w:val="00860F4E"/>
    <w:rsid w:val="00861026"/>
    <w:rsid w:val="008610FB"/>
    <w:rsid w:val="00861138"/>
    <w:rsid w:val="008612BB"/>
    <w:rsid w:val="00861441"/>
    <w:rsid w:val="0086152B"/>
    <w:rsid w:val="0086155C"/>
    <w:rsid w:val="00861A77"/>
    <w:rsid w:val="00861ABB"/>
    <w:rsid w:val="00862287"/>
    <w:rsid w:val="008623EE"/>
    <w:rsid w:val="00862415"/>
    <w:rsid w:val="0086248D"/>
    <w:rsid w:val="0086262B"/>
    <w:rsid w:val="0086281F"/>
    <w:rsid w:val="00862982"/>
    <w:rsid w:val="00862BF5"/>
    <w:rsid w:val="00862DA1"/>
    <w:rsid w:val="008634E7"/>
    <w:rsid w:val="008635CB"/>
    <w:rsid w:val="00863A77"/>
    <w:rsid w:val="00863AA6"/>
    <w:rsid w:val="00863C21"/>
    <w:rsid w:val="00863C88"/>
    <w:rsid w:val="00863DFF"/>
    <w:rsid w:val="00863EFA"/>
    <w:rsid w:val="00864244"/>
    <w:rsid w:val="008642C4"/>
    <w:rsid w:val="008645A2"/>
    <w:rsid w:val="008645A6"/>
    <w:rsid w:val="0086465D"/>
    <w:rsid w:val="00864748"/>
    <w:rsid w:val="00864792"/>
    <w:rsid w:val="00864922"/>
    <w:rsid w:val="00864BE5"/>
    <w:rsid w:val="00864CA7"/>
    <w:rsid w:val="00864E2C"/>
    <w:rsid w:val="00864EE4"/>
    <w:rsid w:val="00864F24"/>
    <w:rsid w:val="00864FF9"/>
    <w:rsid w:val="00865490"/>
    <w:rsid w:val="008654CC"/>
    <w:rsid w:val="00865658"/>
    <w:rsid w:val="008656FC"/>
    <w:rsid w:val="00865767"/>
    <w:rsid w:val="0086576C"/>
    <w:rsid w:val="00865A8D"/>
    <w:rsid w:val="00865B3B"/>
    <w:rsid w:val="00865E01"/>
    <w:rsid w:val="00865E05"/>
    <w:rsid w:val="00866015"/>
    <w:rsid w:val="00866151"/>
    <w:rsid w:val="00866222"/>
    <w:rsid w:val="008665B9"/>
    <w:rsid w:val="0086672C"/>
    <w:rsid w:val="008667B4"/>
    <w:rsid w:val="008667BD"/>
    <w:rsid w:val="00866B96"/>
    <w:rsid w:val="00866B97"/>
    <w:rsid w:val="00866CF7"/>
    <w:rsid w:val="00866E6F"/>
    <w:rsid w:val="00866F1F"/>
    <w:rsid w:val="008671CC"/>
    <w:rsid w:val="008673A2"/>
    <w:rsid w:val="00867415"/>
    <w:rsid w:val="0086748B"/>
    <w:rsid w:val="008674B1"/>
    <w:rsid w:val="00867841"/>
    <w:rsid w:val="0086799B"/>
    <w:rsid w:val="00867AC6"/>
    <w:rsid w:val="00870264"/>
    <w:rsid w:val="00870423"/>
    <w:rsid w:val="00870846"/>
    <w:rsid w:val="008708B6"/>
    <w:rsid w:val="00870931"/>
    <w:rsid w:val="00870BB8"/>
    <w:rsid w:val="00870CD1"/>
    <w:rsid w:val="00870F87"/>
    <w:rsid w:val="008711A7"/>
    <w:rsid w:val="0087174A"/>
    <w:rsid w:val="008717DF"/>
    <w:rsid w:val="00871894"/>
    <w:rsid w:val="008719A1"/>
    <w:rsid w:val="008719BA"/>
    <w:rsid w:val="008719E0"/>
    <w:rsid w:val="00871D14"/>
    <w:rsid w:val="00871D4F"/>
    <w:rsid w:val="00871DF4"/>
    <w:rsid w:val="00871F1C"/>
    <w:rsid w:val="008721DB"/>
    <w:rsid w:val="0087241E"/>
    <w:rsid w:val="008725A3"/>
    <w:rsid w:val="008725D5"/>
    <w:rsid w:val="00872865"/>
    <w:rsid w:val="008728DF"/>
    <w:rsid w:val="008729CF"/>
    <w:rsid w:val="00872B95"/>
    <w:rsid w:val="00872E07"/>
    <w:rsid w:val="0087319F"/>
    <w:rsid w:val="008732C5"/>
    <w:rsid w:val="00873345"/>
    <w:rsid w:val="008734D1"/>
    <w:rsid w:val="0087386B"/>
    <w:rsid w:val="008738A1"/>
    <w:rsid w:val="00873A57"/>
    <w:rsid w:val="00873A62"/>
    <w:rsid w:val="00873BCB"/>
    <w:rsid w:val="00873DBB"/>
    <w:rsid w:val="00873E51"/>
    <w:rsid w:val="00873E8F"/>
    <w:rsid w:val="00874098"/>
    <w:rsid w:val="008740BF"/>
    <w:rsid w:val="008743F9"/>
    <w:rsid w:val="0087465A"/>
    <w:rsid w:val="0087485A"/>
    <w:rsid w:val="00874886"/>
    <w:rsid w:val="0087489F"/>
    <w:rsid w:val="00874A6A"/>
    <w:rsid w:val="00875063"/>
    <w:rsid w:val="00875400"/>
    <w:rsid w:val="00875419"/>
    <w:rsid w:val="0087543D"/>
    <w:rsid w:val="00875EBB"/>
    <w:rsid w:val="00876152"/>
    <w:rsid w:val="00876153"/>
    <w:rsid w:val="008766CB"/>
    <w:rsid w:val="008768B0"/>
    <w:rsid w:val="0087695E"/>
    <w:rsid w:val="00876990"/>
    <w:rsid w:val="008769A1"/>
    <w:rsid w:val="008769AF"/>
    <w:rsid w:val="008769E7"/>
    <w:rsid w:val="00876AEC"/>
    <w:rsid w:val="00876C98"/>
    <w:rsid w:val="00876EA5"/>
    <w:rsid w:val="0087704A"/>
    <w:rsid w:val="00877063"/>
    <w:rsid w:val="008772FD"/>
    <w:rsid w:val="00877541"/>
    <w:rsid w:val="00877596"/>
    <w:rsid w:val="00877883"/>
    <w:rsid w:val="0087792C"/>
    <w:rsid w:val="00877C0E"/>
    <w:rsid w:val="00877D0D"/>
    <w:rsid w:val="00880158"/>
    <w:rsid w:val="008803E1"/>
    <w:rsid w:val="00880A1B"/>
    <w:rsid w:val="00880DAC"/>
    <w:rsid w:val="008810AF"/>
    <w:rsid w:val="0088113E"/>
    <w:rsid w:val="00881195"/>
    <w:rsid w:val="00881627"/>
    <w:rsid w:val="00881A25"/>
    <w:rsid w:val="00881A99"/>
    <w:rsid w:val="00881B0E"/>
    <w:rsid w:val="00881B4B"/>
    <w:rsid w:val="00881B65"/>
    <w:rsid w:val="00881E6B"/>
    <w:rsid w:val="0088213E"/>
    <w:rsid w:val="00882257"/>
    <w:rsid w:val="0088225A"/>
    <w:rsid w:val="00882740"/>
    <w:rsid w:val="00882B03"/>
    <w:rsid w:val="00882B90"/>
    <w:rsid w:val="00882BCD"/>
    <w:rsid w:val="00882E68"/>
    <w:rsid w:val="00882FB1"/>
    <w:rsid w:val="00882FE8"/>
    <w:rsid w:val="00883117"/>
    <w:rsid w:val="008831C4"/>
    <w:rsid w:val="008833AF"/>
    <w:rsid w:val="008833BB"/>
    <w:rsid w:val="008837E6"/>
    <w:rsid w:val="00883910"/>
    <w:rsid w:val="00883974"/>
    <w:rsid w:val="00883CBB"/>
    <w:rsid w:val="00883ED1"/>
    <w:rsid w:val="00883ED9"/>
    <w:rsid w:val="00883EDB"/>
    <w:rsid w:val="00883FCA"/>
    <w:rsid w:val="00884051"/>
    <w:rsid w:val="00884307"/>
    <w:rsid w:val="00884318"/>
    <w:rsid w:val="0088456B"/>
    <w:rsid w:val="0088468B"/>
    <w:rsid w:val="008846BF"/>
    <w:rsid w:val="00884756"/>
    <w:rsid w:val="00884C2B"/>
    <w:rsid w:val="00884D3B"/>
    <w:rsid w:val="00885155"/>
    <w:rsid w:val="00885521"/>
    <w:rsid w:val="00885595"/>
    <w:rsid w:val="00885806"/>
    <w:rsid w:val="00885948"/>
    <w:rsid w:val="008859E5"/>
    <w:rsid w:val="00885CBF"/>
    <w:rsid w:val="00885D13"/>
    <w:rsid w:val="00885DAA"/>
    <w:rsid w:val="00885DFA"/>
    <w:rsid w:val="00885ED6"/>
    <w:rsid w:val="00885F3F"/>
    <w:rsid w:val="00886004"/>
    <w:rsid w:val="0088607F"/>
    <w:rsid w:val="008860A1"/>
    <w:rsid w:val="00886663"/>
    <w:rsid w:val="00886876"/>
    <w:rsid w:val="0088691A"/>
    <w:rsid w:val="00886990"/>
    <w:rsid w:val="00886C5A"/>
    <w:rsid w:val="00886E72"/>
    <w:rsid w:val="008877B7"/>
    <w:rsid w:val="008879B2"/>
    <w:rsid w:val="00887A1C"/>
    <w:rsid w:val="00887ADE"/>
    <w:rsid w:val="00887B4D"/>
    <w:rsid w:val="00887D81"/>
    <w:rsid w:val="00887D85"/>
    <w:rsid w:val="00887EDC"/>
    <w:rsid w:val="008900AD"/>
    <w:rsid w:val="008900C0"/>
    <w:rsid w:val="008904E3"/>
    <w:rsid w:val="00890703"/>
    <w:rsid w:val="00890796"/>
    <w:rsid w:val="008907BB"/>
    <w:rsid w:val="00890B0E"/>
    <w:rsid w:val="00890BB7"/>
    <w:rsid w:val="00890CAF"/>
    <w:rsid w:val="00890ECE"/>
    <w:rsid w:val="00890F5C"/>
    <w:rsid w:val="00890FAC"/>
    <w:rsid w:val="008916B5"/>
    <w:rsid w:val="008919FC"/>
    <w:rsid w:val="00891CB4"/>
    <w:rsid w:val="00891D63"/>
    <w:rsid w:val="00891EB1"/>
    <w:rsid w:val="00891F6D"/>
    <w:rsid w:val="00891FCF"/>
    <w:rsid w:val="0089200A"/>
    <w:rsid w:val="00892458"/>
    <w:rsid w:val="008929D8"/>
    <w:rsid w:val="00892CF1"/>
    <w:rsid w:val="00892DE2"/>
    <w:rsid w:val="0089300D"/>
    <w:rsid w:val="008930C7"/>
    <w:rsid w:val="00893344"/>
    <w:rsid w:val="00893423"/>
    <w:rsid w:val="00893689"/>
    <w:rsid w:val="00893805"/>
    <w:rsid w:val="0089385A"/>
    <w:rsid w:val="008938C6"/>
    <w:rsid w:val="008939E1"/>
    <w:rsid w:val="00893AD9"/>
    <w:rsid w:val="00893BE2"/>
    <w:rsid w:val="00893CA0"/>
    <w:rsid w:val="00893E5A"/>
    <w:rsid w:val="00893F13"/>
    <w:rsid w:val="00894473"/>
    <w:rsid w:val="008945B9"/>
    <w:rsid w:val="00894694"/>
    <w:rsid w:val="00894807"/>
    <w:rsid w:val="00894AB5"/>
    <w:rsid w:val="00894CBD"/>
    <w:rsid w:val="00894CCA"/>
    <w:rsid w:val="00894E2F"/>
    <w:rsid w:val="00895297"/>
    <w:rsid w:val="008952B3"/>
    <w:rsid w:val="008953F2"/>
    <w:rsid w:val="0089569A"/>
    <w:rsid w:val="00895701"/>
    <w:rsid w:val="008958E2"/>
    <w:rsid w:val="00895B7A"/>
    <w:rsid w:val="00895BBD"/>
    <w:rsid w:val="00895E2D"/>
    <w:rsid w:val="00895E45"/>
    <w:rsid w:val="00895FF3"/>
    <w:rsid w:val="008969EA"/>
    <w:rsid w:val="00896A43"/>
    <w:rsid w:val="00896B3A"/>
    <w:rsid w:val="00896C42"/>
    <w:rsid w:val="00896ED1"/>
    <w:rsid w:val="008976CF"/>
    <w:rsid w:val="00897855"/>
    <w:rsid w:val="00897C00"/>
    <w:rsid w:val="00897CD0"/>
    <w:rsid w:val="00897F43"/>
    <w:rsid w:val="008A0287"/>
    <w:rsid w:val="008A03D0"/>
    <w:rsid w:val="008A05C5"/>
    <w:rsid w:val="008A0618"/>
    <w:rsid w:val="008A074B"/>
    <w:rsid w:val="008A083C"/>
    <w:rsid w:val="008A09A7"/>
    <w:rsid w:val="008A0A10"/>
    <w:rsid w:val="008A0BC3"/>
    <w:rsid w:val="008A0BC7"/>
    <w:rsid w:val="008A0D97"/>
    <w:rsid w:val="008A1043"/>
    <w:rsid w:val="008A10E8"/>
    <w:rsid w:val="008A1278"/>
    <w:rsid w:val="008A1324"/>
    <w:rsid w:val="008A1366"/>
    <w:rsid w:val="008A146C"/>
    <w:rsid w:val="008A1655"/>
    <w:rsid w:val="008A19D9"/>
    <w:rsid w:val="008A1C93"/>
    <w:rsid w:val="008A1E9A"/>
    <w:rsid w:val="008A2073"/>
    <w:rsid w:val="008A213D"/>
    <w:rsid w:val="008A2430"/>
    <w:rsid w:val="008A2815"/>
    <w:rsid w:val="008A2833"/>
    <w:rsid w:val="008A28CB"/>
    <w:rsid w:val="008A298E"/>
    <w:rsid w:val="008A2B7E"/>
    <w:rsid w:val="008A2E6A"/>
    <w:rsid w:val="008A2E81"/>
    <w:rsid w:val="008A3016"/>
    <w:rsid w:val="008A36AE"/>
    <w:rsid w:val="008A3810"/>
    <w:rsid w:val="008A3908"/>
    <w:rsid w:val="008A3A38"/>
    <w:rsid w:val="008A3D59"/>
    <w:rsid w:val="008A40BA"/>
    <w:rsid w:val="008A425E"/>
    <w:rsid w:val="008A44E2"/>
    <w:rsid w:val="008A45CC"/>
    <w:rsid w:val="008A468E"/>
    <w:rsid w:val="008A4724"/>
    <w:rsid w:val="008A48E4"/>
    <w:rsid w:val="008A49AD"/>
    <w:rsid w:val="008A4A39"/>
    <w:rsid w:val="008A4BC2"/>
    <w:rsid w:val="008A4BD2"/>
    <w:rsid w:val="008A4E70"/>
    <w:rsid w:val="008A4FA5"/>
    <w:rsid w:val="008A5166"/>
    <w:rsid w:val="008A525D"/>
    <w:rsid w:val="008A5332"/>
    <w:rsid w:val="008A5585"/>
    <w:rsid w:val="008A5755"/>
    <w:rsid w:val="008A57F5"/>
    <w:rsid w:val="008A5BC2"/>
    <w:rsid w:val="008A5C9B"/>
    <w:rsid w:val="008A5CCC"/>
    <w:rsid w:val="008A5CD5"/>
    <w:rsid w:val="008A5DC6"/>
    <w:rsid w:val="008A5EB0"/>
    <w:rsid w:val="008A5FD2"/>
    <w:rsid w:val="008A61DF"/>
    <w:rsid w:val="008A62F1"/>
    <w:rsid w:val="008A6396"/>
    <w:rsid w:val="008A646B"/>
    <w:rsid w:val="008A6653"/>
    <w:rsid w:val="008A680E"/>
    <w:rsid w:val="008A6C3A"/>
    <w:rsid w:val="008A6E71"/>
    <w:rsid w:val="008A6F29"/>
    <w:rsid w:val="008A72BB"/>
    <w:rsid w:val="008A7371"/>
    <w:rsid w:val="008A7451"/>
    <w:rsid w:val="008A78BF"/>
    <w:rsid w:val="008A7A05"/>
    <w:rsid w:val="008A7DDC"/>
    <w:rsid w:val="008A7E9F"/>
    <w:rsid w:val="008A7ECB"/>
    <w:rsid w:val="008B0125"/>
    <w:rsid w:val="008B0141"/>
    <w:rsid w:val="008B01A1"/>
    <w:rsid w:val="008B02DB"/>
    <w:rsid w:val="008B053C"/>
    <w:rsid w:val="008B0607"/>
    <w:rsid w:val="008B06F0"/>
    <w:rsid w:val="008B0741"/>
    <w:rsid w:val="008B088D"/>
    <w:rsid w:val="008B08AD"/>
    <w:rsid w:val="008B091C"/>
    <w:rsid w:val="008B092F"/>
    <w:rsid w:val="008B0C4F"/>
    <w:rsid w:val="008B0F81"/>
    <w:rsid w:val="008B118B"/>
    <w:rsid w:val="008B1292"/>
    <w:rsid w:val="008B1313"/>
    <w:rsid w:val="008B149C"/>
    <w:rsid w:val="008B14B2"/>
    <w:rsid w:val="008B15CB"/>
    <w:rsid w:val="008B1951"/>
    <w:rsid w:val="008B1A79"/>
    <w:rsid w:val="008B1DA2"/>
    <w:rsid w:val="008B1DBE"/>
    <w:rsid w:val="008B209A"/>
    <w:rsid w:val="008B234E"/>
    <w:rsid w:val="008B2504"/>
    <w:rsid w:val="008B2754"/>
    <w:rsid w:val="008B2764"/>
    <w:rsid w:val="008B2971"/>
    <w:rsid w:val="008B29C0"/>
    <w:rsid w:val="008B2B30"/>
    <w:rsid w:val="008B2BC8"/>
    <w:rsid w:val="008B2DFB"/>
    <w:rsid w:val="008B2F72"/>
    <w:rsid w:val="008B305D"/>
    <w:rsid w:val="008B30DD"/>
    <w:rsid w:val="008B31B4"/>
    <w:rsid w:val="008B32F4"/>
    <w:rsid w:val="008B34C3"/>
    <w:rsid w:val="008B38EF"/>
    <w:rsid w:val="008B3A8D"/>
    <w:rsid w:val="008B3D88"/>
    <w:rsid w:val="008B4379"/>
    <w:rsid w:val="008B4545"/>
    <w:rsid w:val="008B486C"/>
    <w:rsid w:val="008B4F8F"/>
    <w:rsid w:val="008B4F99"/>
    <w:rsid w:val="008B4FD9"/>
    <w:rsid w:val="008B5022"/>
    <w:rsid w:val="008B50EB"/>
    <w:rsid w:val="008B5532"/>
    <w:rsid w:val="008B5A67"/>
    <w:rsid w:val="008B5BF4"/>
    <w:rsid w:val="008B5F2E"/>
    <w:rsid w:val="008B60AD"/>
    <w:rsid w:val="008B6166"/>
    <w:rsid w:val="008B61A3"/>
    <w:rsid w:val="008B6251"/>
    <w:rsid w:val="008B6261"/>
    <w:rsid w:val="008B62BB"/>
    <w:rsid w:val="008B63E9"/>
    <w:rsid w:val="008B6469"/>
    <w:rsid w:val="008B671B"/>
    <w:rsid w:val="008B6803"/>
    <w:rsid w:val="008B6936"/>
    <w:rsid w:val="008B6943"/>
    <w:rsid w:val="008B695E"/>
    <w:rsid w:val="008B697D"/>
    <w:rsid w:val="008B6D66"/>
    <w:rsid w:val="008B7146"/>
    <w:rsid w:val="008B7297"/>
    <w:rsid w:val="008B758B"/>
    <w:rsid w:val="008B778D"/>
    <w:rsid w:val="008B7933"/>
    <w:rsid w:val="008B7F2A"/>
    <w:rsid w:val="008B7FF0"/>
    <w:rsid w:val="008C0242"/>
    <w:rsid w:val="008C05C4"/>
    <w:rsid w:val="008C0A2B"/>
    <w:rsid w:val="008C0AB2"/>
    <w:rsid w:val="008C0C9E"/>
    <w:rsid w:val="008C0EB4"/>
    <w:rsid w:val="008C1071"/>
    <w:rsid w:val="008C1087"/>
    <w:rsid w:val="008C11A0"/>
    <w:rsid w:val="008C1235"/>
    <w:rsid w:val="008C138C"/>
    <w:rsid w:val="008C13A7"/>
    <w:rsid w:val="008C142A"/>
    <w:rsid w:val="008C1471"/>
    <w:rsid w:val="008C159A"/>
    <w:rsid w:val="008C15A2"/>
    <w:rsid w:val="008C1611"/>
    <w:rsid w:val="008C16BC"/>
    <w:rsid w:val="008C1925"/>
    <w:rsid w:val="008C1A12"/>
    <w:rsid w:val="008C1A6F"/>
    <w:rsid w:val="008C1C88"/>
    <w:rsid w:val="008C1DE1"/>
    <w:rsid w:val="008C2045"/>
    <w:rsid w:val="008C2177"/>
    <w:rsid w:val="008C2309"/>
    <w:rsid w:val="008C24AC"/>
    <w:rsid w:val="008C26B8"/>
    <w:rsid w:val="008C288A"/>
    <w:rsid w:val="008C28C4"/>
    <w:rsid w:val="008C28DB"/>
    <w:rsid w:val="008C297C"/>
    <w:rsid w:val="008C2CD2"/>
    <w:rsid w:val="008C2D67"/>
    <w:rsid w:val="008C2DB3"/>
    <w:rsid w:val="008C2DCA"/>
    <w:rsid w:val="008C2E33"/>
    <w:rsid w:val="008C300A"/>
    <w:rsid w:val="008C309C"/>
    <w:rsid w:val="008C30BF"/>
    <w:rsid w:val="008C3199"/>
    <w:rsid w:val="008C31D5"/>
    <w:rsid w:val="008C3228"/>
    <w:rsid w:val="008C326D"/>
    <w:rsid w:val="008C38ED"/>
    <w:rsid w:val="008C394D"/>
    <w:rsid w:val="008C3C5B"/>
    <w:rsid w:val="008C3D1C"/>
    <w:rsid w:val="008C3D4C"/>
    <w:rsid w:val="008C3D66"/>
    <w:rsid w:val="008C40EE"/>
    <w:rsid w:val="008C4277"/>
    <w:rsid w:val="008C43A9"/>
    <w:rsid w:val="008C4711"/>
    <w:rsid w:val="008C47B9"/>
    <w:rsid w:val="008C483D"/>
    <w:rsid w:val="008C4C6F"/>
    <w:rsid w:val="008C4C7C"/>
    <w:rsid w:val="008C4CFD"/>
    <w:rsid w:val="008C4DE3"/>
    <w:rsid w:val="008C4FA8"/>
    <w:rsid w:val="008C4FAF"/>
    <w:rsid w:val="008C538F"/>
    <w:rsid w:val="008C5504"/>
    <w:rsid w:val="008C5536"/>
    <w:rsid w:val="008C553A"/>
    <w:rsid w:val="008C5736"/>
    <w:rsid w:val="008C58B4"/>
    <w:rsid w:val="008C5C8B"/>
    <w:rsid w:val="008C5CEB"/>
    <w:rsid w:val="008C6026"/>
    <w:rsid w:val="008C6030"/>
    <w:rsid w:val="008C6518"/>
    <w:rsid w:val="008C67C2"/>
    <w:rsid w:val="008C68AF"/>
    <w:rsid w:val="008C6A43"/>
    <w:rsid w:val="008C6B19"/>
    <w:rsid w:val="008C6DDB"/>
    <w:rsid w:val="008C6E0D"/>
    <w:rsid w:val="008C7111"/>
    <w:rsid w:val="008C748C"/>
    <w:rsid w:val="008C74E1"/>
    <w:rsid w:val="008C75CB"/>
    <w:rsid w:val="008C75FE"/>
    <w:rsid w:val="008C7627"/>
    <w:rsid w:val="008C780F"/>
    <w:rsid w:val="008C78C1"/>
    <w:rsid w:val="008C7911"/>
    <w:rsid w:val="008C7C6A"/>
    <w:rsid w:val="008C7F2B"/>
    <w:rsid w:val="008D0203"/>
    <w:rsid w:val="008D0331"/>
    <w:rsid w:val="008D0601"/>
    <w:rsid w:val="008D0721"/>
    <w:rsid w:val="008D0862"/>
    <w:rsid w:val="008D0D2F"/>
    <w:rsid w:val="008D0E70"/>
    <w:rsid w:val="008D1282"/>
    <w:rsid w:val="008D1666"/>
    <w:rsid w:val="008D1711"/>
    <w:rsid w:val="008D177D"/>
    <w:rsid w:val="008D19BB"/>
    <w:rsid w:val="008D1A54"/>
    <w:rsid w:val="008D1EE1"/>
    <w:rsid w:val="008D1FCA"/>
    <w:rsid w:val="008D22CA"/>
    <w:rsid w:val="008D241D"/>
    <w:rsid w:val="008D258D"/>
    <w:rsid w:val="008D269F"/>
    <w:rsid w:val="008D2995"/>
    <w:rsid w:val="008D2AB3"/>
    <w:rsid w:val="008D2B25"/>
    <w:rsid w:val="008D2BAA"/>
    <w:rsid w:val="008D2BE7"/>
    <w:rsid w:val="008D2C2F"/>
    <w:rsid w:val="008D2DD6"/>
    <w:rsid w:val="008D2EFA"/>
    <w:rsid w:val="008D2FB0"/>
    <w:rsid w:val="008D2FEF"/>
    <w:rsid w:val="008D3079"/>
    <w:rsid w:val="008D323E"/>
    <w:rsid w:val="008D3482"/>
    <w:rsid w:val="008D358E"/>
    <w:rsid w:val="008D36F6"/>
    <w:rsid w:val="008D3852"/>
    <w:rsid w:val="008D399D"/>
    <w:rsid w:val="008D3AB1"/>
    <w:rsid w:val="008D3C59"/>
    <w:rsid w:val="008D3E18"/>
    <w:rsid w:val="008D3E1E"/>
    <w:rsid w:val="008D42EB"/>
    <w:rsid w:val="008D43F8"/>
    <w:rsid w:val="008D4414"/>
    <w:rsid w:val="008D44BA"/>
    <w:rsid w:val="008D45B6"/>
    <w:rsid w:val="008D479A"/>
    <w:rsid w:val="008D4847"/>
    <w:rsid w:val="008D4927"/>
    <w:rsid w:val="008D4A82"/>
    <w:rsid w:val="008D4B3F"/>
    <w:rsid w:val="008D4C72"/>
    <w:rsid w:val="008D4C7E"/>
    <w:rsid w:val="008D4F6D"/>
    <w:rsid w:val="008D4FA2"/>
    <w:rsid w:val="008D5029"/>
    <w:rsid w:val="008D51FA"/>
    <w:rsid w:val="008D53F7"/>
    <w:rsid w:val="008D5433"/>
    <w:rsid w:val="008D5509"/>
    <w:rsid w:val="008D5601"/>
    <w:rsid w:val="008D5748"/>
    <w:rsid w:val="008D5B76"/>
    <w:rsid w:val="008D5DCA"/>
    <w:rsid w:val="008D5F15"/>
    <w:rsid w:val="008D5F6D"/>
    <w:rsid w:val="008D6098"/>
    <w:rsid w:val="008D61CC"/>
    <w:rsid w:val="008D68C8"/>
    <w:rsid w:val="008D6B24"/>
    <w:rsid w:val="008D6E11"/>
    <w:rsid w:val="008D6E3A"/>
    <w:rsid w:val="008D6F62"/>
    <w:rsid w:val="008D7039"/>
    <w:rsid w:val="008D70FA"/>
    <w:rsid w:val="008D75A8"/>
    <w:rsid w:val="008D767A"/>
    <w:rsid w:val="008D77A5"/>
    <w:rsid w:val="008D78A9"/>
    <w:rsid w:val="008D7B6E"/>
    <w:rsid w:val="008D7B8C"/>
    <w:rsid w:val="008D7D4C"/>
    <w:rsid w:val="008D7D95"/>
    <w:rsid w:val="008D7F19"/>
    <w:rsid w:val="008E00CE"/>
    <w:rsid w:val="008E077A"/>
    <w:rsid w:val="008E07AB"/>
    <w:rsid w:val="008E0822"/>
    <w:rsid w:val="008E08E3"/>
    <w:rsid w:val="008E0A9A"/>
    <w:rsid w:val="008E0B38"/>
    <w:rsid w:val="008E0E8F"/>
    <w:rsid w:val="008E10F9"/>
    <w:rsid w:val="008E11EA"/>
    <w:rsid w:val="008E126C"/>
    <w:rsid w:val="008E12C5"/>
    <w:rsid w:val="008E14C0"/>
    <w:rsid w:val="008E1A36"/>
    <w:rsid w:val="008E1DAA"/>
    <w:rsid w:val="008E1ED1"/>
    <w:rsid w:val="008E2070"/>
    <w:rsid w:val="008E2105"/>
    <w:rsid w:val="008E211B"/>
    <w:rsid w:val="008E2164"/>
    <w:rsid w:val="008E22D6"/>
    <w:rsid w:val="008E233B"/>
    <w:rsid w:val="008E2606"/>
    <w:rsid w:val="008E2801"/>
    <w:rsid w:val="008E2819"/>
    <w:rsid w:val="008E291B"/>
    <w:rsid w:val="008E2A06"/>
    <w:rsid w:val="008E2C73"/>
    <w:rsid w:val="008E2E0B"/>
    <w:rsid w:val="008E2EB3"/>
    <w:rsid w:val="008E2F58"/>
    <w:rsid w:val="008E3108"/>
    <w:rsid w:val="008E378B"/>
    <w:rsid w:val="008E37DE"/>
    <w:rsid w:val="008E3C9D"/>
    <w:rsid w:val="008E427D"/>
    <w:rsid w:val="008E4595"/>
    <w:rsid w:val="008E4633"/>
    <w:rsid w:val="008E4A01"/>
    <w:rsid w:val="008E4BD1"/>
    <w:rsid w:val="008E4C6A"/>
    <w:rsid w:val="008E4CC9"/>
    <w:rsid w:val="008E4D51"/>
    <w:rsid w:val="008E4EBB"/>
    <w:rsid w:val="008E4FDE"/>
    <w:rsid w:val="008E50D0"/>
    <w:rsid w:val="008E527F"/>
    <w:rsid w:val="008E529B"/>
    <w:rsid w:val="008E5346"/>
    <w:rsid w:val="008E562A"/>
    <w:rsid w:val="008E57F9"/>
    <w:rsid w:val="008E5910"/>
    <w:rsid w:val="008E5B9A"/>
    <w:rsid w:val="008E5CBA"/>
    <w:rsid w:val="008E5D51"/>
    <w:rsid w:val="008E5D97"/>
    <w:rsid w:val="008E619F"/>
    <w:rsid w:val="008E61CE"/>
    <w:rsid w:val="008E64A8"/>
    <w:rsid w:val="008E65F4"/>
    <w:rsid w:val="008E6618"/>
    <w:rsid w:val="008E6697"/>
    <w:rsid w:val="008E67DA"/>
    <w:rsid w:val="008E689D"/>
    <w:rsid w:val="008E69B4"/>
    <w:rsid w:val="008E6D00"/>
    <w:rsid w:val="008E6EEB"/>
    <w:rsid w:val="008E6FC8"/>
    <w:rsid w:val="008E7525"/>
    <w:rsid w:val="008E7610"/>
    <w:rsid w:val="008E7A4E"/>
    <w:rsid w:val="008E7CE9"/>
    <w:rsid w:val="008F017C"/>
    <w:rsid w:val="008F0242"/>
    <w:rsid w:val="008F0475"/>
    <w:rsid w:val="008F0487"/>
    <w:rsid w:val="008F078E"/>
    <w:rsid w:val="008F09DF"/>
    <w:rsid w:val="008F0ABA"/>
    <w:rsid w:val="008F0DBF"/>
    <w:rsid w:val="008F11C0"/>
    <w:rsid w:val="008F11E5"/>
    <w:rsid w:val="008F13F0"/>
    <w:rsid w:val="008F1406"/>
    <w:rsid w:val="008F163E"/>
    <w:rsid w:val="008F16F7"/>
    <w:rsid w:val="008F1B03"/>
    <w:rsid w:val="008F1C73"/>
    <w:rsid w:val="008F207D"/>
    <w:rsid w:val="008F2155"/>
    <w:rsid w:val="008F222A"/>
    <w:rsid w:val="008F22C5"/>
    <w:rsid w:val="008F2363"/>
    <w:rsid w:val="008F2642"/>
    <w:rsid w:val="008F2960"/>
    <w:rsid w:val="008F2ACF"/>
    <w:rsid w:val="008F2B1B"/>
    <w:rsid w:val="008F2D4E"/>
    <w:rsid w:val="008F2F2D"/>
    <w:rsid w:val="008F2F3F"/>
    <w:rsid w:val="008F2FF0"/>
    <w:rsid w:val="008F3006"/>
    <w:rsid w:val="008F3041"/>
    <w:rsid w:val="008F313B"/>
    <w:rsid w:val="008F3159"/>
    <w:rsid w:val="008F329E"/>
    <w:rsid w:val="008F3331"/>
    <w:rsid w:val="008F3384"/>
    <w:rsid w:val="008F343F"/>
    <w:rsid w:val="008F349D"/>
    <w:rsid w:val="008F36BD"/>
    <w:rsid w:val="008F3DB3"/>
    <w:rsid w:val="008F3EEA"/>
    <w:rsid w:val="008F43F6"/>
    <w:rsid w:val="008F4431"/>
    <w:rsid w:val="008F44FB"/>
    <w:rsid w:val="008F45DF"/>
    <w:rsid w:val="008F461E"/>
    <w:rsid w:val="008F4961"/>
    <w:rsid w:val="008F4F8E"/>
    <w:rsid w:val="008F4FC6"/>
    <w:rsid w:val="008F5102"/>
    <w:rsid w:val="008F544D"/>
    <w:rsid w:val="008F54C6"/>
    <w:rsid w:val="008F5513"/>
    <w:rsid w:val="008F55C5"/>
    <w:rsid w:val="008F593B"/>
    <w:rsid w:val="008F59F7"/>
    <w:rsid w:val="008F62FB"/>
    <w:rsid w:val="008F6319"/>
    <w:rsid w:val="008F631B"/>
    <w:rsid w:val="008F67F3"/>
    <w:rsid w:val="008F69BA"/>
    <w:rsid w:val="008F6C70"/>
    <w:rsid w:val="008F6EBC"/>
    <w:rsid w:val="008F6F0F"/>
    <w:rsid w:val="008F7183"/>
    <w:rsid w:val="008F71ED"/>
    <w:rsid w:val="008F7271"/>
    <w:rsid w:val="008F72AA"/>
    <w:rsid w:val="008F7396"/>
    <w:rsid w:val="008F7508"/>
    <w:rsid w:val="008F7A6A"/>
    <w:rsid w:val="008F7C14"/>
    <w:rsid w:val="008F7D26"/>
    <w:rsid w:val="008F7E60"/>
    <w:rsid w:val="008F7FDB"/>
    <w:rsid w:val="00900110"/>
    <w:rsid w:val="0090031D"/>
    <w:rsid w:val="00900531"/>
    <w:rsid w:val="009005DB"/>
    <w:rsid w:val="009006BA"/>
    <w:rsid w:val="00900790"/>
    <w:rsid w:val="00900828"/>
    <w:rsid w:val="00900A8F"/>
    <w:rsid w:val="00900E8F"/>
    <w:rsid w:val="00900F39"/>
    <w:rsid w:val="00900F79"/>
    <w:rsid w:val="00901041"/>
    <w:rsid w:val="0090113E"/>
    <w:rsid w:val="009011E4"/>
    <w:rsid w:val="00901411"/>
    <w:rsid w:val="0090143A"/>
    <w:rsid w:val="009014D2"/>
    <w:rsid w:val="00901783"/>
    <w:rsid w:val="00901CC7"/>
    <w:rsid w:val="00901E5D"/>
    <w:rsid w:val="00901FB2"/>
    <w:rsid w:val="00902174"/>
    <w:rsid w:val="00902435"/>
    <w:rsid w:val="0090246E"/>
    <w:rsid w:val="00902717"/>
    <w:rsid w:val="00902A4A"/>
    <w:rsid w:val="00902B1F"/>
    <w:rsid w:val="00902B6D"/>
    <w:rsid w:val="00902D52"/>
    <w:rsid w:val="00902D9E"/>
    <w:rsid w:val="00902E50"/>
    <w:rsid w:val="00903151"/>
    <w:rsid w:val="00903596"/>
    <w:rsid w:val="009035A7"/>
    <w:rsid w:val="009036A3"/>
    <w:rsid w:val="009036FC"/>
    <w:rsid w:val="00903726"/>
    <w:rsid w:val="0090375C"/>
    <w:rsid w:val="00903920"/>
    <w:rsid w:val="00903991"/>
    <w:rsid w:val="00903A48"/>
    <w:rsid w:val="00903A4B"/>
    <w:rsid w:val="00903A9D"/>
    <w:rsid w:val="00903C75"/>
    <w:rsid w:val="00903FBA"/>
    <w:rsid w:val="00904235"/>
    <w:rsid w:val="0090429A"/>
    <w:rsid w:val="009044BE"/>
    <w:rsid w:val="00904507"/>
    <w:rsid w:val="00905010"/>
    <w:rsid w:val="009050C0"/>
    <w:rsid w:val="009053CF"/>
    <w:rsid w:val="009053F5"/>
    <w:rsid w:val="009055EB"/>
    <w:rsid w:val="0090591A"/>
    <w:rsid w:val="00905A81"/>
    <w:rsid w:val="00905CAE"/>
    <w:rsid w:val="00905EC1"/>
    <w:rsid w:val="00906058"/>
    <w:rsid w:val="00906245"/>
    <w:rsid w:val="00906270"/>
    <w:rsid w:val="00906363"/>
    <w:rsid w:val="0090646D"/>
    <w:rsid w:val="00906576"/>
    <w:rsid w:val="00906670"/>
    <w:rsid w:val="009067A9"/>
    <w:rsid w:val="009069BE"/>
    <w:rsid w:val="00906ABE"/>
    <w:rsid w:val="00906E18"/>
    <w:rsid w:val="00906EAF"/>
    <w:rsid w:val="00906EFF"/>
    <w:rsid w:val="00907447"/>
    <w:rsid w:val="00907586"/>
    <w:rsid w:val="009076C6"/>
    <w:rsid w:val="00907715"/>
    <w:rsid w:val="009077BC"/>
    <w:rsid w:val="00907918"/>
    <w:rsid w:val="00907936"/>
    <w:rsid w:val="00907B36"/>
    <w:rsid w:val="00907D6C"/>
    <w:rsid w:val="00907F5E"/>
    <w:rsid w:val="00907F6E"/>
    <w:rsid w:val="00910069"/>
    <w:rsid w:val="00910168"/>
    <w:rsid w:val="009101CE"/>
    <w:rsid w:val="009102AE"/>
    <w:rsid w:val="009104A5"/>
    <w:rsid w:val="0091099E"/>
    <w:rsid w:val="009109A2"/>
    <w:rsid w:val="00910ABC"/>
    <w:rsid w:val="00911016"/>
    <w:rsid w:val="00911160"/>
    <w:rsid w:val="009112E8"/>
    <w:rsid w:val="0091150C"/>
    <w:rsid w:val="0091163D"/>
    <w:rsid w:val="00911777"/>
    <w:rsid w:val="009117C6"/>
    <w:rsid w:val="009118D0"/>
    <w:rsid w:val="00911C22"/>
    <w:rsid w:val="00911EC2"/>
    <w:rsid w:val="00911F83"/>
    <w:rsid w:val="009125A5"/>
    <w:rsid w:val="009126D7"/>
    <w:rsid w:val="0091275D"/>
    <w:rsid w:val="00912775"/>
    <w:rsid w:val="0091291A"/>
    <w:rsid w:val="00912C84"/>
    <w:rsid w:val="00912DA6"/>
    <w:rsid w:val="00912DC3"/>
    <w:rsid w:val="00912E1A"/>
    <w:rsid w:val="00912E96"/>
    <w:rsid w:val="00913205"/>
    <w:rsid w:val="00913328"/>
    <w:rsid w:val="0091355F"/>
    <w:rsid w:val="0091385D"/>
    <w:rsid w:val="00913C96"/>
    <w:rsid w:val="00913E6E"/>
    <w:rsid w:val="00913F4F"/>
    <w:rsid w:val="00914132"/>
    <w:rsid w:val="00914406"/>
    <w:rsid w:val="0091453F"/>
    <w:rsid w:val="009145C0"/>
    <w:rsid w:val="009146BC"/>
    <w:rsid w:val="0091477E"/>
    <w:rsid w:val="00914857"/>
    <w:rsid w:val="00914B08"/>
    <w:rsid w:val="00914B47"/>
    <w:rsid w:val="00914F29"/>
    <w:rsid w:val="00915245"/>
    <w:rsid w:val="00915283"/>
    <w:rsid w:val="0091555E"/>
    <w:rsid w:val="00915572"/>
    <w:rsid w:val="00915591"/>
    <w:rsid w:val="00915717"/>
    <w:rsid w:val="009157CF"/>
    <w:rsid w:val="00915B98"/>
    <w:rsid w:val="00915C03"/>
    <w:rsid w:val="00915CDA"/>
    <w:rsid w:val="009160E7"/>
    <w:rsid w:val="00916231"/>
    <w:rsid w:val="0091649D"/>
    <w:rsid w:val="009167F0"/>
    <w:rsid w:val="00916949"/>
    <w:rsid w:val="00916A08"/>
    <w:rsid w:val="00916A48"/>
    <w:rsid w:val="00916C59"/>
    <w:rsid w:val="00916D17"/>
    <w:rsid w:val="00917042"/>
    <w:rsid w:val="00917319"/>
    <w:rsid w:val="00917527"/>
    <w:rsid w:val="009179D2"/>
    <w:rsid w:val="00920177"/>
    <w:rsid w:val="00920519"/>
    <w:rsid w:val="0092056E"/>
    <w:rsid w:val="0092065F"/>
    <w:rsid w:val="00920712"/>
    <w:rsid w:val="00920A88"/>
    <w:rsid w:val="00920C2A"/>
    <w:rsid w:val="00920C62"/>
    <w:rsid w:val="00921053"/>
    <w:rsid w:val="0092114C"/>
    <w:rsid w:val="009217FA"/>
    <w:rsid w:val="00921A32"/>
    <w:rsid w:val="00921A75"/>
    <w:rsid w:val="00921BA5"/>
    <w:rsid w:val="00921D78"/>
    <w:rsid w:val="0092212D"/>
    <w:rsid w:val="009224CF"/>
    <w:rsid w:val="009226C3"/>
    <w:rsid w:val="00922858"/>
    <w:rsid w:val="009228A2"/>
    <w:rsid w:val="00922A04"/>
    <w:rsid w:val="00922AB5"/>
    <w:rsid w:val="00922C88"/>
    <w:rsid w:val="00922EED"/>
    <w:rsid w:val="00922FB1"/>
    <w:rsid w:val="00922FE4"/>
    <w:rsid w:val="00923270"/>
    <w:rsid w:val="009233E2"/>
    <w:rsid w:val="00923521"/>
    <w:rsid w:val="00923A21"/>
    <w:rsid w:val="00923AA2"/>
    <w:rsid w:val="00923AA5"/>
    <w:rsid w:val="00923C8E"/>
    <w:rsid w:val="00923DA5"/>
    <w:rsid w:val="00923E3D"/>
    <w:rsid w:val="00923EE5"/>
    <w:rsid w:val="009241E1"/>
    <w:rsid w:val="00924231"/>
    <w:rsid w:val="00924398"/>
    <w:rsid w:val="0092443F"/>
    <w:rsid w:val="0092456B"/>
    <w:rsid w:val="009248E9"/>
    <w:rsid w:val="00924A9B"/>
    <w:rsid w:val="00924D47"/>
    <w:rsid w:val="00924DCB"/>
    <w:rsid w:val="00924EAC"/>
    <w:rsid w:val="00924FBE"/>
    <w:rsid w:val="00925135"/>
    <w:rsid w:val="009251ED"/>
    <w:rsid w:val="0092536D"/>
    <w:rsid w:val="0092579C"/>
    <w:rsid w:val="00925815"/>
    <w:rsid w:val="00925967"/>
    <w:rsid w:val="009259F2"/>
    <w:rsid w:val="00925CD6"/>
    <w:rsid w:val="009261F3"/>
    <w:rsid w:val="009261F5"/>
    <w:rsid w:val="0092655A"/>
    <w:rsid w:val="00926703"/>
    <w:rsid w:val="009267C6"/>
    <w:rsid w:val="00926933"/>
    <w:rsid w:val="00926B5B"/>
    <w:rsid w:val="00926CD2"/>
    <w:rsid w:val="00926D33"/>
    <w:rsid w:val="009276F9"/>
    <w:rsid w:val="009278CA"/>
    <w:rsid w:val="00927B1E"/>
    <w:rsid w:val="00927B53"/>
    <w:rsid w:val="00927C98"/>
    <w:rsid w:val="00927EBA"/>
    <w:rsid w:val="00927EF1"/>
    <w:rsid w:val="00930092"/>
    <w:rsid w:val="00930166"/>
    <w:rsid w:val="00930227"/>
    <w:rsid w:val="00930452"/>
    <w:rsid w:val="009307AF"/>
    <w:rsid w:val="009307F7"/>
    <w:rsid w:val="00930820"/>
    <w:rsid w:val="009308CB"/>
    <w:rsid w:val="00930B38"/>
    <w:rsid w:val="00930C89"/>
    <w:rsid w:val="00930F0C"/>
    <w:rsid w:val="009310DD"/>
    <w:rsid w:val="0093126B"/>
    <w:rsid w:val="009314E4"/>
    <w:rsid w:val="00931557"/>
    <w:rsid w:val="009316D4"/>
    <w:rsid w:val="00931871"/>
    <w:rsid w:val="00931BB4"/>
    <w:rsid w:val="00931BF7"/>
    <w:rsid w:val="00931C39"/>
    <w:rsid w:val="00931D38"/>
    <w:rsid w:val="00931D5A"/>
    <w:rsid w:val="00931D89"/>
    <w:rsid w:val="00932008"/>
    <w:rsid w:val="009320A6"/>
    <w:rsid w:val="009323BF"/>
    <w:rsid w:val="00932521"/>
    <w:rsid w:val="00932724"/>
    <w:rsid w:val="009327DC"/>
    <w:rsid w:val="009328C7"/>
    <w:rsid w:val="0093296C"/>
    <w:rsid w:val="00932A20"/>
    <w:rsid w:val="00932CAF"/>
    <w:rsid w:val="00932E5B"/>
    <w:rsid w:val="00932F27"/>
    <w:rsid w:val="00933279"/>
    <w:rsid w:val="00933579"/>
    <w:rsid w:val="00933610"/>
    <w:rsid w:val="009337EE"/>
    <w:rsid w:val="0093399D"/>
    <w:rsid w:val="00933A4D"/>
    <w:rsid w:val="00933DF9"/>
    <w:rsid w:val="00933FA1"/>
    <w:rsid w:val="00934109"/>
    <w:rsid w:val="00934143"/>
    <w:rsid w:val="00934395"/>
    <w:rsid w:val="00934436"/>
    <w:rsid w:val="00934B01"/>
    <w:rsid w:val="00934BC3"/>
    <w:rsid w:val="00934E4B"/>
    <w:rsid w:val="0093510D"/>
    <w:rsid w:val="00935343"/>
    <w:rsid w:val="009353B4"/>
    <w:rsid w:val="0093551E"/>
    <w:rsid w:val="0093556A"/>
    <w:rsid w:val="0093572D"/>
    <w:rsid w:val="00935767"/>
    <w:rsid w:val="0093576E"/>
    <w:rsid w:val="00935852"/>
    <w:rsid w:val="00935C69"/>
    <w:rsid w:val="00935D16"/>
    <w:rsid w:val="00935D9C"/>
    <w:rsid w:val="00935FC2"/>
    <w:rsid w:val="00936205"/>
    <w:rsid w:val="0093630D"/>
    <w:rsid w:val="0093691D"/>
    <w:rsid w:val="009369DB"/>
    <w:rsid w:val="00936AC6"/>
    <w:rsid w:val="00936B7B"/>
    <w:rsid w:val="00936C20"/>
    <w:rsid w:val="00936F29"/>
    <w:rsid w:val="00936FEC"/>
    <w:rsid w:val="00936FFE"/>
    <w:rsid w:val="00937013"/>
    <w:rsid w:val="0093701A"/>
    <w:rsid w:val="009371B8"/>
    <w:rsid w:val="0093720B"/>
    <w:rsid w:val="00937495"/>
    <w:rsid w:val="00937885"/>
    <w:rsid w:val="00937896"/>
    <w:rsid w:val="009378E2"/>
    <w:rsid w:val="009379DF"/>
    <w:rsid w:val="00937A5B"/>
    <w:rsid w:val="00937A5F"/>
    <w:rsid w:val="00937A72"/>
    <w:rsid w:val="00937C04"/>
    <w:rsid w:val="00940114"/>
    <w:rsid w:val="00940248"/>
    <w:rsid w:val="00940317"/>
    <w:rsid w:val="0094060F"/>
    <w:rsid w:val="00940B37"/>
    <w:rsid w:val="00940B5B"/>
    <w:rsid w:val="00940C87"/>
    <w:rsid w:val="00940DED"/>
    <w:rsid w:val="00940E32"/>
    <w:rsid w:val="00941094"/>
    <w:rsid w:val="00941335"/>
    <w:rsid w:val="00941482"/>
    <w:rsid w:val="009414F3"/>
    <w:rsid w:val="0094168A"/>
    <w:rsid w:val="009416E4"/>
    <w:rsid w:val="0094173B"/>
    <w:rsid w:val="00941D48"/>
    <w:rsid w:val="009420EF"/>
    <w:rsid w:val="0094214E"/>
    <w:rsid w:val="009422CC"/>
    <w:rsid w:val="00942437"/>
    <w:rsid w:val="00942509"/>
    <w:rsid w:val="0094297A"/>
    <w:rsid w:val="00942AE3"/>
    <w:rsid w:val="00942B2B"/>
    <w:rsid w:val="00942C2B"/>
    <w:rsid w:val="00942D2D"/>
    <w:rsid w:val="00942E94"/>
    <w:rsid w:val="009430AF"/>
    <w:rsid w:val="00943297"/>
    <w:rsid w:val="009432A3"/>
    <w:rsid w:val="00943787"/>
    <w:rsid w:val="009437B9"/>
    <w:rsid w:val="0094382A"/>
    <w:rsid w:val="00943C6A"/>
    <w:rsid w:val="00943D67"/>
    <w:rsid w:val="009440E7"/>
    <w:rsid w:val="00944128"/>
    <w:rsid w:val="009443A5"/>
    <w:rsid w:val="00944704"/>
    <w:rsid w:val="009447FF"/>
    <w:rsid w:val="009448ED"/>
    <w:rsid w:val="009449F8"/>
    <w:rsid w:val="00945049"/>
    <w:rsid w:val="009450EA"/>
    <w:rsid w:val="00945198"/>
    <w:rsid w:val="0094526A"/>
    <w:rsid w:val="009452D5"/>
    <w:rsid w:val="00945513"/>
    <w:rsid w:val="009459AC"/>
    <w:rsid w:val="009459EF"/>
    <w:rsid w:val="00945AC1"/>
    <w:rsid w:val="00945C86"/>
    <w:rsid w:val="00945D1F"/>
    <w:rsid w:val="00946318"/>
    <w:rsid w:val="009463C6"/>
    <w:rsid w:val="009464E2"/>
    <w:rsid w:val="00946831"/>
    <w:rsid w:val="00946AB7"/>
    <w:rsid w:val="00946C54"/>
    <w:rsid w:val="00946D37"/>
    <w:rsid w:val="0094714A"/>
    <w:rsid w:val="009472CF"/>
    <w:rsid w:val="009473B4"/>
    <w:rsid w:val="009474B6"/>
    <w:rsid w:val="009474E7"/>
    <w:rsid w:val="00947570"/>
    <w:rsid w:val="00947A21"/>
    <w:rsid w:val="00947F22"/>
    <w:rsid w:val="00947F4E"/>
    <w:rsid w:val="00950024"/>
    <w:rsid w:val="009501D3"/>
    <w:rsid w:val="00950291"/>
    <w:rsid w:val="009503A4"/>
    <w:rsid w:val="009503DB"/>
    <w:rsid w:val="009506BC"/>
    <w:rsid w:val="0095097C"/>
    <w:rsid w:val="00950A50"/>
    <w:rsid w:val="00950AD8"/>
    <w:rsid w:val="00950BE4"/>
    <w:rsid w:val="00950E67"/>
    <w:rsid w:val="00950F7D"/>
    <w:rsid w:val="009512EA"/>
    <w:rsid w:val="0095166C"/>
    <w:rsid w:val="00951949"/>
    <w:rsid w:val="00951AA8"/>
    <w:rsid w:val="00951CC2"/>
    <w:rsid w:val="00951D5C"/>
    <w:rsid w:val="009520F4"/>
    <w:rsid w:val="009520FF"/>
    <w:rsid w:val="00952D09"/>
    <w:rsid w:val="00952E01"/>
    <w:rsid w:val="00952E9C"/>
    <w:rsid w:val="0095318D"/>
    <w:rsid w:val="009532A7"/>
    <w:rsid w:val="0095331E"/>
    <w:rsid w:val="0095353F"/>
    <w:rsid w:val="00953928"/>
    <w:rsid w:val="00953951"/>
    <w:rsid w:val="009539C0"/>
    <w:rsid w:val="00953A6E"/>
    <w:rsid w:val="00953CAA"/>
    <w:rsid w:val="00953EB3"/>
    <w:rsid w:val="00953F20"/>
    <w:rsid w:val="00954057"/>
    <w:rsid w:val="00954075"/>
    <w:rsid w:val="00954148"/>
    <w:rsid w:val="009544B8"/>
    <w:rsid w:val="00954660"/>
    <w:rsid w:val="00954A6B"/>
    <w:rsid w:val="00954A78"/>
    <w:rsid w:val="00954BC2"/>
    <w:rsid w:val="00954BE6"/>
    <w:rsid w:val="00954BFE"/>
    <w:rsid w:val="00954C53"/>
    <w:rsid w:val="00954CB2"/>
    <w:rsid w:val="00954EC4"/>
    <w:rsid w:val="00954F83"/>
    <w:rsid w:val="00955186"/>
    <w:rsid w:val="00955348"/>
    <w:rsid w:val="0095545D"/>
    <w:rsid w:val="009554D8"/>
    <w:rsid w:val="0095561F"/>
    <w:rsid w:val="00955B42"/>
    <w:rsid w:val="00955B7B"/>
    <w:rsid w:val="00955D8B"/>
    <w:rsid w:val="0095678D"/>
    <w:rsid w:val="00956C42"/>
    <w:rsid w:val="00957281"/>
    <w:rsid w:val="0095729A"/>
    <w:rsid w:val="00957308"/>
    <w:rsid w:val="00957407"/>
    <w:rsid w:val="00957A82"/>
    <w:rsid w:val="00957B3D"/>
    <w:rsid w:val="00957CAB"/>
    <w:rsid w:val="00957D1B"/>
    <w:rsid w:val="00957DF6"/>
    <w:rsid w:val="00957EA0"/>
    <w:rsid w:val="0096005D"/>
    <w:rsid w:val="009600DE"/>
    <w:rsid w:val="0096021D"/>
    <w:rsid w:val="0096023C"/>
    <w:rsid w:val="00960271"/>
    <w:rsid w:val="009603EA"/>
    <w:rsid w:val="009604B6"/>
    <w:rsid w:val="00960573"/>
    <w:rsid w:val="0096063F"/>
    <w:rsid w:val="009606B0"/>
    <w:rsid w:val="00960743"/>
    <w:rsid w:val="00960891"/>
    <w:rsid w:val="00960909"/>
    <w:rsid w:val="00960BFD"/>
    <w:rsid w:val="00960F9D"/>
    <w:rsid w:val="00960FEC"/>
    <w:rsid w:val="00961064"/>
    <w:rsid w:val="0096107E"/>
    <w:rsid w:val="0096119C"/>
    <w:rsid w:val="00961685"/>
    <w:rsid w:val="009617A7"/>
    <w:rsid w:val="00961AB7"/>
    <w:rsid w:val="00961B3F"/>
    <w:rsid w:val="00962040"/>
    <w:rsid w:val="0096210A"/>
    <w:rsid w:val="00962117"/>
    <w:rsid w:val="00962195"/>
    <w:rsid w:val="00962660"/>
    <w:rsid w:val="0096292C"/>
    <w:rsid w:val="00962AFE"/>
    <w:rsid w:val="00962C36"/>
    <w:rsid w:val="00962EBC"/>
    <w:rsid w:val="00962F87"/>
    <w:rsid w:val="00963034"/>
    <w:rsid w:val="00963094"/>
    <w:rsid w:val="009632FB"/>
    <w:rsid w:val="009634F9"/>
    <w:rsid w:val="00963539"/>
    <w:rsid w:val="00963A11"/>
    <w:rsid w:val="00963A70"/>
    <w:rsid w:val="0096403B"/>
    <w:rsid w:val="00964088"/>
    <w:rsid w:val="009641A7"/>
    <w:rsid w:val="00964215"/>
    <w:rsid w:val="009642C1"/>
    <w:rsid w:val="009642FB"/>
    <w:rsid w:val="00964785"/>
    <w:rsid w:val="0096488F"/>
    <w:rsid w:val="009648D6"/>
    <w:rsid w:val="00964B0D"/>
    <w:rsid w:val="00964C92"/>
    <w:rsid w:val="00964CB8"/>
    <w:rsid w:val="00964D66"/>
    <w:rsid w:val="00964D78"/>
    <w:rsid w:val="00965078"/>
    <w:rsid w:val="00965346"/>
    <w:rsid w:val="0096549D"/>
    <w:rsid w:val="00965671"/>
    <w:rsid w:val="00965751"/>
    <w:rsid w:val="009657B8"/>
    <w:rsid w:val="00965992"/>
    <w:rsid w:val="00965A1B"/>
    <w:rsid w:val="00965BFC"/>
    <w:rsid w:val="00965E19"/>
    <w:rsid w:val="00965EDC"/>
    <w:rsid w:val="00966143"/>
    <w:rsid w:val="0096617E"/>
    <w:rsid w:val="0096655C"/>
    <w:rsid w:val="009665B1"/>
    <w:rsid w:val="009665C2"/>
    <w:rsid w:val="009665D7"/>
    <w:rsid w:val="009666AC"/>
    <w:rsid w:val="00966891"/>
    <w:rsid w:val="009668A3"/>
    <w:rsid w:val="00966EFC"/>
    <w:rsid w:val="00967030"/>
    <w:rsid w:val="00967071"/>
    <w:rsid w:val="00967083"/>
    <w:rsid w:val="009670DE"/>
    <w:rsid w:val="0096716A"/>
    <w:rsid w:val="00967388"/>
    <w:rsid w:val="009673E2"/>
    <w:rsid w:val="00967432"/>
    <w:rsid w:val="00967852"/>
    <w:rsid w:val="00967929"/>
    <w:rsid w:val="009679F5"/>
    <w:rsid w:val="00967C1F"/>
    <w:rsid w:val="00967DF9"/>
    <w:rsid w:val="00967E5E"/>
    <w:rsid w:val="00970596"/>
    <w:rsid w:val="00970618"/>
    <w:rsid w:val="0097082D"/>
    <w:rsid w:val="00970A98"/>
    <w:rsid w:val="00970DA4"/>
    <w:rsid w:val="00970E71"/>
    <w:rsid w:val="00970EBD"/>
    <w:rsid w:val="00970F5F"/>
    <w:rsid w:val="00971069"/>
    <w:rsid w:val="009710A2"/>
    <w:rsid w:val="009711EF"/>
    <w:rsid w:val="009711F1"/>
    <w:rsid w:val="00971246"/>
    <w:rsid w:val="00971342"/>
    <w:rsid w:val="00971381"/>
    <w:rsid w:val="009713BB"/>
    <w:rsid w:val="0097143B"/>
    <w:rsid w:val="00971690"/>
    <w:rsid w:val="009716B0"/>
    <w:rsid w:val="0097176E"/>
    <w:rsid w:val="00971799"/>
    <w:rsid w:val="00971826"/>
    <w:rsid w:val="00971999"/>
    <w:rsid w:val="00971C50"/>
    <w:rsid w:val="00971D57"/>
    <w:rsid w:val="009721B7"/>
    <w:rsid w:val="00972266"/>
    <w:rsid w:val="00972473"/>
    <w:rsid w:val="00972608"/>
    <w:rsid w:val="00972743"/>
    <w:rsid w:val="00972792"/>
    <w:rsid w:val="009729D5"/>
    <w:rsid w:val="00972A53"/>
    <w:rsid w:val="00972EC2"/>
    <w:rsid w:val="009730D4"/>
    <w:rsid w:val="009733D1"/>
    <w:rsid w:val="009738B0"/>
    <w:rsid w:val="00973AD2"/>
    <w:rsid w:val="0097406C"/>
    <w:rsid w:val="00974131"/>
    <w:rsid w:val="0097430C"/>
    <w:rsid w:val="009743A6"/>
    <w:rsid w:val="009743F1"/>
    <w:rsid w:val="00974576"/>
    <w:rsid w:val="009745EA"/>
    <w:rsid w:val="00974723"/>
    <w:rsid w:val="00974A31"/>
    <w:rsid w:val="00974CAE"/>
    <w:rsid w:val="009750AF"/>
    <w:rsid w:val="0097512C"/>
    <w:rsid w:val="0097521A"/>
    <w:rsid w:val="00975279"/>
    <w:rsid w:val="00975285"/>
    <w:rsid w:val="00975368"/>
    <w:rsid w:val="00975489"/>
    <w:rsid w:val="009755EF"/>
    <w:rsid w:val="00975671"/>
    <w:rsid w:val="00975A5E"/>
    <w:rsid w:val="00975CE7"/>
    <w:rsid w:val="0097633A"/>
    <w:rsid w:val="00976922"/>
    <w:rsid w:val="00976ACB"/>
    <w:rsid w:val="00976AF8"/>
    <w:rsid w:val="00976BB1"/>
    <w:rsid w:val="00976DB8"/>
    <w:rsid w:val="00977029"/>
    <w:rsid w:val="0097709C"/>
    <w:rsid w:val="00977191"/>
    <w:rsid w:val="00977295"/>
    <w:rsid w:val="00977385"/>
    <w:rsid w:val="00977416"/>
    <w:rsid w:val="00977B5E"/>
    <w:rsid w:val="00977C99"/>
    <w:rsid w:val="00977DC9"/>
    <w:rsid w:val="00980055"/>
    <w:rsid w:val="00980082"/>
    <w:rsid w:val="00980119"/>
    <w:rsid w:val="0098044E"/>
    <w:rsid w:val="00980852"/>
    <w:rsid w:val="009809C3"/>
    <w:rsid w:val="00980C11"/>
    <w:rsid w:val="00980E47"/>
    <w:rsid w:val="00980EE6"/>
    <w:rsid w:val="0098123F"/>
    <w:rsid w:val="00981262"/>
    <w:rsid w:val="0098128F"/>
    <w:rsid w:val="00981410"/>
    <w:rsid w:val="00981460"/>
    <w:rsid w:val="009816ED"/>
    <w:rsid w:val="00981AC1"/>
    <w:rsid w:val="00981BC2"/>
    <w:rsid w:val="00981C6F"/>
    <w:rsid w:val="00981D99"/>
    <w:rsid w:val="00982011"/>
    <w:rsid w:val="0098235E"/>
    <w:rsid w:val="00982607"/>
    <w:rsid w:val="00982619"/>
    <w:rsid w:val="009826C5"/>
    <w:rsid w:val="00982913"/>
    <w:rsid w:val="009829BE"/>
    <w:rsid w:val="00982B63"/>
    <w:rsid w:val="00982BCC"/>
    <w:rsid w:val="009830F2"/>
    <w:rsid w:val="009831BD"/>
    <w:rsid w:val="0098356A"/>
    <w:rsid w:val="00983CE5"/>
    <w:rsid w:val="00983D3D"/>
    <w:rsid w:val="00983E23"/>
    <w:rsid w:val="009840F9"/>
    <w:rsid w:val="00984303"/>
    <w:rsid w:val="00984AF0"/>
    <w:rsid w:val="00984B3A"/>
    <w:rsid w:val="00984E28"/>
    <w:rsid w:val="00984EB7"/>
    <w:rsid w:val="00984EF4"/>
    <w:rsid w:val="00984FC9"/>
    <w:rsid w:val="00985232"/>
    <w:rsid w:val="009853B0"/>
    <w:rsid w:val="0098551E"/>
    <w:rsid w:val="00985569"/>
    <w:rsid w:val="00985620"/>
    <w:rsid w:val="009858FF"/>
    <w:rsid w:val="0098595A"/>
    <w:rsid w:val="00985A1F"/>
    <w:rsid w:val="00985A9D"/>
    <w:rsid w:val="00985C3A"/>
    <w:rsid w:val="00985D44"/>
    <w:rsid w:val="009862C7"/>
    <w:rsid w:val="00986334"/>
    <w:rsid w:val="0098645D"/>
    <w:rsid w:val="00986509"/>
    <w:rsid w:val="00986630"/>
    <w:rsid w:val="0098667B"/>
    <w:rsid w:val="009866D0"/>
    <w:rsid w:val="0098685E"/>
    <w:rsid w:val="0098699E"/>
    <w:rsid w:val="00986AC0"/>
    <w:rsid w:val="00986D60"/>
    <w:rsid w:val="009873B0"/>
    <w:rsid w:val="0098798F"/>
    <w:rsid w:val="00987A06"/>
    <w:rsid w:val="00987BAC"/>
    <w:rsid w:val="00987CEF"/>
    <w:rsid w:val="00987D6D"/>
    <w:rsid w:val="00987D83"/>
    <w:rsid w:val="0099017E"/>
    <w:rsid w:val="0099025A"/>
    <w:rsid w:val="0099044A"/>
    <w:rsid w:val="009906FE"/>
    <w:rsid w:val="0099089A"/>
    <w:rsid w:val="00990A96"/>
    <w:rsid w:val="00990BA8"/>
    <w:rsid w:val="00990D5B"/>
    <w:rsid w:val="00990E23"/>
    <w:rsid w:val="00990EAF"/>
    <w:rsid w:val="00990F75"/>
    <w:rsid w:val="00991423"/>
    <w:rsid w:val="00991607"/>
    <w:rsid w:val="00991705"/>
    <w:rsid w:val="009917D6"/>
    <w:rsid w:val="0099181C"/>
    <w:rsid w:val="009919A8"/>
    <w:rsid w:val="009920E7"/>
    <w:rsid w:val="00992268"/>
    <w:rsid w:val="00992446"/>
    <w:rsid w:val="0099256D"/>
    <w:rsid w:val="00992773"/>
    <w:rsid w:val="0099277E"/>
    <w:rsid w:val="00992943"/>
    <w:rsid w:val="00992AAD"/>
    <w:rsid w:val="00992B3E"/>
    <w:rsid w:val="00992BD6"/>
    <w:rsid w:val="00992FA7"/>
    <w:rsid w:val="009931CC"/>
    <w:rsid w:val="009934F1"/>
    <w:rsid w:val="0099351E"/>
    <w:rsid w:val="009935BB"/>
    <w:rsid w:val="009935DE"/>
    <w:rsid w:val="00993850"/>
    <w:rsid w:val="0099388A"/>
    <w:rsid w:val="009938F5"/>
    <w:rsid w:val="0099393C"/>
    <w:rsid w:val="00993B7B"/>
    <w:rsid w:val="0099418F"/>
    <w:rsid w:val="009942F9"/>
    <w:rsid w:val="0099456E"/>
    <w:rsid w:val="00994A23"/>
    <w:rsid w:val="00994A61"/>
    <w:rsid w:val="00994FDB"/>
    <w:rsid w:val="0099504E"/>
    <w:rsid w:val="009952CB"/>
    <w:rsid w:val="0099538D"/>
    <w:rsid w:val="009953EB"/>
    <w:rsid w:val="0099542B"/>
    <w:rsid w:val="009954CE"/>
    <w:rsid w:val="009954ED"/>
    <w:rsid w:val="0099564C"/>
    <w:rsid w:val="00995746"/>
    <w:rsid w:val="00995A09"/>
    <w:rsid w:val="00995B91"/>
    <w:rsid w:val="00995BE5"/>
    <w:rsid w:val="00995C5B"/>
    <w:rsid w:val="00995CA4"/>
    <w:rsid w:val="00995CEE"/>
    <w:rsid w:val="00995D9C"/>
    <w:rsid w:val="00995E1C"/>
    <w:rsid w:val="009961F4"/>
    <w:rsid w:val="009965C0"/>
    <w:rsid w:val="0099665F"/>
    <w:rsid w:val="00996663"/>
    <w:rsid w:val="00996740"/>
    <w:rsid w:val="00996751"/>
    <w:rsid w:val="00996A02"/>
    <w:rsid w:val="00996C6F"/>
    <w:rsid w:val="00996CB3"/>
    <w:rsid w:val="00996DB2"/>
    <w:rsid w:val="00996E98"/>
    <w:rsid w:val="00996E9E"/>
    <w:rsid w:val="00996EA8"/>
    <w:rsid w:val="00996FE6"/>
    <w:rsid w:val="00997118"/>
    <w:rsid w:val="009973A7"/>
    <w:rsid w:val="00997807"/>
    <w:rsid w:val="00997DEA"/>
    <w:rsid w:val="00997EC7"/>
    <w:rsid w:val="009A07BA"/>
    <w:rsid w:val="009A091F"/>
    <w:rsid w:val="009A0930"/>
    <w:rsid w:val="009A0A1C"/>
    <w:rsid w:val="009A0B3A"/>
    <w:rsid w:val="009A0D8B"/>
    <w:rsid w:val="009A0E16"/>
    <w:rsid w:val="009A0E47"/>
    <w:rsid w:val="009A0EAE"/>
    <w:rsid w:val="009A0F6C"/>
    <w:rsid w:val="009A0FD6"/>
    <w:rsid w:val="009A1072"/>
    <w:rsid w:val="009A10B8"/>
    <w:rsid w:val="009A10F6"/>
    <w:rsid w:val="009A128D"/>
    <w:rsid w:val="009A128E"/>
    <w:rsid w:val="009A1551"/>
    <w:rsid w:val="009A1620"/>
    <w:rsid w:val="009A16A1"/>
    <w:rsid w:val="009A1860"/>
    <w:rsid w:val="009A1A93"/>
    <w:rsid w:val="009A1C6C"/>
    <w:rsid w:val="009A1CC0"/>
    <w:rsid w:val="009A1D12"/>
    <w:rsid w:val="009A1DDF"/>
    <w:rsid w:val="009A2089"/>
    <w:rsid w:val="009A20DF"/>
    <w:rsid w:val="009A21AC"/>
    <w:rsid w:val="009A231D"/>
    <w:rsid w:val="009A2619"/>
    <w:rsid w:val="009A276B"/>
    <w:rsid w:val="009A27DA"/>
    <w:rsid w:val="009A2A16"/>
    <w:rsid w:val="009A2AEB"/>
    <w:rsid w:val="009A2B8A"/>
    <w:rsid w:val="009A2EC9"/>
    <w:rsid w:val="009A2F1E"/>
    <w:rsid w:val="009A30A6"/>
    <w:rsid w:val="009A3225"/>
    <w:rsid w:val="009A3682"/>
    <w:rsid w:val="009A37F4"/>
    <w:rsid w:val="009A3A44"/>
    <w:rsid w:val="009A4139"/>
    <w:rsid w:val="009A41F4"/>
    <w:rsid w:val="009A4377"/>
    <w:rsid w:val="009A4596"/>
    <w:rsid w:val="009A4808"/>
    <w:rsid w:val="009A4A11"/>
    <w:rsid w:val="009A4B89"/>
    <w:rsid w:val="009A4D5B"/>
    <w:rsid w:val="009A4E32"/>
    <w:rsid w:val="009A4E6D"/>
    <w:rsid w:val="009A547C"/>
    <w:rsid w:val="009A5616"/>
    <w:rsid w:val="009A5637"/>
    <w:rsid w:val="009A568D"/>
    <w:rsid w:val="009A5761"/>
    <w:rsid w:val="009A58AC"/>
    <w:rsid w:val="009A5C43"/>
    <w:rsid w:val="009A5EE4"/>
    <w:rsid w:val="009A612A"/>
    <w:rsid w:val="009A62B1"/>
    <w:rsid w:val="009A62F7"/>
    <w:rsid w:val="009A6323"/>
    <w:rsid w:val="009A649D"/>
    <w:rsid w:val="009A64CC"/>
    <w:rsid w:val="009A6C9A"/>
    <w:rsid w:val="009A6EF5"/>
    <w:rsid w:val="009A71F9"/>
    <w:rsid w:val="009A7249"/>
    <w:rsid w:val="009A7918"/>
    <w:rsid w:val="009A7BAF"/>
    <w:rsid w:val="009A7C75"/>
    <w:rsid w:val="009A7EA3"/>
    <w:rsid w:val="009A7F6C"/>
    <w:rsid w:val="009B02DC"/>
    <w:rsid w:val="009B0747"/>
    <w:rsid w:val="009B091A"/>
    <w:rsid w:val="009B09D2"/>
    <w:rsid w:val="009B09D9"/>
    <w:rsid w:val="009B0A43"/>
    <w:rsid w:val="009B0A6F"/>
    <w:rsid w:val="009B0AFF"/>
    <w:rsid w:val="009B0CEB"/>
    <w:rsid w:val="009B0E7C"/>
    <w:rsid w:val="009B10DA"/>
    <w:rsid w:val="009B124A"/>
    <w:rsid w:val="009B130D"/>
    <w:rsid w:val="009B13E1"/>
    <w:rsid w:val="009B1574"/>
    <w:rsid w:val="009B16D4"/>
    <w:rsid w:val="009B171B"/>
    <w:rsid w:val="009B173E"/>
    <w:rsid w:val="009B18CF"/>
    <w:rsid w:val="009B1B1B"/>
    <w:rsid w:val="009B1F22"/>
    <w:rsid w:val="009B1F78"/>
    <w:rsid w:val="009B286B"/>
    <w:rsid w:val="009B2A05"/>
    <w:rsid w:val="009B2B30"/>
    <w:rsid w:val="009B2CA0"/>
    <w:rsid w:val="009B3284"/>
    <w:rsid w:val="009B34E1"/>
    <w:rsid w:val="009B34ED"/>
    <w:rsid w:val="009B364D"/>
    <w:rsid w:val="009B3711"/>
    <w:rsid w:val="009B3862"/>
    <w:rsid w:val="009B3A36"/>
    <w:rsid w:val="009B3B0B"/>
    <w:rsid w:val="009B3F56"/>
    <w:rsid w:val="009B423F"/>
    <w:rsid w:val="009B46A9"/>
    <w:rsid w:val="009B4888"/>
    <w:rsid w:val="009B498F"/>
    <w:rsid w:val="009B4A94"/>
    <w:rsid w:val="009B4B67"/>
    <w:rsid w:val="009B4F82"/>
    <w:rsid w:val="009B4FC8"/>
    <w:rsid w:val="009B510B"/>
    <w:rsid w:val="009B5223"/>
    <w:rsid w:val="009B53B2"/>
    <w:rsid w:val="009B54D3"/>
    <w:rsid w:val="009B56DD"/>
    <w:rsid w:val="009B5B9A"/>
    <w:rsid w:val="009B5BC9"/>
    <w:rsid w:val="009B5C92"/>
    <w:rsid w:val="009B5D1A"/>
    <w:rsid w:val="009B5FC6"/>
    <w:rsid w:val="009B60CE"/>
    <w:rsid w:val="009B62E9"/>
    <w:rsid w:val="009B690F"/>
    <w:rsid w:val="009B69AB"/>
    <w:rsid w:val="009B69CF"/>
    <w:rsid w:val="009B6A08"/>
    <w:rsid w:val="009B6BD5"/>
    <w:rsid w:val="009B6E07"/>
    <w:rsid w:val="009B6E10"/>
    <w:rsid w:val="009B6F4E"/>
    <w:rsid w:val="009B6F61"/>
    <w:rsid w:val="009B7514"/>
    <w:rsid w:val="009B773C"/>
    <w:rsid w:val="009B7777"/>
    <w:rsid w:val="009B7939"/>
    <w:rsid w:val="009B7F19"/>
    <w:rsid w:val="009B7FC6"/>
    <w:rsid w:val="009C04B1"/>
    <w:rsid w:val="009C0572"/>
    <w:rsid w:val="009C0587"/>
    <w:rsid w:val="009C05E1"/>
    <w:rsid w:val="009C07CA"/>
    <w:rsid w:val="009C092C"/>
    <w:rsid w:val="009C0C6D"/>
    <w:rsid w:val="009C0F46"/>
    <w:rsid w:val="009C0F4B"/>
    <w:rsid w:val="009C10F7"/>
    <w:rsid w:val="009C115D"/>
    <w:rsid w:val="009C140F"/>
    <w:rsid w:val="009C1416"/>
    <w:rsid w:val="009C1472"/>
    <w:rsid w:val="009C14CA"/>
    <w:rsid w:val="009C14D6"/>
    <w:rsid w:val="009C168F"/>
    <w:rsid w:val="009C17FB"/>
    <w:rsid w:val="009C19ED"/>
    <w:rsid w:val="009C19EE"/>
    <w:rsid w:val="009C1C58"/>
    <w:rsid w:val="009C1D45"/>
    <w:rsid w:val="009C1D54"/>
    <w:rsid w:val="009C1EA8"/>
    <w:rsid w:val="009C23C4"/>
    <w:rsid w:val="009C29B7"/>
    <w:rsid w:val="009C2A56"/>
    <w:rsid w:val="009C2B3F"/>
    <w:rsid w:val="009C2B73"/>
    <w:rsid w:val="009C2D46"/>
    <w:rsid w:val="009C2E33"/>
    <w:rsid w:val="009C2F16"/>
    <w:rsid w:val="009C352A"/>
    <w:rsid w:val="009C36AC"/>
    <w:rsid w:val="009C37BF"/>
    <w:rsid w:val="009C38E8"/>
    <w:rsid w:val="009C3A8B"/>
    <w:rsid w:val="009C3BE8"/>
    <w:rsid w:val="009C406C"/>
    <w:rsid w:val="009C4072"/>
    <w:rsid w:val="009C4090"/>
    <w:rsid w:val="009C4102"/>
    <w:rsid w:val="009C42C6"/>
    <w:rsid w:val="009C4350"/>
    <w:rsid w:val="009C4380"/>
    <w:rsid w:val="009C4406"/>
    <w:rsid w:val="009C4631"/>
    <w:rsid w:val="009C4649"/>
    <w:rsid w:val="009C4849"/>
    <w:rsid w:val="009C49EE"/>
    <w:rsid w:val="009C4C75"/>
    <w:rsid w:val="009C523F"/>
    <w:rsid w:val="009C52AA"/>
    <w:rsid w:val="009C57BB"/>
    <w:rsid w:val="009C5873"/>
    <w:rsid w:val="009C589E"/>
    <w:rsid w:val="009C5A97"/>
    <w:rsid w:val="009C5CFB"/>
    <w:rsid w:val="009C5E2E"/>
    <w:rsid w:val="009C6070"/>
    <w:rsid w:val="009C607F"/>
    <w:rsid w:val="009C608B"/>
    <w:rsid w:val="009C61EC"/>
    <w:rsid w:val="009C645A"/>
    <w:rsid w:val="009C67C1"/>
    <w:rsid w:val="009C67E9"/>
    <w:rsid w:val="009C67FA"/>
    <w:rsid w:val="009C68C2"/>
    <w:rsid w:val="009C690A"/>
    <w:rsid w:val="009C6AB7"/>
    <w:rsid w:val="009C6B41"/>
    <w:rsid w:val="009C6C64"/>
    <w:rsid w:val="009C6F04"/>
    <w:rsid w:val="009C6FB9"/>
    <w:rsid w:val="009C70F2"/>
    <w:rsid w:val="009C71E4"/>
    <w:rsid w:val="009C725B"/>
    <w:rsid w:val="009C734C"/>
    <w:rsid w:val="009C74A0"/>
    <w:rsid w:val="009C7C16"/>
    <w:rsid w:val="009C7F8F"/>
    <w:rsid w:val="009C7FC7"/>
    <w:rsid w:val="009D0212"/>
    <w:rsid w:val="009D024A"/>
    <w:rsid w:val="009D0564"/>
    <w:rsid w:val="009D0617"/>
    <w:rsid w:val="009D0A50"/>
    <w:rsid w:val="009D0BD6"/>
    <w:rsid w:val="009D0D5C"/>
    <w:rsid w:val="009D0E24"/>
    <w:rsid w:val="009D0E57"/>
    <w:rsid w:val="009D122C"/>
    <w:rsid w:val="009D130D"/>
    <w:rsid w:val="009D1320"/>
    <w:rsid w:val="009D1364"/>
    <w:rsid w:val="009D191E"/>
    <w:rsid w:val="009D1CA3"/>
    <w:rsid w:val="009D1D52"/>
    <w:rsid w:val="009D1FEC"/>
    <w:rsid w:val="009D2014"/>
    <w:rsid w:val="009D2352"/>
    <w:rsid w:val="009D24B8"/>
    <w:rsid w:val="009D27D4"/>
    <w:rsid w:val="009D2965"/>
    <w:rsid w:val="009D2E2D"/>
    <w:rsid w:val="009D2F5A"/>
    <w:rsid w:val="009D30A9"/>
    <w:rsid w:val="009D32F8"/>
    <w:rsid w:val="009D36C9"/>
    <w:rsid w:val="009D3A87"/>
    <w:rsid w:val="009D3B71"/>
    <w:rsid w:val="009D3CFF"/>
    <w:rsid w:val="009D3E3E"/>
    <w:rsid w:val="009D4043"/>
    <w:rsid w:val="009D4285"/>
    <w:rsid w:val="009D4312"/>
    <w:rsid w:val="009D4396"/>
    <w:rsid w:val="009D4550"/>
    <w:rsid w:val="009D45A5"/>
    <w:rsid w:val="009D4739"/>
    <w:rsid w:val="009D48EF"/>
    <w:rsid w:val="009D4DED"/>
    <w:rsid w:val="009D4E52"/>
    <w:rsid w:val="009D4E99"/>
    <w:rsid w:val="009D555B"/>
    <w:rsid w:val="009D5786"/>
    <w:rsid w:val="009D5BD7"/>
    <w:rsid w:val="009D5E0C"/>
    <w:rsid w:val="009D5EA7"/>
    <w:rsid w:val="009D617D"/>
    <w:rsid w:val="009D62C1"/>
    <w:rsid w:val="009D639C"/>
    <w:rsid w:val="009D68D3"/>
    <w:rsid w:val="009D69DE"/>
    <w:rsid w:val="009D6A9C"/>
    <w:rsid w:val="009D6B81"/>
    <w:rsid w:val="009D6EA6"/>
    <w:rsid w:val="009D7161"/>
    <w:rsid w:val="009D7532"/>
    <w:rsid w:val="009D7569"/>
    <w:rsid w:val="009D7734"/>
    <w:rsid w:val="009D7798"/>
    <w:rsid w:val="009D7B8D"/>
    <w:rsid w:val="009D7B91"/>
    <w:rsid w:val="009D7F6E"/>
    <w:rsid w:val="009E0225"/>
    <w:rsid w:val="009E0355"/>
    <w:rsid w:val="009E04DB"/>
    <w:rsid w:val="009E062B"/>
    <w:rsid w:val="009E0711"/>
    <w:rsid w:val="009E07A5"/>
    <w:rsid w:val="009E07F7"/>
    <w:rsid w:val="009E081A"/>
    <w:rsid w:val="009E088D"/>
    <w:rsid w:val="009E0D6F"/>
    <w:rsid w:val="009E0F90"/>
    <w:rsid w:val="009E13F5"/>
    <w:rsid w:val="009E15BA"/>
    <w:rsid w:val="009E17B3"/>
    <w:rsid w:val="009E1946"/>
    <w:rsid w:val="009E1987"/>
    <w:rsid w:val="009E1CB7"/>
    <w:rsid w:val="009E1E61"/>
    <w:rsid w:val="009E1E88"/>
    <w:rsid w:val="009E1F1B"/>
    <w:rsid w:val="009E201F"/>
    <w:rsid w:val="009E2130"/>
    <w:rsid w:val="009E2174"/>
    <w:rsid w:val="009E22B7"/>
    <w:rsid w:val="009E2596"/>
    <w:rsid w:val="009E25EA"/>
    <w:rsid w:val="009E2637"/>
    <w:rsid w:val="009E26C0"/>
    <w:rsid w:val="009E2975"/>
    <w:rsid w:val="009E2AFF"/>
    <w:rsid w:val="009E308E"/>
    <w:rsid w:val="009E3278"/>
    <w:rsid w:val="009E346E"/>
    <w:rsid w:val="009E35F4"/>
    <w:rsid w:val="009E3691"/>
    <w:rsid w:val="009E36F7"/>
    <w:rsid w:val="009E398F"/>
    <w:rsid w:val="009E39DC"/>
    <w:rsid w:val="009E3BBB"/>
    <w:rsid w:val="009E3D4E"/>
    <w:rsid w:val="009E3D89"/>
    <w:rsid w:val="009E3E48"/>
    <w:rsid w:val="009E436A"/>
    <w:rsid w:val="009E436C"/>
    <w:rsid w:val="009E470F"/>
    <w:rsid w:val="009E48E2"/>
    <w:rsid w:val="009E4A3D"/>
    <w:rsid w:val="009E4A67"/>
    <w:rsid w:val="009E4BE0"/>
    <w:rsid w:val="009E4DE6"/>
    <w:rsid w:val="009E4DE8"/>
    <w:rsid w:val="009E4E87"/>
    <w:rsid w:val="009E4EEE"/>
    <w:rsid w:val="009E52A0"/>
    <w:rsid w:val="009E5306"/>
    <w:rsid w:val="009E5403"/>
    <w:rsid w:val="009E556D"/>
    <w:rsid w:val="009E5605"/>
    <w:rsid w:val="009E572C"/>
    <w:rsid w:val="009E57D8"/>
    <w:rsid w:val="009E5A65"/>
    <w:rsid w:val="009E5AFF"/>
    <w:rsid w:val="009E5B66"/>
    <w:rsid w:val="009E5C30"/>
    <w:rsid w:val="009E5FBE"/>
    <w:rsid w:val="009E60C7"/>
    <w:rsid w:val="009E613A"/>
    <w:rsid w:val="009E61C2"/>
    <w:rsid w:val="009E6233"/>
    <w:rsid w:val="009E65BF"/>
    <w:rsid w:val="009E685E"/>
    <w:rsid w:val="009E695C"/>
    <w:rsid w:val="009E6A6A"/>
    <w:rsid w:val="009E6B98"/>
    <w:rsid w:val="009E6C3A"/>
    <w:rsid w:val="009E6FD1"/>
    <w:rsid w:val="009E6FE9"/>
    <w:rsid w:val="009E7084"/>
    <w:rsid w:val="009E73F0"/>
    <w:rsid w:val="009E7549"/>
    <w:rsid w:val="009E76D0"/>
    <w:rsid w:val="009E7863"/>
    <w:rsid w:val="009E7A72"/>
    <w:rsid w:val="009E7B14"/>
    <w:rsid w:val="009E7ED5"/>
    <w:rsid w:val="009F001E"/>
    <w:rsid w:val="009F01D5"/>
    <w:rsid w:val="009F0251"/>
    <w:rsid w:val="009F02E3"/>
    <w:rsid w:val="009F03D8"/>
    <w:rsid w:val="009F0508"/>
    <w:rsid w:val="009F0566"/>
    <w:rsid w:val="009F0600"/>
    <w:rsid w:val="009F077F"/>
    <w:rsid w:val="009F081E"/>
    <w:rsid w:val="009F0852"/>
    <w:rsid w:val="009F08DA"/>
    <w:rsid w:val="009F0D62"/>
    <w:rsid w:val="009F0DE4"/>
    <w:rsid w:val="009F0EF2"/>
    <w:rsid w:val="009F0F03"/>
    <w:rsid w:val="009F10F7"/>
    <w:rsid w:val="009F11C5"/>
    <w:rsid w:val="009F128A"/>
    <w:rsid w:val="009F15C8"/>
    <w:rsid w:val="009F15CC"/>
    <w:rsid w:val="009F1655"/>
    <w:rsid w:val="009F1721"/>
    <w:rsid w:val="009F18D4"/>
    <w:rsid w:val="009F1927"/>
    <w:rsid w:val="009F1A24"/>
    <w:rsid w:val="009F1BAF"/>
    <w:rsid w:val="009F1C29"/>
    <w:rsid w:val="009F1C5E"/>
    <w:rsid w:val="009F1D3E"/>
    <w:rsid w:val="009F1DF6"/>
    <w:rsid w:val="009F1EF7"/>
    <w:rsid w:val="009F1F25"/>
    <w:rsid w:val="009F1FF3"/>
    <w:rsid w:val="009F20FF"/>
    <w:rsid w:val="009F23FD"/>
    <w:rsid w:val="009F2719"/>
    <w:rsid w:val="009F2746"/>
    <w:rsid w:val="009F282C"/>
    <w:rsid w:val="009F2C1A"/>
    <w:rsid w:val="009F2D5B"/>
    <w:rsid w:val="009F2F89"/>
    <w:rsid w:val="009F2FE3"/>
    <w:rsid w:val="009F300E"/>
    <w:rsid w:val="009F3165"/>
    <w:rsid w:val="009F3173"/>
    <w:rsid w:val="009F31EA"/>
    <w:rsid w:val="009F32DA"/>
    <w:rsid w:val="009F353E"/>
    <w:rsid w:val="009F35BD"/>
    <w:rsid w:val="009F364B"/>
    <w:rsid w:val="009F3C6F"/>
    <w:rsid w:val="009F3F16"/>
    <w:rsid w:val="009F4037"/>
    <w:rsid w:val="009F4203"/>
    <w:rsid w:val="009F4242"/>
    <w:rsid w:val="009F4408"/>
    <w:rsid w:val="009F447C"/>
    <w:rsid w:val="009F4729"/>
    <w:rsid w:val="009F4829"/>
    <w:rsid w:val="009F4915"/>
    <w:rsid w:val="009F49C3"/>
    <w:rsid w:val="009F4B48"/>
    <w:rsid w:val="009F4E36"/>
    <w:rsid w:val="009F4FB2"/>
    <w:rsid w:val="009F511A"/>
    <w:rsid w:val="009F516C"/>
    <w:rsid w:val="009F572C"/>
    <w:rsid w:val="009F586A"/>
    <w:rsid w:val="009F5D7C"/>
    <w:rsid w:val="009F5DD8"/>
    <w:rsid w:val="009F5E6F"/>
    <w:rsid w:val="009F6033"/>
    <w:rsid w:val="009F60FB"/>
    <w:rsid w:val="009F642C"/>
    <w:rsid w:val="009F6608"/>
    <w:rsid w:val="009F6843"/>
    <w:rsid w:val="009F6848"/>
    <w:rsid w:val="009F6CC2"/>
    <w:rsid w:val="009F6DAF"/>
    <w:rsid w:val="009F6DE5"/>
    <w:rsid w:val="009F7031"/>
    <w:rsid w:val="009F72BC"/>
    <w:rsid w:val="009F73CE"/>
    <w:rsid w:val="009F7414"/>
    <w:rsid w:val="009F771A"/>
    <w:rsid w:val="009F77A1"/>
    <w:rsid w:val="009F79F7"/>
    <w:rsid w:val="009F7A7D"/>
    <w:rsid w:val="009F7AC2"/>
    <w:rsid w:val="009F7AE6"/>
    <w:rsid w:val="009F7C7A"/>
    <w:rsid w:val="009F7CA8"/>
    <w:rsid w:val="009F7D3A"/>
    <w:rsid w:val="009F7E56"/>
    <w:rsid w:val="00A00186"/>
    <w:rsid w:val="00A0062D"/>
    <w:rsid w:val="00A00676"/>
    <w:rsid w:val="00A007D6"/>
    <w:rsid w:val="00A0080A"/>
    <w:rsid w:val="00A00CEE"/>
    <w:rsid w:val="00A00EDB"/>
    <w:rsid w:val="00A00F45"/>
    <w:rsid w:val="00A010F7"/>
    <w:rsid w:val="00A01169"/>
    <w:rsid w:val="00A01B55"/>
    <w:rsid w:val="00A01BBA"/>
    <w:rsid w:val="00A01F71"/>
    <w:rsid w:val="00A020EB"/>
    <w:rsid w:val="00A021A1"/>
    <w:rsid w:val="00A0278C"/>
    <w:rsid w:val="00A02872"/>
    <w:rsid w:val="00A02A60"/>
    <w:rsid w:val="00A02AA6"/>
    <w:rsid w:val="00A02F5B"/>
    <w:rsid w:val="00A030C2"/>
    <w:rsid w:val="00A03110"/>
    <w:rsid w:val="00A03561"/>
    <w:rsid w:val="00A03579"/>
    <w:rsid w:val="00A03890"/>
    <w:rsid w:val="00A03967"/>
    <w:rsid w:val="00A03A2C"/>
    <w:rsid w:val="00A03AF7"/>
    <w:rsid w:val="00A0403F"/>
    <w:rsid w:val="00A042CE"/>
    <w:rsid w:val="00A0432F"/>
    <w:rsid w:val="00A0480B"/>
    <w:rsid w:val="00A04835"/>
    <w:rsid w:val="00A0486A"/>
    <w:rsid w:val="00A04953"/>
    <w:rsid w:val="00A04995"/>
    <w:rsid w:val="00A04B73"/>
    <w:rsid w:val="00A04DA4"/>
    <w:rsid w:val="00A04F6F"/>
    <w:rsid w:val="00A0508F"/>
    <w:rsid w:val="00A05217"/>
    <w:rsid w:val="00A0542B"/>
    <w:rsid w:val="00A05499"/>
    <w:rsid w:val="00A05596"/>
    <w:rsid w:val="00A0565E"/>
    <w:rsid w:val="00A056CE"/>
    <w:rsid w:val="00A056FB"/>
    <w:rsid w:val="00A057AD"/>
    <w:rsid w:val="00A057E3"/>
    <w:rsid w:val="00A05B84"/>
    <w:rsid w:val="00A05C57"/>
    <w:rsid w:val="00A05E8D"/>
    <w:rsid w:val="00A06092"/>
    <w:rsid w:val="00A0635D"/>
    <w:rsid w:val="00A06851"/>
    <w:rsid w:val="00A06857"/>
    <w:rsid w:val="00A06AA2"/>
    <w:rsid w:val="00A06AEC"/>
    <w:rsid w:val="00A06B85"/>
    <w:rsid w:val="00A07023"/>
    <w:rsid w:val="00A071A4"/>
    <w:rsid w:val="00A07245"/>
    <w:rsid w:val="00A07250"/>
    <w:rsid w:val="00A07915"/>
    <w:rsid w:val="00A1027D"/>
    <w:rsid w:val="00A1056E"/>
    <w:rsid w:val="00A10A06"/>
    <w:rsid w:val="00A10AD3"/>
    <w:rsid w:val="00A10ECE"/>
    <w:rsid w:val="00A10EEB"/>
    <w:rsid w:val="00A110CB"/>
    <w:rsid w:val="00A11296"/>
    <w:rsid w:val="00A112B7"/>
    <w:rsid w:val="00A11624"/>
    <w:rsid w:val="00A11667"/>
    <w:rsid w:val="00A11827"/>
    <w:rsid w:val="00A11949"/>
    <w:rsid w:val="00A11ACA"/>
    <w:rsid w:val="00A11C0D"/>
    <w:rsid w:val="00A120B5"/>
    <w:rsid w:val="00A12187"/>
    <w:rsid w:val="00A122C5"/>
    <w:rsid w:val="00A122FC"/>
    <w:rsid w:val="00A12404"/>
    <w:rsid w:val="00A12447"/>
    <w:rsid w:val="00A12710"/>
    <w:rsid w:val="00A12842"/>
    <w:rsid w:val="00A132C0"/>
    <w:rsid w:val="00A132F0"/>
    <w:rsid w:val="00A13473"/>
    <w:rsid w:val="00A134D2"/>
    <w:rsid w:val="00A13859"/>
    <w:rsid w:val="00A13887"/>
    <w:rsid w:val="00A13908"/>
    <w:rsid w:val="00A13A83"/>
    <w:rsid w:val="00A13AB3"/>
    <w:rsid w:val="00A13C92"/>
    <w:rsid w:val="00A13CC4"/>
    <w:rsid w:val="00A13F11"/>
    <w:rsid w:val="00A1404D"/>
    <w:rsid w:val="00A140CA"/>
    <w:rsid w:val="00A1414E"/>
    <w:rsid w:val="00A14350"/>
    <w:rsid w:val="00A14543"/>
    <w:rsid w:val="00A1465E"/>
    <w:rsid w:val="00A14749"/>
    <w:rsid w:val="00A14A01"/>
    <w:rsid w:val="00A14CB4"/>
    <w:rsid w:val="00A14CE2"/>
    <w:rsid w:val="00A14D08"/>
    <w:rsid w:val="00A14D53"/>
    <w:rsid w:val="00A14DE9"/>
    <w:rsid w:val="00A14ED1"/>
    <w:rsid w:val="00A15075"/>
    <w:rsid w:val="00A151CD"/>
    <w:rsid w:val="00A15431"/>
    <w:rsid w:val="00A156B6"/>
    <w:rsid w:val="00A159B2"/>
    <w:rsid w:val="00A15DA6"/>
    <w:rsid w:val="00A160B3"/>
    <w:rsid w:val="00A16274"/>
    <w:rsid w:val="00A163D0"/>
    <w:rsid w:val="00A16924"/>
    <w:rsid w:val="00A16939"/>
    <w:rsid w:val="00A169B9"/>
    <w:rsid w:val="00A16B81"/>
    <w:rsid w:val="00A16C6B"/>
    <w:rsid w:val="00A17230"/>
    <w:rsid w:val="00A172FC"/>
    <w:rsid w:val="00A173AD"/>
    <w:rsid w:val="00A17557"/>
    <w:rsid w:val="00A1770E"/>
    <w:rsid w:val="00A178F0"/>
    <w:rsid w:val="00A17A12"/>
    <w:rsid w:val="00A17BC0"/>
    <w:rsid w:val="00A17BF8"/>
    <w:rsid w:val="00A17C78"/>
    <w:rsid w:val="00A17FE2"/>
    <w:rsid w:val="00A20241"/>
    <w:rsid w:val="00A20367"/>
    <w:rsid w:val="00A204F5"/>
    <w:rsid w:val="00A20A64"/>
    <w:rsid w:val="00A21018"/>
    <w:rsid w:val="00A2108E"/>
    <w:rsid w:val="00A2115D"/>
    <w:rsid w:val="00A2127A"/>
    <w:rsid w:val="00A21543"/>
    <w:rsid w:val="00A2156E"/>
    <w:rsid w:val="00A21778"/>
    <w:rsid w:val="00A21CDD"/>
    <w:rsid w:val="00A21E44"/>
    <w:rsid w:val="00A21F07"/>
    <w:rsid w:val="00A21F8D"/>
    <w:rsid w:val="00A22143"/>
    <w:rsid w:val="00A22447"/>
    <w:rsid w:val="00A22533"/>
    <w:rsid w:val="00A227FA"/>
    <w:rsid w:val="00A228B1"/>
    <w:rsid w:val="00A22B53"/>
    <w:rsid w:val="00A22C84"/>
    <w:rsid w:val="00A22CEF"/>
    <w:rsid w:val="00A22FA5"/>
    <w:rsid w:val="00A230AE"/>
    <w:rsid w:val="00A23408"/>
    <w:rsid w:val="00A2345D"/>
    <w:rsid w:val="00A2349E"/>
    <w:rsid w:val="00A23692"/>
    <w:rsid w:val="00A23747"/>
    <w:rsid w:val="00A23A07"/>
    <w:rsid w:val="00A23A92"/>
    <w:rsid w:val="00A23BA6"/>
    <w:rsid w:val="00A23F90"/>
    <w:rsid w:val="00A24296"/>
    <w:rsid w:val="00A2429E"/>
    <w:rsid w:val="00A24318"/>
    <w:rsid w:val="00A2463D"/>
    <w:rsid w:val="00A24671"/>
    <w:rsid w:val="00A247B5"/>
    <w:rsid w:val="00A24AC5"/>
    <w:rsid w:val="00A24B5B"/>
    <w:rsid w:val="00A24D24"/>
    <w:rsid w:val="00A24E01"/>
    <w:rsid w:val="00A24ECB"/>
    <w:rsid w:val="00A250D4"/>
    <w:rsid w:val="00A25154"/>
    <w:rsid w:val="00A25449"/>
    <w:rsid w:val="00A2573B"/>
    <w:rsid w:val="00A257E4"/>
    <w:rsid w:val="00A2583A"/>
    <w:rsid w:val="00A25862"/>
    <w:rsid w:val="00A258BE"/>
    <w:rsid w:val="00A259A4"/>
    <w:rsid w:val="00A25AA7"/>
    <w:rsid w:val="00A25B9B"/>
    <w:rsid w:val="00A25F3C"/>
    <w:rsid w:val="00A262FD"/>
    <w:rsid w:val="00A26473"/>
    <w:rsid w:val="00A2650E"/>
    <w:rsid w:val="00A2656F"/>
    <w:rsid w:val="00A26767"/>
    <w:rsid w:val="00A26C00"/>
    <w:rsid w:val="00A26FAC"/>
    <w:rsid w:val="00A270C3"/>
    <w:rsid w:val="00A27341"/>
    <w:rsid w:val="00A27349"/>
    <w:rsid w:val="00A2754E"/>
    <w:rsid w:val="00A276D4"/>
    <w:rsid w:val="00A2785F"/>
    <w:rsid w:val="00A2791A"/>
    <w:rsid w:val="00A27C88"/>
    <w:rsid w:val="00A27E95"/>
    <w:rsid w:val="00A30239"/>
    <w:rsid w:val="00A302A7"/>
    <w:rsid w:val="00A30322"/>
    <w:rsid w:val="00A30382"/>
    <w:rsid w:val="00A303BC"/>
    <w:rsid w:val="00A304A0"/>
    <w:rsid w:val="00A307BE"/>
    <w:rsid w:val="00A3085C"/>
    <w:rsid w:val="00A308BA"/>
    <w:rsid w:val="00A30A6B"/>
    <w:rsid w:val="00A30E88"/>
    <w:rsid w:val="00A31317"/>
    <w:rsid w:val="00A3147F"/>
    <w:rsid w:val="00A3148A"/>
    <w:rsid w:val="00A3150B"/>
    <w:rsid w:val="00A31635"/>
    <w:rsid w:val="00A31713"/>
    <w:rsid w:val="00A318A6"/>
    <w:rsid w:val="00A31BBE"/>
    <w:rsid w:val="00A31BED"/>
    <w:rsid w:val="00A31CA5"/>
    <w:rsid w:val="00A31F28"/>
    <w:rsid w:val="00A32066"/>
    <w:rsid w:val="00A320A6"/>
    <w:rsid w:val="00A3212A"/>
    <w:rsid w:val="00A32370"/>
    <w:rsid w:val="00A32963"/>
    <w:rsid w:val="00A329CC"/>
    <w:rsid w:val="00A32A0A"/>
    <w:rsid w:val="00A32A4E"/>
    <w:rsid w:val="00A32AC7"/>
    <w:rsid w:val="00A32C65"/>
    <w:rsid w:val="00A32F53"/>
    <w:rsid w:val="00A330DC"/>
    <w:rsid w:val="00A33191"/>
    <w:rsid w:val="00A3325D"/>
    <w:rsid w:val="00A33565"/>
    <w:rsid w:val="00A33671"/>
    <w:rsid w:val="00A33DC2"/>
    <w:rsid w:val="00A33FE8"/>
    <w:rsid w:val="00A3418E"/>
    <w:rsid w:val="00A34207"/>
    <w:rsid w:val="00A343AC"/>
    <w:rsid w:val="00A34699"/>
    <w:rsid w:val="00A347FF"/>
    <w:rsid w:val="00A34802"/>
    <w:rsid w:val="00A34946"/>
    <w:rsid w:val="00A34B9E"/>
    <w:rsid w:val="00A3537B"/>
    <w:rsid w:val="00A353F5"/>
    <w:rsid w:val="00A3555C"/>
    <w:rsid w:val="00A355CB"/>
    <w:rsid w:val="00A355D0"/>
    <w:rsid w:val="00A35786"/>
    <w:rsid w:val="00A35814"/>
    <w:rsid w:val="00A3587A"/>
    <w:rsid w:val="00A35C14"/>
    <w:rsid w:val="00A35C18"/>
    <w:rsid w:val="00A35C62"/>
    <w:rsid w:val="00A35D56"/>
    <w:rsid w:val="00A35F6E"/>
    <w:rsid w:val="00A3600A"/>
    <w:rsid w:val="00A36091"/>
    <w:rsid w:val="00A3632A"/>
    <w:rsid w:val="00A36338"/>
    <w:rsid w:val="00A3637D"/>
    <w:rsid w:val="00A36712"/>
    <w:rsid w:val="00A3672E"/>
    <w:rsid w:val="00A36735"/>
    <w:rsid w:val="00A368F6"/>
    <w:rsid w:val="00A369DB"/>
    <w:rsid w:val="00A36B4F"/>
    <w:rsid w:val="00A3745A"/>
    <w:rsid w:val="00A375F9"/>
    <w:rsid w:val="00A377E6"/>
    <w:rsid w:val="00A3783D"/>
    <w:rsid w:val="00A37C41"/>
    <w:rsid w:val="00A37C7F"/>
    <w:rsid w:val="00A37D92"/>
    <w:rsid w:val="00A37E67"/>
    <w:rsid w:val="00A37F20"/>
    <w:rsid w:val="00A37F43"/>
    <w:rsid w:val="00A401CE"/>
    <w:rsid w:val="00A401EE"/>
    <w:rsid w:val="00A4047E"/>
    <w:rsid w:val="00A404A9"/>
    <w:rsid w:val="00A4063F"/>
    <w:rsid w:val="00A40685"/>
    <w:rsid w:val="00A4068C"/>
    <w:rsid w:val="00A4069F"/>
    <w:rsid w:val="00A40712"/>
    <w:rsid w:val="00A4072D"/>
    <w:rsid w:val="00A40B3D"/>
    <w:rsid w:val="00A40B5A"/>
    <w:rsid w:val="00A40C88"/>
    <w:rsid w:val="00A40D2A"/>
    <w:rsid w:val="00A40F3E"/>
    <w:rsid w:val="00A41079"/>
    <w:rsid w:val="00A411D4"/>
    <w:rsid w:val="00A41322"/>
    <w:rsid w:val="00A41325"/>
    <w:rsid w:val="00A41764"/>
    <w:rsid w:val="00A41915"/>
    <w:rsid w:val="00A41935"/>
    <w:rsid w:val="00A419EF"/>
    <w:rsid w:val="00A41B21"/>
    <w:rsid w:val="00A41F15"/>
    <w:rsid w:val="00A41F4C"/>
    <w:rsid w:val="00A42020"/>
    <w:rsid w:val="00A4209A"/>
    <w:rsid w:val="00A420AC"/>
    <w:rsid w:val="00A421CE"/>
    <w:rsid w:val="00A42329"/>
    <w:rsid w:val="00A42555"/>
    <w:rsid w:val="00A42610"/>
    <w:rsid w:val="00A42653"/>
    <w:rsid w:val="00A42933"/>
    <w:rsid w:val="00A42936"/>
    <w:rsid w:val="00A429D9"/>
    <w:rsid w:val="00A43289"/>
    <w:rsid w:val="00A432DC"/>
    <w:rsid w:val="00A43450"/>
    <w:rsid w:val="00A43732"/>
    <w:rsid w:val="00A43D7A"/>
    <w:rsid w:val="00A44336"/>
    <w:rsid w:val="00A44698"/>
    <w:rsid w:val="00A449C6"/>
    <w:rsid w:val="00A44AD5"/>
    <w:rsid w:val="00A44B3E"/>
    <w:rsid w:val="00A44DA1"/>
    <w:rsid w:val="00A44FFE"/>
    <w:rsid w:val="00A45173"/>
    <w:rsid w:val="00A4519D"/>
    <w:rsid w:val="00A45248"/>
    <w:rsid w:val="00A454F3"/>
    <w:rsid w:val="00A4572E"/>
    <w:rsid w:val="00A457A7"/>
    <w:rsid w:val="00A45B58"/>
    <w:rsid w:val="00A45CE3"/>
    <w:rsid w:val="00A45EA9"/>
    <w:rsid w:val="00A46002"/>
    <w:rsid w:val="00A4644D"/>
    <w:rsid w:val="00A465CD"/>
    <w:rsid w:val="00A46AC0"/>
    <w:rsid w:val="00A46DE1"/>
    <w:rsid w:val="00A46EBE"/>
    <w:rsid w:val="00A470D9"/>
    <w:rsid w:val="00A4745B"/>
    <w:rsid w:val="00A475F0"/>
    <w:rsid w:val="00A47761"/>
    <w:rsid w:val="00A477B1"/>
    <w:rsid w:val="00A47AB1"/>
    <w:rsid w:val="00A47C83"/>
    <w:rsid w:val="00A47DC5"/>
    <w:rsid w:val="00A5046C"/>
    <w:rsid w:val="00A504F3"/>
    <w:rsid w:val="00A508AA"/>
    <w:rsid w:val="00A50DDE"/>
    <w:rsid w:val="00A50EF6"/>
    <w:rsid w:val="00A51071"/>
    <w:rsid w:val="00A51820"/>
    <w:rsid w:val="00A51A13"/>
    <w:rsid w:val="00A51A8D"/>
    <w:rsid w:val="00A51D1F"/>
    <w:rsid w:val="00A51D69"/>
    <w:rsid w:val="00A51D6E"/>
    <w:rsid w:val="00A51E39"/>
    <w:rsid w:val="00A51F37"/>
    <w:rsid w:val="00A51F6F"/>
    <w:rsid w:val="00A51F7C"/>
    <w:rsid w:val="00A5214D"/>
    <w:rsid w:val="00A52207"/>
    <w:rsid w:val="00A52246"/>
    <w:rsid w:val="00A526CA"/>
    <w:rsid w:val="00A52988"/>
    <w:rsid w:val="00A52D9B"/>
    <w:rsid w:val="00A5306D"/>
    <w:rsid w:val="00A530DE"/>
    <w:rsid w:val="00A53125"/>
    <w:rsid w:val="00A53256"/>
    <w:rsid w:val="00A532D3"/>
    <w:rsid w:val="00A533BE"/>
    <w:rsid w:val="00A5352A"/>
    <w:rsid w:val="00A5382A"/>
    <w:rsid w:val="00A5390F"/>
    <w:rsid w:val="00A53ADC"/>
    <w:rsid w:val="00A53AF6"/>
    <w:rsid w:val="00A53B00"/>
    <w:rsid w:val="00A54179"/>
    <w:rsid w:val="00A54263"/>
    <w:rsid w:val="00A54419"/>
    <w:rsid w:val="00A54489"/>
    <w:rsid w:val="00A54510"/>
    <w:rsid w:val="00A54530"/>
    <w:rsid w:val="00A54858"/>
    <w:rsid w:val="00A548C5"/>
    <w:rsid w:val="00A548E6"/>
    <w:rsid w:val="00A54A18"/>
    <w:rsid w:val="00A54B11"/>
    <w:rsid w:val="00A54C6C"/>
    <w:rsid w:val="00A54D6C"/>
    <w:rsid w:val="00A55043"/>
    <w:rsid w:val="00A5534D"/>
    <w:rsid w:val="00A55551"/>
    <w:rsid w:val="00A558C2"/>
    <w:rsid w:val="00A55BD5"/>
    <w:rsid w:val="00A56066"/>
    <w:rsid w:val="00A560E6"/>
    <w:rsid w:val="00A561FA"/>
    <w:rsid w:val="00A5623B"/>
    <w:rsid w:val="00A562DA"/>
    <w:rsid w:val="00A5631B"/>
    <w:rsid w:val="00A5646E"/>
    <w:rsid w:val="00A564D3"/>
    <w:rsid w:val="00A56786"/>
    <w:rsid w:val="00A56A05"/>
    <w:rsid w:val="00A56A75"/>
    <w:rsid w:val="00A56B71"/>
    <w:rsid w:val="00A56BA0"/>
    <w:rsid w:val="00A56C1C"/>
    <w:rsid w:val="00A56F7D"/>
    <w:rsid w:val="00A5723D"/>
    <w:rsid w:val="00A57255"/>
    <w:rsid w:val="00A573C0"/>
    <w:rsid w:val="00A5742D"/>
    <w:rsid w:val="00A57875"/>
    <w:rsid w:val="00A57AF9"/>
    <w:rsid w:val="00A57B28"/>
    <w:rsid w:val="00A57B55"/>
    <w:rsid w:val="00A57B8F"/>
    <w:rsid w:val="00A57BDD"/>
    <w:rsid w:val="00A57ED1"/>
    <w:rsid w:val="00A57EDA"/>
    <w:rsid w:val="00A600A4"/>
    <w:rsid w:val="00A605A3"/>
    <w:rsid w:val="00A605A9"/>
    <w:rsid w:val="00A6075A"/>
    <w:rsid w:val="00A60A22"/>
    <w:rsid w:val="00A60AAE"/>
    <w:rsid w:val="00A60BA8"/>
    <w:rsid w:val="00A60C5A"/>
    <w:rsid w:val="00A610C2"/>
    <w:rsid w:val="00A610FA"/>
    <w:rsid w:val="00A61516"/>
    <w:rsid w:val="00A61698"/>
    <w:rsid w:val="00A61A75"/>
    <w:rsid w:val="00A61BA8"/>
    <w:rsid w:val="00A61E63"/>
    <w:rsid w:val="00A61E7B"/>
    <w:rsid w:val="00A61F22"/>
    <w:rsid w:val="00A61FD9"/>
    <w:rsid w:val="00A62209"/>
    <w:rsid w:val="00A623F8"/>
    <w:rsid w:val="00A624AE"/>
    <w:rsid w:val="00A6264A"/>
    <w:rsid w:val="00A628D5"/>
    <w:rsid w:val="00A628E6"/>
    <w:rsid w:val="00A628F8"/>
    <w:rsid w:val="00A62906"/>
    <w:rsid w:val="00A62976"/>
    <w:rsid w:val="00A62AAE"/>
    <w:rsid w:val="00A62C30"/>
    <w:rsid w:val="00A62CAE"/>
    <w:rsid w:val="00A62DD0"/>
    <w:rsid w:val="00A630C7"/>
    <w:rsid w:val="00A63211"/>
    <w:rsid w:val="00A63222"/>
    <w:rsid w:val="00A63321"/>
    <w:rsid w:val="00A6339A"/>
    <w:rsid w:val="00A633F0"/>
    <w:rsid w:val="00A63AC0"/>
    <w:rsid w:val="00A63CE4"/>
    <w:rsid w:val="00A63D41"/>
    <w:rsid w:val="00A63F74"/>
    <w:rsid w:val="00A640F1"/>
    <w:rsid w:val="00A64234"/>
    <w:rsid w:val="00A64305"/>
    <w:rsid w:val="00A647ED"/>
    <w:rsid w:val="00A648B7"/>
    <w:rsid w:val="00A64972"/>
    <w:rsid w:val="00A64BA2"/>
    <w:rsid w:val="00A64D73"/>
    <w:rsid w:val="00A64F3B"/>
    <w:rsid w:val="00A6509F"/>
    <w:rsid w:val="00A65178"/>
    <w:rsid w:val="00A651B6"/>
    <w:rsid w:val="00A65360"/>
    <w:rsid w:val="00A65466"/>
    <w:rsid w:val="00A659C0"/>
    <w:rsid w:val="00A65C86"/>
    <w:rsid w:val="00A65D69"/>
    <w:rsid w:val="00A65E6D"/>
    <w:rsid w:val="00A66189"/>
    <w:rsid w:val="00A663DB"/>
    <w:rsid w:val="00A66547"/>
    <w:rsid w:val="00A66996"/>
    <w:rsid w:val="00A66A15"/>
    <w:rsid w:val="00A66E73"/>
    <w:rsid w:val="00A6734B"/>
    <w:rsid w:val="00A679FD"/>
    <w:rsid w:val="00A67A3C"/>
    <w:rsid w:val="00A67A8B"/>
    <w:rsid w:val="00A67C1E"/>
    <w:rsid w:val="00A67C84"/>
    <w:rsid w:val="00A67DF7"/>
    <w:rsid w:val="00A70033"/>
    <w:rsid w:val="00A7038F"/>
    <w:rsid w:val="00A70650"/>
    <w:rsid w:val="00A70838"/>
    <w:rsid w:val="00A70BC8"/>
    <w:rsid w:val="00A70C54"/>
    <w:rsid w:val="00A70CCA"/>
    <w:rsid w:val="00A70EE1"/>
    <w:rsid w:val="00A70FDB"/>
    <w:rsid w:val="00A711B8"/>
    <w:rsid w:val="00A71254"/>
    <w:rsid w:val="00A714E6"/>
    <w:rsid w:val="00A71909"/>
    <w:rsid w:val="00A71968"/>
    <w:rsid w:val="00A719EA"/>
    <w:rsid w:val="00A71D3E"/>
    <w:rsid w:val="00A71E29"/>
    <w:rsid w:val="00A71E2C"/>
    <w:rsid w:val="00A7272E"/>
    <w:rsid w:val="00A72763"/>
    <w:rsid w:val="00A727D2"/>
    <w:rsid w:val="00A727DC"/>
    <w:rsid w:val="00A72C39"/>
    <w:rsid w:val="00A72CE4"/>
    <w:rsid w:val="00A73380"/>
    <w:rsid w:val="00A736F9"/>
    <w:rsid w:val="00A7390A"/>
    <w:rsid w:val="00A73BBC"/>
    <w:rsid w:val="00A73BEC"/>
    <w:rsid w:val="00A73CE3"/>
    <w:rsid w:val="00A73E04"/>
    <w:rsid w:val="00A73E36"/>
    <w:rsid w:val="00A73F2F"/>
    <w:rsid w:val="00A73FB2"/>
    <w:rsid w:val="00A740D5"/>
    <w:rsid w:val="00A7415D"/>
    <w:rsid w:val="00A7428D"/>
    <w:rsid w:val="00A74304"/>
    <w:rsid w:val="00A74361"/>
    <w:rsid w:val="00A743F6"/>
    <w:rsid w:val="00A744D4"/>
    <w:rsid w:val="00A74506"/>
    <w:rsid w:val="00A7455C"/>
    <w:rsid w:val="00A7476D"/>
    <w:rsid w:val="00A74826"/>
    <w:rsid w:val="00A749A8"/>
    <w:rsid w:val="00A74E15"/>
    <w:rsid w:val="00A74F89"/>
    <w:rsid w:val="00A75046"/>
    <w:rsid w:val="00A7515E"/>
    <w:rsid w:val="00A75220"/>
    <w:rsid w:val="00A75394"/>
    <w:rsid w:val="00A75755"/>
    <w:rsid w:val="00A7580B"/>
    <w:rsid w:val="00A75A3D"/>
    <w:rsid w:val="00A75AD3"/>
    <w:rsid w:val="00A75C16"/>
    <w:rsid w:val="00A75C53"/>
    <w:rsid w:val="00A75CF7"/>
    <w:rsid w:val="00A75D7E"/>
    <w:rsid w:val="00A75FDC"/>
    <w:rsid w:val="00A765A7"/>
    <w:rsid w:val="00A768C8"/>
    <w:rsid w:val="00A76A1B"/>
    <w:rsid w:val="00A76BE8"/>
    <w:rsid w:val="00A76C90"/>
    <w:rsid w:val="00A770D1"/>
    <w:rsid w:val="00A77157"/>
    <w:rsid w:val="00A772C7"/>
    <w:rsid w:val="00A775A7"/>
    <w:rsid w:val="00A7772E"/>
    <w:rsid w:val="00A7778E"/>
    <w:rsid w:val="00A777A2"/>
    <w:rsid w:val="00A77A80"/>
    <w:rsid w:val="00A77AA3"/>
    <w:rsid w:val="00A77C1D"/>
    <w:rsid w:val="00A77C1E"/>
    <w:rsid w:val="00A77FC4"/>
    <w:rsid w:val="00A80042"/>
    <w:rsid w:val="00A80064"/>
    <w:rsid w:val="00A80165"/>
    <w:rsid w:val="00A80175"/>
    <w:rsid w:val="00A8046F"/>
    <w:rsid w:val="00A805E2"/>
    <w:rsid w:val="00A80BDF"/>
    <w:rsid w:val="00A80DCE"/>
    <w:rsid w:val="00A80F6F"/>
    <w:rsid w:val="00A8129D"/>
    <w:rsid w:val="00A814AF"/>
    <w:rsid w:val="00A819F5"/>
    <w:rsid w:val="00A81A6C"/>
    <w:rsid w:val="00A81DD9"/>
    <w:rsid w:val="00A81FF0"/>
    <w:rsid w:val="00A82006"/>
    <w:rsid w:val="00A82425"/>
    <w:rsid w:val="00A824BA"/>
    <w:rsid w:val="00A825F6"/>
    <w:rsid w:val="00A8267F"/>
    <w:rsid w:val="00A8269B"/>
    <w:rsid w:val="00A83019"/>
    <w:rsid w:val="00A83030"/>
    <w:rsid w:val="00A832E9"/>
    <w:rsid w:val="00A83559"/>
    <w:rsid w:val="00A836F2"/>
    <w:rsid w:val="00A83727"/>
    <w:rsid w:val="00A8387F"/>
    <w:rsid w:val="00A838C2"/>
    <w:rsid w:val="00A83B16"/>
    <w:rsid w:val="00A83B80"/>
    <w:rsid w:val="00A83C73"/>
    <w:rsid w:val="00A83E59"/>
    <w:rsid w:val="00A83F71"/>
    <w:rsid w:val="00A84239"/>
    <w:rsid w:val="00A842B6"/>
    <w:rsid w:val="00A8443F"/>
    <w:rsid w:val="00A84770"/>
    <w:rsid w:val="00A847A3"/>
    <w:rsid w:val="00A8481C"/>
    <w:rsid w:val="00A84967"/>
    <w:rsid w:val="00A84B3B"/>
    <w:rsid w:val="00A84BC3"/>
    <w:rsid w:val="00A84C88"/>
    <w:rsid w:val="00A84CC9"/>
    <w:rsid w:val="00A84DE1"/>
    <w:rsid w:val="00A85040"/>
    <w:rsid w:val="00A85078"/>
    <w:rsid w:val="00A8538B"/>
    <w:rsid w:val="00A853F0"/>
    <w:rsid w:val="00A85715"/>
    <w:rsid w:val="00A85758"/>
    <w:rsid w:val="00A857DA"/>
    <w:rsid w:val="00A85AAC"/>
    <w:rsid w:val="00A85B11"/>
    <w:rsid w:val="00A85B39"/>
    <w:rsid w:val="00A85C59"/>
    <w:rsid w:val="00A85D41"/>
    <w:rsid w:val="00A85D8F"/>
    <w:rsid w:val="00A85E29"/>
    <w:rsid w:val="00A86067"/>
    <w:rsid w:val="00A863CE"/>
    <w:rsid w:val="00A864C8"/>
    <w:rsid w:val="00A86A33"/>
    <w:rsid w:val="00A86AB6"/>
    <w:rsid w:val="00A86E1A"/>
    <w:rsid w:val="00A86E6B"/>
    <w:rsid w:val="00A870AB"/>
    <w:rsid w:val="00A871AE"/>
    <w:rsid w:val="00A8724E"/>
    <w:rsid w:val="00A875E0"/>
    <w:rsid w:val="00A8762D"/>
    <w:rsid w:val="00A8775B"/>
    <w:rsid w:val="00A87ED8"/>
    <w:rsid w:val="00A900C8"/>
    <w:rsid w:val="00A90367"/>
    <w:rsid w:val="00A9037D"/>
    <w:rsid w:val="00A9062A"/>
    <w:rsid w:val="00A906A8"/>
    <w:rsid w:val="00A9077F"/>
    <w:rsid w:val="00A9085F"/>
    <w:rsid w:val="00A909BD"/>
    <w:rsid w:val="00A90AB7"/>
    <w:rsid w:val="00A90C46"/>
    <w:rsid w:val="00A90E1A"/>
    <w:rsid w:val="00A90F2D"/>
    <w:rsid w:val="00A91034"/>
    <w:rsid w:val="00A910BF"/>
    <w:rsid w:val="00A911B7"/>
    <w:rsid w:val="00A91375"/>
    <w:rsid w:val="00A9153A"/>
    <w:rsid w:val="00A915C2"/>
    <w:rsid w:val="00A9160B"/>
    <w:rsid w:val="00A91654"/>
    <w:rsid w:val="00A917FC"/>
    <w:rsid w:val="00A91974"/>
    <w:rsid w:val="00A919AE"/>
    <w:rsid w:val="00A91AEE"/>
    <w:rsid w:val="00A91D41"/>
    <w:rsid w:val="00A91DC3"/>
    <w:rsid w:val="00A91EEE"/>
    <w:rsid w:val="00A92168"/>
    <w:rsid w:val="00A9224D"/>
    <w:rsid w:val="00A9225B"/>
    <w:rsid w:val="00A92310"/>
    <w:rsid w:val="00A92378"/>
    <w:rsid w:val="00A924AC"/>
    <w:rsid w:val="00A9269C"/>
    <w:rsid w:val="00A9296B"/>
    <w:rsid w:val="00A929C8"/>
    <w:rsid w:val="00A92AA5"/>
    <w:rsid w:val="00A92AB4"/>
    <w:rsid w:val="00A92B18"/>
    <w:rsid w:val="00A92B8A"/>
    <w:rsid w:val="00A92BDF"/>
    <w:rsid w:val="00A92D02"/>
    <w:rsid w:val="00A92E01"/>
    <w:rsid w:val="00A92E66"/>
    <w:rsid w:val="00A92EAC"/>
    <w:rsid w:val="00A930DD"/>
    <w:rsid w:val="00A930FD"/>
    <w:rsid w:val="00A931F6"/>
    <w:rsid w:val="00A9345C"/>
    <w:rsid w:val="00A935D2"/>
    <w:rsid w:val="00A9376C"/>
    <w:rsid w:val="00A939D8"/>
    <w:rsid w:val="00A93BA8"/>
    <w:rsid w:val="00A93C27"/>
    <w:rsid w:val="00A93DD4"/>
    <w:rsid w:val="00A93E48"/>
    <w:rsid w:val="00A940F6"/>
    <w:rsid w:val="00A94224"/>
    <w:rsid w:val="00A94457"/>
    <w:rsid w:val="00A944E5"/>
    <w:rsid w:val="00A9482C"/>
    <w:rsid w:val="00A9493D"/>
    <w:rsid w:val="00A949B5"/>
    <w:rsid w:val="00A94B5D"/>
    <w:rsid w:val="00A94C9C"/>
    <w:rsid w:val="00A94DD9"/>
    <w:rsid w:val="00A94F90"/>
    <w:rsid w:val="00A95072"/>
    <w:rsid w:val="00A953A7"/>
    <w:rsid w:val="00A9541E"/>
    <w:rsid w:val="00A9559B"/>
    <w:rsid w:val="00A95613"/>
    <w:rsid w:val="00A95823"/>
    <w:rsid w:val="00A958BA"/>
    <w:rsid w:val="00A9592E"/>
    <w:rsid w:val="00A95E67"/>
    <w:rsid w:val="00A95EBD"/>
    <w:rsid w:val="00A96075"/>
    <w:rsid w:val="00A9641D"/>
    <w:rsid w:val="00A96454"/>
    <w:rsid w:val="00A964A8"/>
    <w:rsid w:val="00A965F6"/>
    <w:rsid w:val="00A9677A"/>
    <w:rsid w:val="00A96808"/>
    <w:rsid w:val="00A96835"/>
    <w:rsid w:val="00A968B3"/>
    <w:rsid w:val="00A969FF"/>
    <w:rsid w:val="00A96B5B"/>
    <w:rsid w:val="00A96F93"/>
    <w:rsid w:val="00A97297"/>
    <w:rsid w:val="00A976C6"/>
    <w:rsid w:val="00A97C3B"/>
    <w:rsid w:val="00AA0393"/>
    <w:rsid w:val="00AA0396"/>
    <w:rsid w:val="00AA0407"/>
    <w:rsid w:val="00AA078A"/>
    <w:rsid w:val="00AA07D0"/>
    <w:rsid w:val="00AA0CAB"/>
    <w:rsid w:val="00AA0E42"/>
    <w:rsid w:val="00AA0EB2"/>
    <w:rsid w:val="00AA0EBF"/>
    <w:rsid w:val="00AA127B"/>
    <w:rsid w:val="00AA12F3"/>
    <w:rsid w:val="00AA1373"/>
    <w:rsid w:val="00AA13B2"/>
    <w:rsid w:val="00AA15C6"/>
    <w:rsid w:val="00AA16AB"/>
    <w:rsid w:val="00AA1791"/>
    <w:rsid w:val="00AA1843"/>
    <w:rsid w:val="00AA185C"/>
    <w:rsid w:val="00AA19F3"/>
    <w:rsid w:val="00AA1A51"/>
    <w:rsid w:val="00AA1B5B"/>
    <w:rsid w:val="00AA1BF1"/>
    <w:rsid w:val="00AA1C73"/>
    <w:rsid w:val="00AA1F0F"/>
    <w:rsid w:val="00AA1FD7"/>
    <w:rsid w:val="00AA2304"/>
    <w:rsid w:val="00AA23EB"/>
    <w:rsid w:val="00AA2496"/>
    <w:rsid w:val="00AA24F0"/>
    <w:rsid w:val="00AA2556"/>
    <w:rsid w:val="00AA2573"/>
    <w:rsid w:val="00AA2892"/>
    <w:rsid w:val="00AA291B"/>
    <w:rsid w:val="00AA2929"/>
    <w:rsid w:val="00AA2BF0"/>
    <w:rsid w:val="00AA2E10"/>
    <w:rsid w:val="00AA2E74"/>
    <w:rsid w:val="00AA303A"/>
    <w:rsid w:val="00AA3331"/>
    <w:rsid w:val="00AA3369"/>
    <w:rsid w:val="00AA3994"/>
    <w:rsid w:val="00AA3C97"/>
    <w:rsid w:val="00AA3D5D"/>
    <w:rsid w:val="00AA3E1F"/>
    <w:rsid w:val="00AA3E6E"/>
    <w:rsid w:val="00AA3FB6"/>
    <w:rsid w:val="00AA4166"/>
    <w:rsid w:val="00AA41A7"/>
    <w:rsid w:val="00AA41ED"/>
    <w:rsid w:val="00AA43E7"/>
    <w:rsid w:val="00AA4582"/>
    <w:rsid w:val="00AA4C50"/>
    <w:rsid w:val="00AA4D89"/>
    <w:rsid w:val="00AA52E4"/>
    <w:rsid w:val="00AA5415"/>
    <w:rsid w:val="00AA57D6"/>
    <w:rsid w:val="00AA59E1"/>
    <w:rsid w:val="00AA5F2B"/>
    <w:rsid w:val="00AA603B"/>
    <w:rsid w:val="00AA636D"/>
    <w:rsid w:val="00AA645F"/>
    <w:rsid w:val="00AA649F"/>
    <w:rsid w:val="00AA65C1"/>
    <w:rsid w:val="00AA686C"/>
    <w:rsid w:val="00AA68E8"/>
    <w:rsid w:val="00AA69BA"/>
    <w:rsid w:val="00AA6A88"/>
    <w:rsid w:val="00AA6E24"/>
    <w:rsid w:val="00AA6FC9"/>
    <w:rsid w:val="00AA70EF"/>
    <w:rsid w:val="00AA72ED"/>
    <w:rsid w:val="00AA76EE"/>
    <w:rsid w:val="00AA7716"/>
    <w:rsid w:val="00AA78B3"/>
    <w:rsid w:val="00AA78FD"/>
    <w:rsid w:val="00AA7944"/>
    <w:rsid w:val="00AA7B6D"/>
    <w:rsid w:val="00AB0009"/>
    <w:rsid w:val="00AB03A6"/>
    <w:rsid w:val="00AB070D"/>
    <w:rsid w:val="00AB078D"/>
    <w:rsid w:val="00AB078E"/>
    <w:rsid w:val="00AB0A00"/>
    <w:rsid w:val="00AB0A0F"/>
    <w:rsid w:val="00AB0A84"/>
    <w:rsid w:val="00AB0E65"/>
    <w:rsid w:val="00AB11EC"/>
    <w:rsid w:val="00AB19C2"/>
    <w:rsid w:val="00AB1A9B"/>
    <w:rsid w:val="00AB1B32"/>
    <w:rsid w:val="00AB1B4D"/>
    <w:rsid w:val="00AB2322"/>
    <w:rsid w:val="00AB2518"/>
    <w:rsid w:val="00AB25A0"/>
    <w:rsid w:val="00AB273F"/>
    <w:rsid w:val="00AB28A3"/>
    <w:rsid w:val="00AB2A00"/>
    <w:rsid w:val="00AB2AC2"/>
    <w:rsid w:val="00AB2B33"/>
    <w:rsid w:val="00AB2C02"/>
    <w:rsid w:val="00AB3196"/>
    <w:rsid w:val="00AB31FB"/>
    <w:rsid w:val="00AB36DD"/>
    <w:rsid w:val="00AB3832"/>
    <w:rsid w:val="00AB38A6"/>
    <w:rsid w:val="00AB3A24"/>
    <w:rsid w:val="00AB3A4D"/>
    <w:rsid w:val="00AB3C8C"/>
    <w:rsid w:val="00AB3F74"/>
    <w:rsid w:val="00AB4097"/>
    <w:rsid w:val="00AB426D"/>
    <w:rsid w:val="00AB465B"/>
    <w:rsid w:val="00AB46E5"/>
    <w:rsid w:val="00AB4769"/>
    <w:rsid w:val="00AB47F3"/>
    <w:rsid w:val="00AB48C4"/>
    <w:rsid w:val="00AB4938"/>
    <w:rsid w:val="00AB4AF6"/>
    <w:rsid w:val="00AB4BDD"/>
    <w:rsid w:val="00AB4BFB"/>
    <w:rsid w:val="00AB4D4D"/>
    <w:rsid w:val="00AB4EAC"/>
    <w:rsid w:val="00AB4F05"/>
    <w:rsid w:val="00AB5081"/>
    <w:rsid w:val="00AB50FE"/>
    <w:rsid w:val="00AB5292"/>
    <w:rsid w:val="00AB5383"/>
    <w:rsid w:val="00AB55AF"/>
    <w:rsid w:val="00AB563C"/>
    <w:rsid w:val="00AB5784"/>
    <w:rsid w:val="00AB5915"/>
    <w:rsid w:val="00AB5A6B"/>
    <w:rsid w:val="00AB5DE3"/>
    <w:rsid w:val="00AB5E9D"/>
    <w:rsid w:val="00AB619C"/>
    <w:rsid w:val="00AB626B"/>
    <w:rsid w:val="00AB6711"/>
    <w:rsid w:val="00AB6863"/>
    <w:rsid w:val="00AB6A4B"/>
    <w:rsid w:val="00AB6B13"/>
    <w:rsid w:val="00AB6F6F"/>
    <w:rsid w:val="00AB7055"/>
    <w:rsid w:val="00AB728F"/>
    <w:rsid w:val="00AB7325"/>
    <w:rsid w:val="00AB7595"/>
    <w:rsid w:val="00AB76F1"/>
    <w:rsid w:val="00AB7726"/>
    <w:rsid w:val="00AB7873"/>
    <w:rsid w:val="00AB7895"/>
    <w:rsid w:val="00AB7932"/>
    <w:rsid w:val="00AB7A51"/>
    <w:rsid w:val="00AB7D65"/>
    <w:rsid w:val="00AB7E4C"/>
    <w:rsid w:val="00AB7E5E"/>
    <w:rsid w:val="00AB7F32"/>
    <w:rsid w:val="00AB7F89"/>
    <w:rsid w:val="00AC027B"/>
    <w:rsid w:val="00AC0374"/>
    <w:rsid w:val="00AC05F2"/>
    <w:rsid w:val="00AC0614"/>
    <w:rsid w:val="00AC07FD"/>
    <w:rsid w:val="00AC0810"/>
    <w:rsid w:val="00AC094E"/>
    <w:rsid w:val="00AC09A5"/>
    <w:rsid w:val="00AC0F1E"/>
    <w:rsid w:val="00AC0F48"/>
    <w:rsid w:val="00AC104D"/>
    <w:rsid w:val="00AC10E2"/>
    <w:rsid w:val="00AC14D2"/>
    <w:rsid w:val="00AC1580"/>
    <w:rsid w:val="00AC16C9"/>
    <w:rsid w:val="00AC178D"/>
    <w:rsid w:val="00AC1AFD"/>
    <w:rsid w:val="00AC1F1A"/>
    <w:rsid w:val="00AC2055"/>
    <w:rsid w:val="00AC20B6"/>
    <w:rsid w:val="00AC2239"/>
    <w:rsid w:val="00AC226C"/>
    <w:rsid w:val="00AC2602"/>
    <w:rsid w:val="00AC26B1"/>
    <w:rsid w:val="00AC2702"/>
    <w:rsid w:val="00AC2783"/>
    <w:rsid w:val="00AC2AD0"/>
    <w:rsid w:val="00AC2B2B"/>
    <w:rsid w:val="00AC2B4F"/>
    <w:rsid w:val="00AC30AA"/>
    <w:rsid w:val="00AC3266"/>
    <w:rsid w:val="00AC326C"/>
    <w:rsid w:val="00AC32CC"/>
    <w:rsid w:val="00AC3559"/>
    <w:rsid w:val="00AC356D"/>
    <w:rsid w:val="00AC3624"/>
    <w:rsid w:val="00AC377F"/>
    <w:rsid w:val="00AC385F"/>
    <w:rsid w:val="00AC3BD5"/>
    <w:rsid w:val="00AC3CAD"/>
    <w:rsid w:val="00AC3CC3"/>
    <w:rsid w:val="00AC3CF3"/>
    <w:rsid w:val="00AC3EF0"/>
    <w:rsid w:val="00AC408F"/>
    <w:rsid w:val="00AC423D"/>
    <w:rsid w:val="00AC43C5"/>
    <w:rsid w:val="00AC4422"/>
    <w:rsid w:val="00AC458B"/>
    <w:rsid w:val="00AC470F"/>
    <w:rsid w:val="00AC4C4F"/>
    <w:rsid w:val="00AC4C61"/>
    <w:rsid w:val="00AC4D90"/>
    <w:rsid w:val="00AC4FE3"/>
    <w:rsid w:val="00AC50F7"/>
    <w:rsid w:val="00AC523A"/>
    <w:rsid w:val="00AC57B4"/>
    <w:rsid w:val="00AC5914"/>
    <w:rsid w:val="00AC5BE0"/>
    <w:rsid w:val="00AC5FDF"/>
    <w:rsid w:val="00AC5FFF"/>
    <w:rsid w:val="00AC64EF"/>
    <w:rsid w:val="00AC64F5"/>
    <w:rsid w:val="00AC654F"/>
    <w:rsid w:val="00AC6680"/>
    <w:rsid w:val="00AC66F8"/>
    <w:rsid w:val="00AC6C22"/>
    <w:rsid w:val="00AC6E75"/>
    <w:rsid w:val="00AC6E9D"/>
    <w:rsid w:val="00AC71CB"/>
    <w:rsid w:val="00AC7229"/>
    <w:rsid w:val="00AC73F1"/>
    <w:rsid w:val="00AC7725"/>
    <w:rsid w:val="00AC7BF0"/>
    <w:rsid w:val="00AD0072"/>
    <w:rsid w:val="00AD030A"/>
    <w:rsid w:val="00AD034A"/>
    <w:rsid w:val="00AD0A30"/>
    <w:rsid w:val="00AD0A7F"/>
    <w:rsid w:val="00AD0C15"/>
    <w:rsid w:val="00AD0D23"/>
    <w:rsid w:val="00AD0D2D"/>
    <w:rsid w:val="00AD0E2E"/>
    <w:rsid w:val="00AD0ECC"/>
    <w:rsid w:val="00AD0EF2"/>
    <w:rsid w:val="00AD12BE"/>
    <w:rsid w:val="00AD131A"/>
    <w:rsid w:val="00AD14CD"/>
    <w:rsid w:val="00AD1596"/>
    <w:rsid w:val="00AD18E8"/>
    <w:rsid w:val="00AD1A4B"/>
    <w:rsid w:val="00AD1D43"/>
    <w:rsid w:val="00AD1F42"/>
    <w:rsid w:val="00AD2012"/>
    <w:rsid w:val="00AD210E"/>
    <w:rsid w:val="00AD2207"/>
    <w:rsid w:val="00AD22A9"/>
    <w:rsid w:val="00AD23F2"/>
    <w:rsid w:val="00AD2418"/>
    <w:rsid w:val="00AD2419"/>
    <w:rsid w:val="00AD2538"/>
    <w:rsid w:val="00AD28D9"/>
    <w:rsid w:val="00AD29D9"/>
    <w:rsid w:val="00AD2A52"/>
    <w:rsid w:val="00AD2B3B"/>
    <w:rsid w:val="00AD2DDF"/>
    <w:rsid w:val="00AD2E38"/>
    <w:rsid w:val="00AD2E39"/>
    <w:rsid w:val="00AD2F96"/>
    <w:rsid w:val="00AD308C"/>
    <w:rsid w:val="00AD31D7"/>
    <w:rsid w:val="00AD32AE"/>
    <w:rsid w:val="00AD32DB"/>
    <w:rsid w:val="00AD349F"/>
    <w:rsid w:val="00AD35DE"/>
    <w:rsid w:val="00AD39E0"/>
    <w:rsid w:val="00AD3A3B"/>
    <w:rsid w:val="00AD3A64"/>
    <w:rsid w:val="00AD3C42"/>
    <w:rsid w:val="00AD3D06"/>
    <w:rsid w:val="00AD3E58"/>
    <w:rsid w:val="00AD3EDB"/>
    <w:rsid w:val="00AD3EFC"/>
    <w:rsid w:val="00AD4322"/>
    <w:rsid w:val="00AD4428"/>
    <w:rsid w:val="00AD47E1"/>
    <w:rsid w:val="00AD49D7"/>
    <w:rsid w:val="00AD4A55"/>
    <w:rsid w:val="00AD4AE5"/>
    <w:rsid w:val="00AD4BA8"/>
    <w:rsid w:val="00AD4BCC"/>
    <w:rsid w:val="00AD4BDC"/>
    <w:rsid w:val="00AD4C4E"/>
    <w:rsid w:val="00AD4E61"/>
    <w:rsid w:val="00AD4EEC"/>
    <w:rsid w:val="00AD5330"/>
    <w:rsid w:val="00AD54AC"/>
    <w:rsid w:val="00AD564A"/>
    <w:rsid w:val="00AD576B"/>
    <w:rsid w:val="00AD588E"/>
    <w:rsid w:val="00AD5BFE"/>
    <w:rsid w:val="00AD5C86"/>
    <w:rsid w:val="00AD5CEB"/>
    <w:rsid w:val="00AD5E4A"/>
    <w:rsid w:val="00AD603B"/>
    <w:rsid w:val="00AD61AA"/>
    <w:rsid w:val="00AD632D"/>
    <w:rsid w:val="00AD6460"/>
    <w:rsid w:val="00AD64F8"/>
    <w:rsid w:val="00AD658E"/>
    <w:rsid w:val="00AD66FA"/>
    <w:rsid w:val="00AD67D8"/>
    <w:rsid w:val="00AD67FD"/>
    <w:rsid w:val="00AD688E"/>
    <w:rsid w:val="00AD68B7"/>
    <w:rsid w:val="00AD6962"/>
    <w:rsid w:val="00AD6A96"/>
    <w:rsid w:val="00AD6B90"/>
    <w:rsid w:val="00AD6BB1"/>
    <w:rsid w:val="00AD6C31"/>
    <w:rsid w:val="00AD71A1"/>
    <w:rsid w:val="00AD7202"/>
    <w:rsid w:val="00AD7345"/>
    <w:rsid w:val="00AD74D0"/>
    <w:rsid w:val="00AD758B"/>
    <w:rsid w:val="00AD7872"/>
    <w:rsid w:val="00AD7906"/>
    <w:rsid w:val="00AD7F10"/>
    <w:rsid w:val="00AD7F53"/>
    <w:rsid w:val="00AE0145"/>
    <w:rsid w:val="00AE01F1"/>
    <w:rsid w:val="00AE02CD"/>
    <w:rsid w:val="00AE02D0"/>
    <w:rsid w:val="00AE047C"/>
    <w:rsid w:val="00AE0483"/>
    <w:rsid w:val="00AE056A"/>
    <w:rsid w:val="00AE0741"/>
    <w:rsid w:val="00AE0853"/>
    <w:rsid w:val="00AE0CC7"/>
    <w:rsid w:val="00AE0CEA"/>
    <w:rsid w:val="00AE1238"/>
    <w:rsid w:val="00AE1390"/>
    <w:rsid w:val="00AE1422"/>
    <w:rsid w:val="00AE1484"/>
    <w:rsid w:val="00AE159B"/>
    <w:rsid w:val="00AE16D8"/>
    <w:rsid w:val="00AE16F4"/>
    <w:rsid w:val="00AE198A"/>
    <w:rsid w:val="00AE1A4F"/>
    <w:rsid w:val="00AE1CAE"/>
    <w:rsid w:val="00AE1DAD"/>
    <w:rsid w:val="00AE1DDC"/>
    <w:rsid w:val="00AE2292"/>
    <w:rsid w:val="00AE2318"/>
    <w:rsid w:val="00AE24A7"/>
    <w:rsid w:val="00AE28E1"/>
    <w:rsid w:val="00AE28FB"/>
    <w:rsid w:val="00AE293C"/>
    <w:rsid w:val="00AE2A3F"/>
    <w:rsid w:val="00AE2A84"/>
    <w:rsid w:val="00AE2ACB"/>
    <w:rsid w:val="00AE2AD4"/>
    <w:rsid w:val="00AE2B73"/>
    <w:rsid w:val="00AE2CCC"/>
    <w:rsid w:val="00AE2D82"/>
    <w:rsid w:val="00AE2E4E"/>
    <w:rsid w:val="00AE3098"/>
    <w:rsid w:val="00AE3190"/>
    <w:rsid w:val="00AE3398"/>
    <w:rsid w:val="00AE346D"/>
    <w:rsid w:val="00AE365B"/>
    <w:rsid w:val="00AE38D6"/>
    <w:rsid w:val="00AE3966"/>
    <w:rsid w:val="00AE3B8E"/>
    <w:rsid w:val="00AE3D21"/>
    <w:rsid w:val="00AE3D39"/>
    <w:rsid w:val="00AE3E6B"/>
    <w:rsid w:val="00AE4212"/>
    <w:rsid w:val="00AE433F"/>
    <w:rsid w:val="00AE43ED"/>
    <w:rsid w:val="00AE451F"/>
    <w:rsid w:val="00AE458A"/>
    <w:rsid w:val="00AE47D4"/>
    <w:rsid w:val="00AE482C"/>
    <w:rsid w:val="00AE48F9"/>
    <w:rsid w:val="00AE524C"/>
    <w:rsid w:val="00AE5520"/>
    <w:rsid w:val="00AE55B6"/>
    <w:rsid w:val="00AE5749"/>
    <w:rsid w:val="00AE57EF"/>
    <w:rsid w:val="00AE58FC"/>
    <w:rsid w:val="00AE5934"/>
    <w:rsid w:val="00AE5A54"/>
    <w:rsid w:val="00AE5BCD"/>
    <w:rsid w:val="00AE5F95"/>
    <w:rsid w:val="00AE5FDB"/>
    <w:rsid w:val="00AE628D"/>
    <w:rsid w:val="00AE63E0"/>
    <w:rsid w:val="00AE6748"/>
    <w:rsid w:val="00AE67CF"/>
    <w:rsid w:val="00AE68BF"/>
    <w:rsid w:val="00AE6DA9"/>
    <w:rsid w:val="00AE718A"/>
    <w:rsid w:val="00AE720A"/>
    <w:rsid w:val="00AE7353"/>
    <w:rsid w:val="00AE7467"/>
    <w:rsid w:val="00AE75E3"/>
    <w:rsid w:val="00AE791D"/>
    <w:rsid w:val="00AE7A38"/>
    <w:rsid w:val="00AE7CAD"/>
    <w:rsid w:val="00AE7EAC"/>
    <w:rsid w:val="00AE7F30"/>
    <w:rsid w:val="00AE7F4A"/>
    <w:rsid w:val="00AE7F5D"/>
    <w:rsid w:val="00AF00ED"/>
    <w:rsid w:val="00AF06A9"/>
    <w:rsid w:val="00AF071C"/>
    <w:rsid w:val="00AF088D"/>
    <w:rsid w:val="00AF0C9D"/>
    <w:rsid w:val="00AF0F85"/>
    <w:rsid w:val="00AF0F8E"/>
    <w:rsid w:val="00AF0FF4"/>
    <w:rsid w:val="00AF10F5"/>
    <w:rsid w:val="00AF13C5"/>
    <w:rsid w:val="00AF16D7"/>
    <w:rsid w:val="00AF19C5"/>
    <w:rsid w:val="00AF1A29"/>
    <w:rsid w:val="00AF1A6F"/>
    <w:rsid w:val="00AF1C54"/>
    <w:rsid w:val="00AF1CBE"/>
    <w:rsid w:val="00AF1FD2"/>
    <w:rsid w:val="00AF20A7"/>
    <w:rsid w:val="00AF210F"/>
    <w:rsid w:val="00AF2149"/>
    <w:rsid w:val="00AF25F9"/>
    <w:rsid w:val="00AF274D"/>
    <w:rsid w:val="00AF2907"/>
    <w:rsid w:val="00AF2A06"/>
    <w:rsid w:val="00AF2D55"/>
    <w:rsid w:val="00AF31E2"/>
    <w:rsid w:val="00AF3584"/>
    <w:rsid w:val="00AF385D"/>
    <w:rsid w:val="00AF39D0"/>
    <w:rsid w:val="00AF39DE"/>
    <w:rsid w:val="00AF3E91"/>
    <w:rsid w:val="00AF4378"/>
    <w:rsid w:val="00AF485D"/>
    <w:rsid w:val="00AF49B3"/>
    <w:rsid w:val="00AF4AE8"/>
    <w:rsid w:val="00AF4B12"/>
    <w:rsid w:val="00AF4B79"/>
    <w:rsid w:val="00AF4BA5"/>
    <w:rsid w:val="00AF4CD9"/>
    <w:rsid w:val="00AF4EDC"/>
    <w:rsid w:val="00AF5338"/>
    <w:rsid w:val="00AF548C"/>
    <w:rsid w:val="00AF54C8"/>
    <w:rsid w:val="00AF559D"/>
    <w:rsid w:val="00AF572F"/>
    <w:rsid w:val="00AF58FD"/>
    <w:rsid w:val="00AF5B10"/>
    <w:rsid w:val="00AF5E1D"/>
    <w:rsid w:val="00AF5E1E"/>
    <w:rsid w:val="00AF603C"/>
    <w:rsid w:val="00AF616D"/>
    <w:rsid w:val="00AF6189"/>
    <w:rsid w:val="00AF62B0"/>
    <w:rsid w:val="00AF657C"/>
    <w:rsid w:val="00AF682B"/>
    <w:rsid w:val="00AF69F7"/>
    <w:rsid w:val="00AF6D7D"/>
    <w:rsid w:val="00AF6DED"/>
    <w:rsid w:val="00AF7548"/>
    <w:rsid w:val="00AF75EC"/>
    <w:rsid w:val="00AF76BC"/>
    <w:rsid w:val="00AF7938"/>
    <w:rsid w:val="00AF7C70"/>
    <w:rsid w:val="00AF7CE3"/>
    <w:rsid w:val="00AF7DBF"/>
    <w:rsid w:val="00AF7F50"/>
    <w:rsid w:val="00B00124"/>
    <w:rsid w:val="00B00134"/>
    <w:rsid w:val="00B00825"/>
    <w:rsid w:val="00B00913"/>
    <w:rsid w:val="00B00A17"/>
    <w:rsid w:val="00B00C83"/>
    <w:rsid w:val="00B00D22"/>
    <w:rsid w:val="00B00EE2"/>
    <w:rsid w:val="00B0103A"/>
    <w:rsid w:val="00B010E5"/>
    <w:rsid w:val="00B013A8"/>
    <w:rsid w:val="00B01477"/>
    <w:rsid w:val="00B0154F"/>
    <w:rsid w:val="00B01843"/>
    <w:rsid w:val="00B01B8E"/>
    <w:rsid w:val="00B02181"/>
    <w:rsid w:val="00B023D2"/>
    <w:rsid w:val="00B02698"/>
    <w:rsid w:val="00B0287B"/>
    <w:rsid w:val="00B02AE8"/>
    <w:rsid w:val="00B02C72"/>
    <w:rsid w:val="00B02EA8"/>
    <w:rsid w:val="00B02EB8"/>
    <w:rsid w:val="00B02FBD"/>
    <w:rsid w:val="00B032D2"/>
    <w:rsid w:val="00B03338"/>
    <w:rsid w:val="00B03477"/>
    <w:rsid w:val="00B035F2"/>
    <w:rsid w:val="00B038BC"/>
    <w:rsid w:val="00B038C8"/>
    <w:rsid w:val="00B03991"/>
    <w:rsid w:val="00B03BD2"/>
    <w:rsid w:val="00B03BDE"/>
    <w:rsid w:val="00B03C06"/>
    <w:rsid w:val="00B03DE3"/>
    <w:rsid w:val="00B0408E"/>
    <w:rsid w:val="00B043D5"/>
    <w:rsid w:val="00B043F1"/>
    <w:rsid w:val="00B04880"/>
    <w:rsid w:val="00B0499A"/>
    <w:rsid w:val="00B04DA5"/>
    <w:rsid w:val="00B04E36"/>
    <w:rsid w:val="00B04E76"/>
    <w:rsid w:val="00B04EEC"/>
    <w:rsid w:val="00B05326"/>
    <w:rsid w:val="00B05500"/>
    <w:rsid w:val="00B05577"/>
    <w:rsid w:val="00B05600"/>
    <w:rsid w:val="00B058C4"/>
    <w:rsid w:val="00B05963"/>
    <w:rsid w:val="00B059E1"/>
    <w:rsid w:val="00B05B25"/>
    <w:rsid w:val="00B05CA6"/>
    <w:rsid w:val="00B05DA1"/>
    <w:rsid w:val="00B05DAB"/>
    <w:rsid w:val="00B05E10"/>
    <w:rsid w:val="00B05E55"/>
    <w:rsid w:val="00B05FDD"/>
    <w:rsid w:val="00B06011"/>
    <w:rsid w:val="00B06101"/>
    <w:rsid w:val="00B06321"/>
    <w:rsid w:val="00B067AC"/>
    <w:rsid w:val="00B0685B"/>
    <w:rsid w:val="00B068D2"/>
    <w:rsid w:val="00B0696B"/>
    <w:rsid w:val="00B06A22"/>
    <w:rsid w:val="00B06B68"/>
    <w:rsid w:val="00B06D90"/>
    <w:rsid w:val="00B06F2D"/>
    <w:rsid w:val="00B06F53"/>
    <w:rsid w:val="00B0707F"/>
    <w:rsid w:val="00B0744F"/>
    <w:rsid w:val="00B07481"/>
    <w:rsid w:val="00B0772E"/>
    <w:rsid w:val="00B077A3"/>
    <w:rsid w:val="00B07C00"/>
    <w:rsid w:val="00B07E21"/>
    <w:rsid w:val="00B07F88"/>
    <w:rsid w:val="00B10126"/>
    <w:rsid w:val="00B101A2"/>
    <w:rsid w:val="00B105D8"/>
    <w:rsid w:val="00B10646"/>
    <w:rsid w:val="00B10711"/>
    <w:rsid w:val="00B1075D"/>
    <w:rsid w:val="00B107A3"/>
    <w:rsid w:val="00B10833"/>
    <w:rsid w:val="00B108C3"/>
    <w:rsid w:val="00B108F8"/>
    <w:rsid w:val="00B10AE3"/>
    <w:rsid w:val="00B111DA"/>
    <w:rsid w:val="00B1164D"/>
    <w:rsid w:val="00B116CA"/>
    <w:rsid w:val="00B11889"/>
    <w:rsid w:val="00B11914"/>
    <w:rsid w:val="00B11A38"/>
    <w:rsid w:val="00B11A41"/>
    <w:rsid w:val="00B11A94"/>
    <w:rsid w:val="00B11AB3"/>
    <w:rsid w:val="00B11B7E"/>
    <w:rsid w:val="00B11C0A"/>
    <w:rsid w:val="00B11CC2"/>
    <w:rsid w:val="00B11CEA"/>
    <w:rsid w:val="00B11DDA"/>
    <w:rsid w:val="00B11FDB"/>
    <w:rsid w:val="00B120CD"/>
    <w:rsid w:val="00B12460"/>
    <w:rsid w:val="00B124EC"/>
    <w:rsid w:val="00B1268F"/>
    <w:rsid w:val="00B1289D"/>
    <w:rsid w:val="00B12C3A"/>
    <w:rsid w:val="00B12DB6"/>
    <w:rsid w:val="00B12EDB"/>
    <w:rsid w:val="00B131F8"/>
    <w:rsid w:val="00B13380"/>
    <w:rsid w:val="00B13518"/>
    <w:rsid w:val="00B1353B"/>
    <w:rsid w:val="00B1375A"/>
    <w:rsid w:val="00B139D8"/>
    <w:rsid w:val="00B13BB3"/>
    <w:rsid w:val="00B13DE3"/>
    <w:rsid w:val="00B13E93"/>
    <w:rsid w:val="00B14071"/>
    <w:rsid w:val="00B1417C"/>
    <w:rsid w:val="00B142BA"/>
    <w:rsid w:val="00B145CB"/>
    <w:rsid w:val="00B14A48"/>
    <w:rsid w:val="00B14AC3"/>
    <w:rsid w:val="00B14CA8"/>
    <w:rsid w:val="00B14E21"/>
    <w:rsid w:val="00B14FDD"/>
    <w:rsid w:val="00B1504B"/>
    <w:rsid w:val="00B156A3"/>
    <w:rsid w:val="00B156CF"/>
    <w:rsid w:val="00B157EB"/>
    <w:rsid w:val="00B159A9"/>
    <w:rsid w:val="00B15A9F"/>
    <w:rsid w:val="00B15C20"/>
    <w:rsid w:val="00B15CE6"/>
    <w:rsid w:val="00B15E5E"/>
    <w:rsid w:val="00B15F4B"/>
    <w:rsid w:val="00B15FC9"/>
    <w:rsid w:val="00B1612D"/>
    <w:rsid w:val="00B1655C"/>
    <w:rsid w:val="00B165DD"/>
    <w:rsid w:val="00B16635"/>
    <w:rsid w:val="00B16680"/>
    <w:rsid w:val="00B16801"/>
    <w:rsid w:val="00B1696A"/>
    <w:rsid w:val="00B16D00"/>
    <w:rsid w:val="00B170BB"/>
    <w:rsid w:val="00B171A4"/>
    <w:rsid w:val="00B171F7"/>
    <w:rsid w:val="00B171FC"/>
    <w:rsid w:val="00B1731A"/>
    <w:rsid w:val="00B1736A"/>
    <w:rsid w:val="00B1779F"/>
    <w:rsid w:val="00B178AD"/>
    <w:rsid w:val="00B179BA"/>
    <w:rsid w:val="00B17A1C"/>
    <w:rsid w:val="00B17AB8"/>
    <w:rsid w:val="00B17B77"/>
    <w:rsid w:val="00B17E9D"/>
    <w:rsid w:val="00B20091"/>
    <w:rsid w:val="00B202B5"/>
    <w:rsid w:val="00B20423"/>
    <w:rsid w:val="00B204B8"/>
    <w:rsid w:val="00B206B6"/>
    <w:rsid w:val="00B20809"/>
    <w:rsid w:val="00B208D2"/>
    <w:rsid w:val="00B209D2"/>
    <w:rsid w:val="00B20D4A"/>
    <w:rsid w:val="00B20F55"/>
    <w:rsid w:val="00B21060"/>
    <w:rsid w:val="00B21077"/>
    <w:rsid w:val="00B2110D"/>
    <w:rsid w:val="00B211EA"/>
    <w:rsid w:val="00B213E9"/>
    <w:rsid w:val="00B215F4"/>
    <w:rsid w:val="00B2174D"/>
    <w:rsid w:val="00B219AB"/>
    <w:rsid w:val="00B21A82"/>
    <w:rsid w:val="00B2251D"/>
    <w:rsid w:val="00B225E7"/>
    <w:rsid w:val="00B22854"/>
    <w:rsid w:val="00B228F2"/>
    <w:rsid w:val="00B22BAC"/>
    <w:rsid w:val="00B22DE4"/>
    <w:rsid w:val="00B22E46"/>
    <w:rsid w:val="00B22F72"/>
    <w:rsid w:val="00B23159"/>
    <w:rsid w:val="00B23227"/>
    <w:rsid w:val="00B235DA"/>
    <w:rsid w:val="00B2368D"/>
    <w:rsid w:val="00B23701"/>
    <w:rsid w:val="00B2392B"/>
    <w:rsid w:val="00B23B13"/>
    <w:rsid w:val="00B23B4C"/>
    <w:rsid w:val="00B23C8E"/>
    <w:rsid w:val="00B23D80"/>
    <w:rsid w:val="00B23E9D"/>
    <w:rsid w:val="00B242E4"/>
    <w:rsid w:val="00B24452"/>
    <w:rsid w:val="00B2462C"/>
    <w:rsid w:val="00B2465C"/>
    <w:rsid w:val="00B24856"/>
    <w:rsid w:val="00B24B9B"/>
    <w:rsid w:val="00B24BDF"/>
    <w:rsid w:val="00B24CD8"/>
    <w:rsid w:val="00B24CDB"/>
    <w:rsid w:val="00B24EC8"/>
    <w:rsid w:val="00B25060"/>
    <w:rsid w:val="00B25363"/>
    <w:rsid w:val="00B258E9"/>
    <w:rsid w:val="00B259CD"/>
    <w:rsid w:val="00B259E3"/>
    <w:rsid w:val="00B25A3C"/>
    <w:rsid w:val="00B25D1D"/>
    <w:rsid w:val="00B25D56"/>
    <w:rsid w:val="00B25EA9"/>
    <w:rsid w:val="00B25FDB"/>
    <w:rsid w:val="00B26133"/>
    <w:rsid w:val="00B264DE"/>
    <w:rsid w:val="00B267D4"/>
    <w:rsid w:val="00B26877"/>
    <w:rsid w:val="00B269AF"/>
    <w:rsid w:val="00B26B74"/>
    <w:rsid w:val="00B26D1F"/>
    <w:rsid w:val="00B26D56"/>
    <w:rsid w:val="00B26E2A"/>
    <w:rsid w:val="00B26F16"/>
    <w:rsid w:val="00B2700D"/>
    <w:rsid w:val="00B272B5"/>
    <w:rsid w:val="00B27412"/>
    <w:rsid w:val="00B279AF"/>
    <w:rsid w:val="00B27EA3"/>
    <w:rsid w:val="00B30103"/>
    <w:rsid w:val="00B301F7"/>
    <w:rsid w:val="00B3026D"/>
    <w:rsid w:val="00B3030E"/>
    <w:rsid w:val="00B305ED"/>
    <w:rsid w:val="00B308B1"/>
    <w:rsid w:val="00B30931"/>
    <w:rsid w:val="00B30A8E"/>
    <w:rsid w:val="00B30F25"/>
    <w:rsid w:val="00B31093"/>
    <w:rsid w:val="00B3113D"/>
    <w:rsid w:val="00B31428"/>
    <w:rsid w:val="00B314DE"/>
    <w:rsid w:val="00B3181D"/>
    <w:rsid w:val="00B31A83"/>
    <w:rsid w:val="00B31BB7"/>
    <w:rsid w:val="00B31E36"/>
    <w:rsid w:val="00B31F2B"/>
    <w:rsid w:val="00B32022"/>
    <w:rsid w:val="00B321CD"/>
    <w:rsid w:val="00B3222A"/>
    <w:rsid w:val="00B32236"/>
    <w:rsid w:val="00B3248D"/>
    <w:rsid w:val="00B324D5"/>
    <w:rsid w:val="00B324EA"/>
    <w:rsid w:val="00B32C30"/>
    <w:rsid w:val="00B32CB1"/>
    <w:rsid w:val="00B32CE5"/>
    <w:rsid w:val="00B332F8"/>
    <w:rsid w:val="00B33358"/>
    <w:rsid w:val="00B3335B"/>
    <w:rsid w:val="00B333E9"/>
    <w:rsid w:val="00B3396B"/>
    <w:rsid w:val="00B33A92"/>
    <w:rsid w:val="00B33AE1"/>
    <w:rsid w:val="00B33C51"/>
    <w:rsid w:val="00B33DBB"/>
    <w:rsid w:val="00B34054"/>
    <w:rsid w:val="00B34223"/>
    <w:rsid w:val="00B34516"/>
    <w:rsid w:val="00B34648"/>
    <w:rsid w:val="00B34A32"/>
    <w:rsid w:val="00B34A9C"/>
    <w:rsid w:val="00B34BBC"/>
    <w:rsid w:val="00B34CFE"/>
    <w:rsid w:val="00B34D5E"/>
    <w:rsid w:val="00B34D9E"/>
    <w:rsid w:val="00B34DAE"/>
    <w:rsid w:val="00B35281"/>
    <w:rsid w:val="00B352BE"/>
    <w:rsid w:val="00B3547D"/>
    <w:rsid w:val="00B3558B"/>
    <w:rsid w:val="00B35E95"/>
    <w:rsid w:val="00B363D5"/>
    <w:rsid w:val="00B365A6"/>
    <w:rsid w:val="00B36628"/>
    <w:rsid w:val="00B3663C"/>
    <w:rsid w:val="00B36679"/>
    <w:rsid w:val="00B36901"/>
    <w:rsid w:val="00B36B2E"/>
    <w:rsid w:val="00B36C5D"/>
    <w:rsid w:val="00B36C61"/>
    <w:rsid w:val="00B36C76"/>
    <w:rsid w:val="00B36CCB"/>
    <w:rsid w:val="00B36CEE"/>
    <w:rsid w:val="00B36E24"/>
    <w:rsid w:val="00B370F6"/>
    <w:rsid w:val="00B371BA"/>
    <w:rsid w:val="00B37301"/>
    <w:rsid w:val="00B37710"/>
    <w:rsid w:val="00B37E21"/>
    <w:rsid w:val="00B37E61"/>
    <w:rsid w:val="00B37E85"/>
    <w:rsid w:val="00B37E9D"/>
    <w:rsid w:val="00B37EFC"/>
    <w:rsid w:val="00B403D1"/>
    <w:rsid w:val="00B407D9"/>
    <w:rsid w:val="00B408C8"/>
    <w:rsid w:val="00B4098C"/>
    <w:rsid w:val="00B4099D"/>
    <w:rsid w:val="00B40A49"/>
    <w:rsid w:val="00B411E4"/>
    <w:rsid w:val="00B41C24"/>
    <w:rsid w:val="00B41D89"/>
    <w:rsid w:val="00B41D9A"/>
    <w:rsid w:val="00B41E79"/>
    <w:rsid w:val="00B41F25"/>
    <w:rsid w:val="00B41FCD"/>
    <w:rsid w:val="00B421CD"/>
    <w:rsid w:val="00B4222D"/>
    <w:rsid w:val="00B422D9"/>
    <w:rsid w:val="00B4241E"/>
    <w:rsid w:val="00B4258F"/>
    <w:rsid w:val="00B425AE"/>
    <w:rsid w:val="00B42741"/>
    <w:rsid w:val="00B427FD"/>
    <w:rsid w:val="00B428B5"/>
    <w:rsid w:val="00B42B1E"/>
    <w:rsid w:val="00B42CDE"/>
    <w:rsid w:val="00B42ED4"/>
    <w:rsid w:val="00B42F4F"/>
    <w:rsid w:val="00B430E4"/>
    <w:rsid w:val="00B43208"/>
    <w:rsid w:val="00B43314"/>
    <w:rsid w:val="00B43359"/>
    <w:rsid w:val="00B436AE"/>
    <w:rsid w:val="00B43738"/>
    <w:rsid w:val="00B43C84"/>
    <w:rsid w:val="00B44034"/>
    <w:rsid w:val="00B442F3"/>
    <w:rsid w:val="00B4487D"/>
    <w:rsid w:val="00B448BD"/>
    <w:rsid w:val="00B448C4"/>
    <w:rsid w:val="00B449AE"/>
    <w:rsid w:val="00B44D4A"/>
    <w:rsid w:val="00B44DCE"/>
    <w:rsid w:val="00B44EFE"/>
    <w:rsid w:val="00B44FD1"/>
    <w:rsid w:val="00B45617"/>
    <w:rsid w:val="00B4581B"/>
    <w:rsid w:val="00B458AB"/>
    <w:rsid w:val="00B458D2"/>
    <w:rsid w:val="00B45B63"/>
    <w:rsid w:val="00B45DE3"/>
    <w:rsid w:val="00B461D5"/>
    <w:rsid w:val="00B461ED"/>
    <w:rsid w:val="00B464E5"/>
    <w:rsid w:val="00B465FD"/>
    <w:rsid w:val="00B468A8"/>
    <w:rsid w:val="00B46A44"/>
    <w:rsid w:val="00B46AB9"/>
    <w:rsid w:val="00B46BC9"/>
    <w:rsid w:val="00B46CB5"/>
    <w:rsid w:val="00B46F85"/>
    <w:rsid w:val="00B472D6"/>
    <w:rsid w:val="00B473CE"/>
    <w:rsid w:val="00B4789D"/>
    <w:rsid w:val="00B47C6A"/>
    <w:rsid w:val="00B47D0E"/>
    <w:rsid w:val="00B47F90"/>
    <w:rsid w:val="00B50317"/>
    <w:rsid w:val="00B5047F"/>
    <w:rsid w:val="00B50617"/>
    <w:rsid w:val="00B5061D"/>
    <w:rsid w:val="00B5077A"/>
    <w:rsid w:val="00B5099B"/>
    <w:rsid w:val="00B50A02"/>
    <w:rsid w:val="00B50B26"/>
    <w:rsid w:val="00B50C01"/>
    <w:rsid w:val="00B50DBE"/>
    <w:rsid w:val="00B5144E"/>
    <w:rsid w:val="00B514A7"/>
    <w:rsid w:val="00B51552"/>
    <w:rsid w:val="00B518D0"/>
    <w:rsid w:val="00B51944"/>
    <w:rsid w:val="00B5196F"/>
    <w:rsid w:val="00B51C63"/>
    <w:rsid w:val="00B51C8D"/>
    <w:rsid w:val="00B51D6D"/>
    <w:rsid w:val="00B51D7E"/>
    <w:rsid w:val="00B51FFA"/>
    <w:rsid w:val="00B52086"/>
    <w:rsid w:val="00B5244C"/>
    <w:rsid w:val="00B525B0"/>
    <w:rsid w:val="00B526F2"/>
    <w:rsid w:val="00B52766"/>
    <w:rsid w:val="00B52829"/>
    <w:rsid w:val="00B52B2D"/>
    <w:rsid w:val="00B52B5F"/>
    <w:rsid w:val="00B52BF4"/>
    <w:rsid w:val="00B52D43"/>
    <w:rsid w:val="00B52EA5"/>
    <w:rsid w:val="00B52FF3"/>
    <w:rsid w:val="00B53004"/>
    <w:rsid w:val="00B5308B"/>
    <w:rsid w:val="00B53100"/>
    <w:rsid w:val="00B53205"/>
    <w:rsid w:val="00B532A8"/>
    <w:rsid w:val="00B53610"/>
    <w:rsid w:val="00B53691"/>
    <w:rsid w:val="00B53A0D"/>
    <w:rsid w:val="00B53A98"/>
    <w:rsid w:val="00B53CB4"/>
    <w:rsid w:val="00B53E4B"/>
    <w:rsid w:val="00B53E8B"/>
    <w:rsid w:val="00B53EA1"/>
    <w:rsid w:val="00B53F7F"/>
    <w:rsid w:val="00B5416E"/>
    <w:rsid w:val="00B541C2"/>
    <w:rsid w:val="00B541ED"/>
    <w:rsid w:val="00B54236"/>
    <w:rsid w:val="00B543B7"/>
    <w:rsid w:val="00B543D9"/>
    <w:rsid w:val="00B5493D"/>
    <w:rsid w:val="00B54ABF"/>
    <w:rsid w:val="00B54C04"/>
    <w:rsid w:val="00B54DC1"/>
    <w:rsid w:val="00B54EA7"/>
    <w:rsid w:val="00B54F66"/>
    <w:rsid w:val="00B54F84"/>
    <w:rsid w:val="00B551A7"/>
    <w:rsid w:val="00B55688"/>
    <w:rsid w:val="00B557B4"/>
    <w:rsid w:val="00B5585A"/>
    <w:rsid w:val="00B55A04"/>
    <w:rsid w:val="00B55BF0"/>
    <w:rsid w:val="00B55C40"/>
    <w:rsid w:val="00B55C64"/>
    <w:rsid w:val="00B55DAC"/>
    <w:rsid w:val="00B55EBE"/>
    <w:rsid w:val="00B55FC8"/>
    <w:rsid w:val="00B56142"/>
    <w:rsid w:val="00B56205"/>
    <w:rsid w:val="00B562E8"/>
    <w:rsid w:val="00B566D0"/>
    <w:rsid w:val="00B56A8A"/>
    <w:rsid w:val="00B56D3C"/>
    <w:rsid w:val="00B5763D"/>
    <w:rsid w:val="00B57B27"/>
    <w:rsid w:val="00B57C38"/>
    <w:rsid w:val="00B57EAB"/>
    <w:rsid w:val="00B57FDF"/>
    <w:rsid w:val="00B600E3"/>
    <w:rsid w:val="00B60382"/>
    <w:rsid w:val="00B60461"/>
    <w:rsid w:val="00B6063D"/>
    <w:rsid w:val="00B606D5"/>
    <w:rsid w:val="00B609A3"/>
    <w:rsid w:val="00B60BA4"/>
    <w:rsid w:val="00B60D3C"/>
    <w:rsid w:val="00B60F77"/>
    <w:rsid w:val="00B6127E"/>
    <w:rsid w:val="00B6174B"/>
    <w:rsid w:val="00B61996"/>
    <w:rsid w:val="00B61997"/>
    <w:rsid w:val="00B61B12"/>
    <w:rsid w:val="00B61BF6"/>
    <w:rsid w:val="00B61DCB"/>
    <w:rsid w:val="00B620AE"/>
    <w:rsid w:val="00B62157"/>
    <w:rsid w:val="00B6256C"/>
    <w:rsid w:val="00B627EA"/>
    <w:rsid w:val="00B6289B"/>
    <w:rsid w:val="00B629D1"/>
    <w:rsid w:val="00B62AEF"/>
    <w:rsid w:val="00B62DAF"/>
    <w:rsid w:val="00B62E73"/>
    <w:rsid w:val="00B6303C"/>
    <w:rsid w:val="00B630A5"/>
    <w:rsid w:val="00B630E9"/>
    <w:rsid w:val="00B6313D"/>
    <w:rsid w:val="00B63444"/>
    <w:rsid w:val="00B637CB"/>
    <w:rsid w:val="00B639E9"/>
    <w:rsid w:val="00B63B70"/>
    <w:rsid w:val="00B63C7C"/>
    <w:rsid w:val="00B63EBD"/>
    <w:rsid w:val="00B63F78"/>
    <w:rsid w:val="00B63F8E"/>
    <w:rsid w:val="00B642AB"/>
    <w:rsid w:val="00B644CB"/>
    <w:rsid w:val="00B645ED"/>
    <w:rsid w:val="00B648EC"/>
    <w:rsid w:val="00B64A71"/>
    <w:rsid w:val="00B64A7C"/>
    <w:rsid w:val="00B64ABE"/>
    <w:rsid w:val="00B64AC9"/>
    <w:rsid w:val="00B64B06"/>
    <w:rsid w:val="00B64B10"/>
    <w:rsid w:val="00B64C82"/>
    <w:rsid w:val="00B64CAB"/>
    <w:rsid w:val="00B64DB4"/>
    <w:rsid w:val="00B65364"/>
    <w:rsid w:val="00B65729"/>
    <w:rsid w:val="00B657E9"/>
    <w:rsid w:val="00B65C47"/>
    <w:rsid w:val="00B65C51"/>
    <w:rsid w:val="00B65CA9"/>
    <w:rsid w:val="00B65D02"/>
    <w:rsid w:val="00B65D1D"/>
    <w:rsid w:val="00B65E47"/>
    <w:rsid w:val="00B65FB8"/>
    <w:rsid w:val="00B65FD0"/>
    <w:rsid w:val="00B66207"/>
    <w:rsid w:val="00B66583"/>
    <w:rsid w:val="00B665EF"/>
    <w:rsid w:val="00B66653"/>
    <w:rsid w:val="00B666B6"/>
    <w:rsid w:val="00B66770"/>
    <w:rsid w:val="00B6678B"/>
    <w:rsid w:val="00B668E6"/>
    <w:rsid w:val="00B66AAB"/>
    <w:rsid w:val="00B66BD1"/>
    <w:rsid w:val="00B66CE2"/>
    <w:rsid w:val="00B66D61"/>
    <w:rsid w:val="00B66D9D"/>
    <w:rsid w:val="00B66E4F"/>
    <w:rsid w:val="00B66F51"/>
    <w:rsid w:val="00B67373"/>
    <w:rsid w:val="00B676E3"/>
    <w:rsid w:val="00B67804"/>
    <w:rsid w:val="00B678B3"/>
    <w:rsid w:val="00B67A17"/>
    <w:rsid w:val="00B67FF5"/>
    <w:rsid w:val="00B7014B"/>
    <w:rsid w:val="00B703FA"/>
    <w:rsid w:val="00B705DB"/>
    <w:rsid w:val="00B709CD"/>
    <w:rsid w:val="00B709D4"/>
    <w:rsid w:val="00B70ED7"/>
    <w:rsid w:val="00B70EE7"/>
    <w:rsid w:val="00B70F01"/>
    <w:rsid w:val="00B70F8F"/>
    <w:rsid w:val="00B71106"/>
    <w:rsid w:val="00B7132A"/>
    <w:rsid w:val="00B7142D"/>
    <w:rsid w:val="00B71A5E"/>
    <w:rsid w:val="00B71BAB"/>
    <w:rsid w:val="00B71C1E"/>
    <w:rsid w:val="00B71E42"/>
    <w:rsid w:val="00B71F26"/>
    <w:rsid w:val="00B72063"/>
    <w:rsid w:val="00B72324"/>
    <w:rsid w:val="00B723A0"/>
    <w:rsid w:val="00B72420"/>
    <w:rsid w:val="00B724AC"/>
    <w:rsid w:val="00B7267C"/>
    <w:rsid w:val="00B72701"/>
    <w:rsid w:val="00B72C7D"/>
    <w:rsid w:val="00B72DAB"/>
    <w:rsid w:val="00B72DAD"/>
    <w:rsid w:val="00B72E4C"/>
    <w:rsid w:val="00B730F6"/>
    <w:rsid w:val="00B73101"/>
    <w:rsid w:val="00B7310C"/>
    <w:rsid w:val="00B73122"/>
    <w:rsid w:val="00B7315D"/>
    <w:rsid w:val="00B73289"/>
    <w:rsid w:val="00B7337D"/>
    <w:rsid w:val="00B733A4"/>
    <w:rsid w:val="00B73857"/>
    <w:rsid w:val="00B73865"/>
    <w:rsid w:val="00B738C0"/>
    <w:rsid w:val="00B738EC"/>
    <w:rsid w:val="00B73ABB"/>
    <w:rsid w:val="00B73CC0"/>
    <w:rsid w:val="00B73E5D"/>
    <w:rsid w:val="00B74220"/>
    <w:rsid w:val="00B74503"/>
    <w:rsid w:val="00B749D5"/>
    <w:rsid w:val="00B74C2E"/>
    <w:rsid w:val="00B74C64"/>
    <w:rsid w:val="00B74FC2"/>
    <w:rsid w:val="00B75015"/>
    <w:rsid w:val="00B75109"/>
    <w:rsid w:val="00B75186"/>
    <w:rsid w:val="00B75227"/>
    <w:rsid w:val="00B75285"/>
    <w:rsid w:val="00B753EA"/>
    <w:rsid w:val="00B75465"/>
    <w:rsid w:val="00B754E9"/>
    <w:rsid w:val="00B7567D"/>
    <w:rsid w:val="00B756AC"/>
    <w:rsid w:val="00B75868"/>
    <w:rsid w:val="00B75A2D"/>
    <w:rsid w:val="00B75B1D"/>
    <w:rsid w:val="00B75B51"/>
    <w:rsid w:val="00B75BE4"/>
    <w:rsid w:val="00B75C4C"/>
    <w:rsid w:val="00B75D2E"/>
    <w:rsid w:val="00B75D67"/>
    <w:rsid w:val="00B75D87"/>
    <w:rsid w:val="00B75DB1"/>
    <w:rsid w:val="00B75E22"/>
    <w:rsid w:val="00B75F2D"/>
    <w:rsid w:val="00B76068"/>
    <w:rsid w:val="00B7606B"/>
    <w:rsid w:val="00B762A0"/>
    <w:rsid w:val="00B76512"/>
    <w:rsid w:val="00B76B14"/>
    <w:rsid w:val="00B77059"/>
    <w:rsid w:val="00B77333"/>
    <w:rsid w:val="00B7770C"/>
    <w:rsid w:val="00B77799"/>
    <w:rsid w:val="00B77806"/>
    <w:rsid w:val="00B7790B"/>
    <w:rsid w:val="00B7799E"/>
    <w:rsid w:val="00B77A3A"/>
    <w:rsid w:val="00B77D0A"/>
    <w:rsid w:val="00B77EE0"/>
    <w:rsid w:val="00B77F97"/>
    <w:rsid w:val="00B80000"/>
    <w:rsid w:val="00B8019D"/>
    <w:rsid w:val="00B802B7"/>
    <w:rsid w:val="00B807BC"/>
    <w:rsid w:val="00B8083A"/>
    <w:rsid w:val="00B80893"/>
    <w:rsid w:val="00B80A84"/>
    <w:rsid w:val="00B80CBE"/>
    <w:rsid w:val="00B80CCC"/>
    <w:rsid w:val="00B81036"/>
    <w:rsid w:val="00B81262"/>
    <w:rsid w:val="00B81613"/>
    <w:rsid w:val="00B81892"/>
    <w:rsid w:val="00B81A0E"/>
    <w:rsid w:val="00B81C01"/>
    <w:rsid w:val="00B81D77"/>
    <w:rsid w:val="00B81E81"/>
    <w:rsid w:val="00B8202C"/>
    <w:rsid w:val="00B82178"/>
    <w:rsid w:val="00B82767"/>
    <w:rsid w:val="00B82861"/>
    <w:rsid w:val="00B8290A"/>
    <w:rsid w:val="00B82A4C"/>
    <w:rsid w:val="00B82ABE"/>
    <w:rsid w:val="00B82E54"/>
    <w:rsid w:val="00B8316F"/>
    <w:rsid w:val="00B83395"/>
    <w:rsid w:val="00B83450"/>
    <w:rsid w:val="00B83623"/>
    <w:rsid w:val="00B83C63"/>
    <w:rsid w:val="00B83CB3"/>
    <w:rsid w:val="00B83DF7"/>
    <w:rsid w:val="00B83F66"/>
    <w:rsid w:val="00B83FE7"/>
    <w:rsid w:val="00B84071"/>
    <w:rsid w:val="00B840B3"/>
    <w:rsid w:val="00B84154"/>
    <w:rsid w:val="00B84392"/>
    <w:rsid w:val="00B84C72"/>
    <w:rsid w:val="00B84DF0"/>
    <w:rsid w:val="00B8504A"/>
    <w:rsid w:val="00B850B7"/>
    <w:rsid w:val="00B850F6"/>
    <w:rsid w:val="00B851A9"/>
    <w:rsid w:val="00B851CB"/>
    <w:rsid w:val="00B85397"/>
    <w:rsid w:val="00B8540F"/>
    <w:rsid w:val="00B85669"/>
    <w:rsid w:val="00B85A52"/>
    <w:rsid w:val="00B86174"/>
    <w:rsid w:val="00B861AD"/>
    <w:rsid w:val="00B86218"/>
    <w:rsid w:val="00B8637C"/>
    <w:rsid w:val="00B863F6"/>
    <w:rsid w:val="00B8656F"/>
    <w:rsid w:val="00B865A9"/>
    <w:rsid w:val="00B866F4"/>
    <w:rsid w:val="00B8697F"/>
    <w:rsid w:val="00B87121"/>
    <w:rsid w:val="00B874DB"/>
    <w:rsid w:val="00B87733"/>
    <w:rsid w:val="00B8777B"/>
    <w:rsid w:val="00B8788B"/>
    <w:rsid w:val="00B878B4"/>
    <w:rsid w:val="00B87A7E"/>
    <w:rsid w:val="00B87E7B"/>
    <w:rsid w:val="00B87E8E"/>
    <w:rsid w:val="00B87F50"/>
    <w:rsid w:val="00B902B1"/>
    <w:rsid w:val="00B9034F"/>
    <w:rsid w:val="00B9041F"/>
    <w:rsid w:val="00B904CC"/>
    <w:rsid w:val="00B9065E"/>
    <w:rsid w:val="00B906C4"/>
    <w:rsid w:val="00B90864"/>
    <w:rsid w:val="00B90A30"/>
    <w:rsid w:val="00B90D0C"/>
    <w:rsid w:val="00B90E88"/>
    <w:rsid w:val="00B910A0"/>
    <w:rsid w:val="00B910E5"/>
    <w:rsid w:val="00B911CA"/>
    <w:rsid w:val="00B91300"/>
    <w:rsid w:val="00B91336"/>
    <w:rsid w:val="00B915E8"/>
    <w:rsid w:val="00B916B2"/>
    <w:rsid w:val="00B917E1"/>
    <w:rsid w:val="00B9192F"/>
    <w:rsid w:val="00B91A00"/>
    <w:rsid w:val="00B91BB2"/>
    <w:rsid w:val="00B91D9A"/>
    <w:rsid w:val="00B91DB7"/>
    <w:rsid w:val="00B91DFC"/>
    <w:rsid w:val="00B91EA4"/>
    <w:rsid w:val="00B91EE1"/>
    <w:rsid w:val="00B92595"/>
    <w:rsid w:val="00B9270D"/>
    <w:rsid w:val="00B92780"/>
    <w:rsid w:val="00B92846"/>
    <w:rsid w:val="00B92A0A"/>
    <w:rsid w:val="00B92F96"/>
    <w:rsid w:val="00B936B5"/>
    <w:rsid w:val="00B9374C"/>
    <w:rsid w:val="00B93935"/>
    <w:rsid w:val="00B939CF"/>
    <w:rsid w:val="00B93ACA"/>
    <w:rsid w:val="00B93C4B"/>
    <w:rsid w:val="00B93C7F"/>
    <w:rsid w:val="00B9405D"/>
    <w:rsid w:val="00B9410B"/>
    <w:rsid w:val="00B9417E"/>
    <w:rsid w:val="00B9461E"/>
    <w:rsid w:val="00B948C2"/>
    <w:rsid w:val="00B948CB"/>
    <w:rsid w:val="00B94C3D"/>
    <w:rsid w:val="00B94C50"/>
    <w:rsid w:val="00B94CA5"/>
    <w:rsid w:val="00B94D29"/>
    <w:rsid w:val="00B94D55"/>
    <w:rsid w:val="00B95100"/>
    <w:rsid w:val="00B95267"/>
    <w:rsid w:val="00B954EC"/>
    <w:rsid w:val="00B95677"/>
    <w:rsid w:val="00B95A5C"/>
    <w:rsid w:val="00B95D2B"/>
    <w:rsid w:val="00B96078"/>
    <w:rsid w:val="00B961DD"/>
    <w:rsid w:val="00B96462"/>
    <w:rsid w:val="00B964D6"/>
    <w:rsid w:val="00B964E5"/>
    <w:rsid w:val="00B966AA"/>
    <w:rsid w:val="00B96A39"/>
    <w:rsid w:val="00B96AB7"/>
    <w:rsid w:val="00B96B7A"/>
    <w:rsid w:val="00B96C46"/>
    <w:rsid w:val="00B96D5C"/>
    <w:rsid w:val="00B96DD1"/>
    <w:rsid w:val="00B96F9B"/>
    <w:rsid w:val="00B97283"/>
    <w:rsid w:val="00B97317"/>
    <w:rsid w:val="00B974A7"/>
    <w:rsid w:val="00B975E5"/>
    <w:rsid w:val="00B9767A"/>
    <w:rsid w:val="00B97786"/>
    <w:rsid w:val="00B9786A"/>
    <w:rsid w:val="00B97A7E"/>
    <w:rsid w:val="00B97C3A"/>
    <w:rsid w:val="00B97CFF"/>
    <w:rsid w:val="00B97D1D"/>
    <w:rsid w:val="00B97F57"/>
    <w:rsid w:val="00BA04F2"/>
    <w:rsid w:val="00BA0561"/>
    <w:rsid w:val="00BA05F4"/>
    <w:rsid w:val="00BA07D5"/>
    <w:rsid w:val="00BA0A76"/>
    <w:rsid w:val="00BA1176"/>
    <w:rsid w:val="00BA1510"/>
    <w:rsid w:val="00BA15C8"/>
    <w:rsid w:val="00BA1A61"/>
    <w:rsid w:val="00BA1A97"/>
    <w:rsid w:val="00BA1D04"/>
    <w:rsid w:val="00BA1F2B"/>
    <w:rsid w:val="00BA1F90"/>
    <w:rsid w:val="00BA1FB2"/>
    <w:rsid w:val="00BA2012"/>
    <w:rsid w:val="00BA20F6"/>
    <w:rsid w:val="00BA2150"/>
    <w:rsid w:val="00BA236B"/>
    <w:rsid w:val="00BA23E2"/>
    <w:rsid w:val="00BA2545"/>
    <w:rsid w:val="00BA2629"/>
    <w:rsid w:val="00BA2C61"/>
    <w:rsid w:val="00BA2D46"/>
    <w:rsid w:val="00BA2EE9"/>
    <w:rsid w:val="00BA349F"/>
    <w:rsid w:val="00BA3608"/>
    <w:rsid w:val="00BA3A20"/>
    <w:rsid w:val="00BA3AEA"/>
    <w:rsid w:val="00BA3AEE"/>
    <w:rsid w:val="00BA3B0D"/>
    <w:rsid w:val="00BA3BE5"/>
    <w:rsid w:val="00BA3C64"/>
    <w:rsid w:val="00BA3FF3"/>
    <w:rsid w:val="00BA4113"/>
    <w:rsid w:val="00BA4136"/>
    <w:rsid w:val="00BA4278"/>
    <w:rsid w:val="00BA4290"/>
    <w:rsid w:val="00BA430C"/>
    <w:rsid w:val="00BA4310"/>
    <w:rsid w:val="00BA4549"/>
    <w:rsid w:val="00BA4750"/>
    <w:rsid w:val="00BA4B08"/>
    <w:rsid w:val="00BA4C12"/>
    <w:rsid w:val="00BA4D1D"/>
    <w:rsid w:val="00BA4EF1"/>
    <w:rsid w:val="00BA50EE"/>
    <w:rsid w:val="00BA53F5"/>
    <w:rsid w:val="00BA56AA"/>
    <w:rsid w:val="00BA56BA"/>
    <w:rsid w:val="00BA5B32"/>
    <w:rsid w:val="00BA5F38"/>
    <w:rsid w:val="00BA6051"/>
    <w:rsid w:val="00BA6108"/>
    <w:rsid w:val="00BA646C"/>
    <w:rsid w:val="00BA6804"/>
    <w:rsid w:val="00BA6960"/>
    <w:rsid w:val="00BA69EE"/>
    <w:rsid w:val="00BA6BDA"/>
    <w:rsid w:val="00BA6F7E"/>
    <w:rsid w:val="00BA7160"/>
    <w:rsid w:val="00BA7503"/>
    <w:rsid w:val="00BA7639"/>
    <w:rsid w:val="00BA768C"/>
    <w:rsid w:val="00BA783A"/>
    <w:rsid w:val="00BA7973"/>
    <w:rsid w:val="00BB0082"/>
    <w:rsid w:val="00BB00BB"/>
    <w:rsid w:val="00BB016E"/>
    <w:rsid w:val="00BB02A5"/>
    <w:rsid w:val="00BB049F"/>
    <w:rsid w:val="00BB084B"/>
    <w:rsid w:val="00BB0858"/>
    <w:rsid w:val="00BB0AAC"/>
    <w:rsid w:val="00BB0BDD"/>
    <w:rsid w:val="00BB0BE4"/>
    <w:rsid w:val="00BB0D26"/>
    <w:rsid w:val="00BB0F9C"/>
    <w:rsid w:val="00BB12CD"/>
    <w:rsid w:val="00BB13A5"/>
    <w:rsid w:val="00BB1597"/>
    <w:rsid w:val="00BB175D"/>
    <w:rsid w:val="00BB1A3F"/>
    <w:rsid w:val="00BB1B24"/>
    <w:rsid w:val="00BB1ED0"/>
    <w:rsid w:val="00BB236A"/>
    <w:rsid w:val="00BB2456"/>
    <w:rsid w:val="00BB2476"/>
    <w:rsid w:val="00BB24D3"/>
    <w:rsid w:val="00BB25AB"/>
    <w:rsid w:val="00BB26C8"/>
    <w:rsid w:val="00BB2B56"/>
    <w:rsid w:val="00BB2B66"/>
    <w:rsid w:val="00BB2EB2"/>
    <w:rsid w:val="00BB303B"/>
    <w:rsid w:val="00BB3116"/>
    <w:rsid w:val="00BB3242"/>
    <w:rsid w:val="00BB35F9"/>
    <w:rsid w:val="00BB369B"/>
    <w:rsid w:val="00BB3BC0"/>
    <w:rsid w:val="00BB3C19"/>
    <w:rsid w:val="00BB3C2C"/>
    <w:rsid w:val="00BB3F09"/>
    <w:rsid w:val="00BB42E6"/>
    <w:rsid w:val="00BB4315"/>
    <w:rsid w:val="00BB4457"/>
    <w:rsid w:val="00BB4467"/>
    <w:rsid w:val="00BB44D8"/>
    <w:rsid w:val="00BB4623"/>
    <w:rsid w:val="00BB49B6"/>
    <w:rsid w:val="00BB4C9F"/>
    <w:rsid w:val="00BB4CB2"/>
    <w:rsid w:val="00BB4F1D"/>
    <w:rsid w:val="00BB506C"/>
    <w:rsid w:val="00BB5124"/>
    <w:rsid w:val="00BB52F2"/>
    <w:rsid w:val="00BB56E3"/>
    <w:rsid w:val="00BB57AD"/>
    <w:rsid w:val="00BB58E8"/>
    <w:rsid w:val="00BB5A04"/>
    <w:rsid w:val="00BB5BD0"/>
    <w:rsid w:val="00BB5E10"/>
    <w:rsid w:val="00BB600E"/>
    <w:rsid w:val="00BB6012"/>
    <w:rsid w:val="00BB61CD"/>
    <w:rsid w:val="00BB6303"/>
    <w:rsid w:val="00BB698E"/>
    <w:rsid w:val="00BB6A40"/>
    <w:rsid w:val="00BB6C0F"/>
    <w:rsid w:val="00BB6D32"/>
    <w:rsid w:val="00BB6FC3"/>
    <w:rsid w:val="00BB6FE0"/>
    <w:rsid w:val="00BB7312"/>
    <w:rsid w:val="00BB7448"/>
    <w:rsid w:val="00BB756C"/>
    <w:rsid w:val="00BB76BF"/>
    <w:rsid w:val="00BB7BFA"/>
    <w:rsid w:val="00BB7C65"/>
    <w:rsid w:val="00BB7C79"/>
    <w:rsid w:val="00BB7EE6"/>
    <w:rsid w:val="00BC0047"/>
    <w:rsid w:val="00BC005D"/>
    <w:rsid w:val="00BC00A3"/>
    <w:rsid w:val="00BC0130"/>
    <w:rsid w:val="00BC0157"/>
    <w:rsid w:val="00BC01C7"/>
    <w:rsid w:val="00BC0582"/>
    <w:rsid w:val="00BC05CC"/>
    <w:rsid w:val="00BC0664"/>
    <w:rsid w:val="00BC07D2"/>
    <w:rsid w:val="00BC0C56"/>
    <w:rsid w:val="00BC0F21"/>
    <w:rsid w:val="00BC12B1"/>
    <w:rsid w:val="00BC137B"/>
    <w:rsid w:val="00BC1478"/>
    <w:rsid w:val="00BC1688"/>
    <w:rsid w:val="00BC1A2D"/>
    <w:rsid w:val="00BC1B91"/>
    <w:rsid w:val="00BC1C0B"/>
    <w:rsid w:val="00BC1C73"/>
    <w:rsid w:val="00BC1D79"/>
    <w:rsid w:val="00BC1E78"/>
    <w:rsid w:val="00BC1F4D"/>
    <w:rsid w:val="00BC1F57"/>
    <w:rsid w:val="00BC21BD"/>
    <w:rsid w:val="00BC21C3"/>
    <w:rsid w:val="00BC228E"/>
    <w:rsid w:val="00BC22BF"/>
    <w:rsid w:val="00BC23BB"/>
    <w:rsid w:val="00BC267C"/>
    <w:rsid w:val="00BC2909"/>
    <w:rsid w:val="00BC2B42"/>
    <w:rsid w:val="00BC2BFA"/>
    <w:rsid w:val="00BC2FD9"/>
    <w:rsid w:val="00BC3164"/>
    <w:rsid w:val="00BC33D2"/>
    <w:rsid w:val="00BC35A9"/>
    <w:rsid w:val="00BC35CB"/>
    <w:rsid w:val="00BC3667"/>
    <w:rsid w:val="00BC37D9"/>
    <w:rsid w:val="00BC388C"/>
    <w:rsid w:val="00BC3A4B"/>
    <w:rsid w:val="00BC3C0E"/>
    <w:rsid w:val="00BC3CE5"/>
    <w:rsid w:val="00BC3EE6"/>
    <w:rsid w:val="00BC3F7A"/>
    <w:rsid w:val="00BC424E"/>
    <w:rsid w:val="00BC42CD"/>
    <w:rsid w:val="00BC43A0"/>
    <w:rsid w:val="00BC4481"/>
    <w:rsid w:val="00BC4548"/>
    <w:rsid w:val="00BC4557"/>
    <w:rsid w:val="00BC4573"/>
    <w:rsid w:val="00BC460A"/>
    <w:rsid w:val="00BC4BC8"/>
    <w:rsid w:val="00BC4D3B"/>
    <w:rsid w:val="00BC4D57"/>
    <w:rsid w:val="00BC4D71"/>
    <w:rsid w:val="00BC503F"/>
    <w:rsid w:val="00BC50C3"/>
    <w:rsid w:val="00BC59EA"/>
    <w:rsid w:val="00BC5C72"/>
    <w:rsid w:val="00BC5D0B"/>
    <w:rsid w:val="00BC61C0"/>
    <w:rsid w:val="00BC6293"/>
    <w:rsid w:val="00BC62B6"/>
    <w:rsid w:val="00BC6310"/>
    <w:rsid w:val="00BC63BB"/>
    <w:rsid w:val="00BC64F0"/>
    <w:rsid w:val="00BC6612"/>
    <w:rsid w:val="00BC663A"/>
    <w:rsid w:val="00BC694E"/>
    <w:rsid w:val="00BC6D85"/>
    <w:rsid w:val="00BC6F72"/>
    <w:rsid w:val="00BC6F96"/>
    <w:rsid w:val="00BC7307"/>
    <w:rsid w:val="00BC75D7"/>
    <w:rsid w:val="00BC7716"/>
    <w:rsid w:val="00BC7739"/>
    <w:rsid w:val="00BC783F"/>
    <w:rsid w:val="00BC79FA"/>
    <w:rsid w:val="00BC7A98"/>
    <w:rsid w:val="00BC7C45"/>
    <w:rsid w:val="00BC7C96"/>
    <w:rsid w:val="00BD0141"/>
    <w:rsid w:val="00BD07BB"/>
    <w:rsid w:val="00BD0945"/>
    <w:rsid w:val="00BD0A25"/>
    <w:rsid w:val="00BD0B36"/>
    <w:rsid w:val="00BD0D34"/>
    <w:rsid w:val="00BD0E36"/>
    <w:rsid w:val="00BD0EDC"/>
    <w:rsid w:val="00BD152B"/>
    <w:rsid w:val="00BD181F"/>
    <w:rsid w:val="00BD1A79"/>
    <w:rsid w:val="00BD1C6C"/>
    <w:rsid w:val="00BD1E1E"/>
    <w:rsid w:val="00BD1F86"/>
    <w:rsid w:val="00BD2121"/>
    <w:rsid w:val="00BD219F"/>
    <w:rsid w:val="00BD267D"/>
    <w:rsid w:val="00BD26F1"/>
    <w:rsid w:val="00BD29F3"/>
    <w:rsid w:val="00BD2CA8"/>
    <w:rsid w:val="00BD31F0"/>
    <w:rsid w:val="00BD3338"/>
    <w:rsid w:val="00BD33B6"/>
    <w:rsid w:val="00BD33EF"/>
    <w:rsid w:val="00BD38F4"/>
    <w:rsid w:val="00BD3955"/>
    <w:rsid w:val="00BD396F"/>
    <w:rsid w:val="00BD3B44"/>
    <w:rsid w:val="00BD3BF1"/>
    <w:rsid w:val="00BD3CCF"/>
    <w:rsid w:val="00BD3D35"/>
    <w:rsid w:val="00BD3DC3"/>
    <w:rsid w:val="00BD3FD6"/>
    <w:rsid w:val="00BD40CA"/>
    <w:rsid w:val="00BD41AD"/>
    <w:rsid w:val="00BD424A"/>
    <w:rsid w:val="00BD4481"/>
    <w:rsid w:val="00BD450B"/>
    <w:rsid w:val="00BD47E3"/>
    <w:rsid w:val="00BD4A46"/>
    <w:rsid w:val="00BD4BC0"/>
    <w:rsid w:val="00BD4E75"/>
    <w:rsid w:val="00BD4E81"/>
    <w:rsid w:val="00BD4FB6"/>
    <w:rsid w:val="00BD52C3"/>
    <w:rsid w:val="00BD5A76"/>
    <w:rsid w:val="00BD5B8D"/>
    <w:rsid w:val="00BD632A"/>
    <w:rsid w:val="00BD6333"/>
    <w:rsid w:val="00BD6431"/>
    <w:rsid w:val="00BD671C"/>
    <w:rsid w:val="00BD682C"/>
    <w:rsid w:val="00BD6CCD"/>
    <w:rsid w:val="00BD6E11"/>
    <w:rsid w:val="00BD725A"/>
    <w:rsid w:val="00BD72F1"/>
    <w:rsid w:val="00BD7327"/>
    <w:rsid w:val="00BD7393"/>
    <w:rsid w:val="00BD7584"/>
    <w:rsid w:val="00BD781A"/>
    <w:rsid w:val="00BD7861"/>
    <w:rsid w:val="00BD793E"/>
    <w:rsid w:val="00BD7AFD"/>
    <w:rsid w:val="00BD7B18"/>
    <w:rsid w:val="00BD7D2F"/>
    <w:rsid w:val="00BD7F71"/>
    <w:rsid w:val="00BD7F91"/>
    <w:rsid w:val="00BD7FB8"/>
    <w:rsid w:val="00BE07C9"/>
    <w:rsid w:val="00BE08D3"/>
    <w:rsid w:val="00BE090A"/>
    <w:rsid w:val="00BE0A1D"/>
    <w:rsid w:val="00BE0AE2"/>
    <w:rsid w:val="00BE0B08"/>
    <w:rsid w:val="00BE0B49"/>
    <w:rsid w:val="00BE0B84"/>
    <w:rsid w:val="00BE0BBE"/>
    <w:rsid w:val="00BE0C19"/>
    <w:rsid w:val="00BE0EC7"/>
    <w:rsid w:val="00BE0FCB"/>
    <w:rsid w:val="00BE1020"/>
    <w:rsid w:val="00BE10C1"/>
    <w:rsid w:val="00BE118A"/>
    <w:rsid w:val="00BE11BA"/>
    <w:rsid w:val="00BE14EE"/>
    <w:rsid w:val="00BE156C"/>
    <w:rsid w:val="00BE15F3"/>
    <w:rsid w:val="00BE1C6E"/>
    <w:rsid w:val="00BE1CCE"/>
    <w:rsid w:val="00BE1E5C"/>
    <w:rsid w:val="00BE200B"/>
    <w:rsid w:val="00BE20AD"/>
    <w:rsid w:val="00BE2237"/>
    <w:rsid w:val="00BE2319"/>
    <w:rsid w:val="00BE2360"/>
    <w:rsid w:val="00BE2444"/>
    <w:rsid w:val="00BE262E"/>
    <w:rsid w:val="00BE275A"/>
    <w:rsid w:val="00BE2830"/>
    <w:rsid w:val="00BE286B"/>
    <w:rsid w:val="00BE28A5"/>
    <w:rsid w:val="00BE298B"/>
    <w:rsid w:val="00BE2A84"/>
    <w:rsid w:val="00BE2A9A"/>
    <w:rsid w:val="00BE2ACB"/>
    <w:rsid w:val="00BE2B00"/>
    <w:rsid w:val="00BE2B7E"/>
    <w:rsid w:val="00BE2B84"/>
    <w:rsid w:val="00BE2B8F"/>
    <w:rsid w:val="00BE2BD1"/>
    <w:rsid w:val="00BE2E4D"/>
    <w:rsid w:val="00BE3028"/>
    <w:rsid w:val="00BE31FB"/>
    <w:rsid w:val="00BE3414"/>
    <w:rsid w:val="00BE3443"/>
    <w:rsid w:val="00BE382E"/>
    <w:rsid w:val="00BE3959"/>
    <w:rsid w:val="00BE3A48"/>
    <w:rsid w:val="00BE3D2B"/>
    <w:rsid w:val="00BE3F85"/>
    <w:rsid w:val="00BE4127"/>
    <w:rsid w:val="00BE41C0"/>
    <w:rsid w:val="00BE41E2"/>
    <w:rsid w:val="00BE41F1"/>
    <w:rsid w:val="00BE47CC"/>
    <w:rsid w:val="00BE4AC3"/>
    <w:rsid w:val="00BE4B05"/>
    <w:rsid w:val="00BE4C70"/>
    <w:rsid w:val="00BE4DE4"/>
    <w:rsid w:val="00BE4E09"/>
    <w:rsid w:val="00BE502E"/>
    <w:rsid w:val="00BE5266"/>
    <w:rsid w:val="00BE538C"/>
    <w:rsid w:val="00BE5410"/>
    <w:rsid w:val="00BE543E"/>
    <w:rsid w:val="00BE5555"/>
    <w:rsid w:val="00BE55B7"/>
    <w:rsid w:val="00BE56F3"/>
    <w:rsid w:val="00BE5C25"/>
    <w:rsid w:val="00BE5CAB"/>
    <w:rsid w:val="00BE605A"/>
    <w:rsid w:val="00BE6337"/>
    <w:rsid w:val="00BE63A3"/>
    <w:rsid w:val="00BE6431"/>
    <w:rsid w:val="00BE6456"/>
    <w:rsid w:val="00BE6563"/>
    <w:rsid w:val="00BE659C"/>
    <w:rsid w:val="00BE663D"/>
    <w:rsid w:val="00BE66DA"/>
    <w:rsid w:val="00BE670A"/>
    <w:rsid w:val="00BE6913"/>
    <w:rsid w:val="00BE69F3"/>
    <w:rsid w:val="00BE6A38"/>
    <w:rsid w:val="00BE6CA3"/>
    <w:rsid w:val="00BE6D6E"/>
    <w:rsid w:val="00BE7089"/>
    <w:rsid w:val="00BE714D"/>
    <w:rsid w:val="00BE71C6"/>
    <w:rsid w:val="00BE740F"/>
    <w:rsid w:val="00BE74B6"/>
    <w:rsid w:val="00BE7505"/>
    <w:rsid w:val="00BE78FA"/>
    <w:rsid w:val="00BE7B46"/>
    <w:rsid w:val="00BE7B8A"/>
    <w:rsid w:val="00BE7BDE"/>
    <w:rsid w:val="00BE7BE7"/>
    <w:rsid w:val="00BE7C79"/>
    <w:rsid w:val="00BE7E9B"/>
    <w:rsid w:val="00BE7E9C"/>
    <w:rsid w:val="00BE7F94"/>
    <w:rsid w:val="00BE7FF5"/>
    <w:rsid w:val="00BF018B"/>
    <w:rsid w:val="00BF031D"/>
    <w:rsid w:val="00BF0321"/>
    <w:rsid w:val="00BF03CD"/>
    <w:rsid w:val="00BF0488"/>
    <w:rsid w:val="00BF0494"/>
    <w:rsid w:val="00BF05CB"/>
    <w:rsid w:val="00BF068C"/>
    <w:rsid w:val="00BF0793"/>
    <w:rsid w:val="00BF0AD2"/>
    <w:rsid w:val="00BF0B17"/>
    <w:rsid w:val="00BF0B25"/>
    <w:rsid w:val="00BF0E8B"/>
    <w:rsid w:val="00BF0EE9"/>
    <w:rsid w:val="00BF11F1"/>
    <w:rsid w:val="00BF1435"/>
    <w:rsid w:val="00BF145C"/>
    <w:rsid w:val="00BF1873"/>
    <w:rsid w:val="00BF1AFC"/>
    <w:rsid w:val="00BF2142"/>
    <w:rsid w:val="00BF23D7"/>
    <w:rsid w:val="00BF244B"/>
    <w:rsid w:val="00BF26FF"/>
    <w:rsid w:val="00BF27E9"/>
    <w:rsid w:val="00BF2B28"/>
    <w:rsid w:val="00BF2DB7"/>
    <w:rsid w:val="00BF2EAF"/>
    <w:rsid w:val="00BF2F88"/>
    <w:rsid w:val="00BF300D"/>
    <w:rsid w:val="00BF306C"/>
    <w:rsid w:val="00BF30DC"/>
    <w:rsid w:val="00BF32B2"/>
    <w:rsid w:val="00BF33CC"/>
    <w:rsid w:val="00BF355C"/>
    <w:rsid w:val="00BF36DC"/>
    <w:rsid w:val="00BF397E"/>
    <w:rsid w:val="00BF3A83"/>
    <w:rsid w:val="00BF3BD6"/>
    <w:rsid w:val="00BF3D24"/>
    <w:rsid w:val="00BF3DF6"/>
    <w:rsid w:val="00BF3E87"/>
    <w:rsid w:val="00BF3F4C"/>
    <w:rsid w:val="00BF4027"/>
    <w:rsid w:val="00BF417B"/>
    <w:rsid w:val="00BF429A"/>
    <w:rsid w:val="00BF42CA"/>
    <w:rsid w:val="00BF43D2"/>
    <w:rsid w:val="00BF4677"/>
    <w:rsid w:val="00BF46CC"/>
    <w:rsid w:val="00BF47CE"/>
    <w:rsid w:val="00BF4869"/>
    <w:rsid w:val="00BF4AD1"/>
    <w:rsid w:val="00BF5292"/>
    <w:rsid w:val="00BF5522"/>
    <w:rsid w:val="00BF55D6"/>
    <w:rsid w:val="00BF55EE"/>
    <w:rsid w:val="00BF5677"/>
    <w:rsid w:val="00BF56D9"/>
    <w:rsid w:val="00BF56F2"/>
    <w:rsid w:val="00BF5720"/>
    <w:rsid w:val="00BF5768"/>
    <w:rsid w:val="00BF5945"/>
    <w:rsid w:val="00BF597D"/>
    <w:rsid w:val="00BF5BC6"/>
    <w:rsid w:val="00BF5FE3"/>
    <w:rsid w:val="00BF6260"/>
    <w:rsid w:val="00BF639B"/>
    <w:rsid w:val="00BF63B2"/>
    <w:rsid w:val="00BF660A"/>
    <w:rsid w:val="00BF670D"/>
    <w:rsid w:val="00BF684E"/>
    <w:rsid w:val="00BF6A03"/>
    <w:rsid w:val="00BF7758"/>
    <w:rsid w:val="00BF7867"/>
    <w:rsid w:val="00BF78A7"/>
    <w:rsid w:val="00BF7A85"/>
    <w:rsid w:val="00BF7B34"/>
    <w:rsid w:val="00BF7D56"/>
    <w:rsid w:val="00BF7F97"/>
    <w:rsid w:val="00C00340"/>
    <w:rsid w:val="00C00403"/>
    <w:rsid w:val="00C0043A"/>
    <w:rsid w:val="00C00509"/>
    <w:rsid w:val="00C00892"/>
    <w:rsid w:val="00C00CBE"/>
    <w:rsid w:val="00C00CED"/>
    <w:rsid w:val="00C00D24"/>
    <w:rsid w:val="00C00DF8"/>
    <w:rsid w:val="00C00E4B"/>
    <w:rsid w:val="00C00E5B"/>
    <w:rsid w:val="00C0119B"/>
    <w:rsid w:val="00C0123B"/>
    <w:rsid w:val="00C0135B"/>
    <w:rsid w:val="00C013E9"/>
    <w:rsid w:val="00C0143E"/>
    <w:rsid w:val="00C01715"/>
    <w:rsid w:val="00C017C4"/>
    <w:rsid w:val="00C01823"/>
    <w:rsid w:val="00C018CB"/>
    <w:rsid w:val="00C018EA"/>
    <w:rsid w:val="00C01D25"/>
    <w:rsid w:val="00C01D5E"/>
    <w:rsid w:val="00C020CD"/>
    <w:rsid w:val="00C02368"/>
    <w:rsid w:val="00C02457"/>
    <w:rsid w:val="00C02618"/>
    <w:rsid w:val="00C02720"/>
    <w:rsid w:val="00C0275A"/>
    <w:rsid w:val="00C027F1"/>
    <w:rsid w:val="00C029C6"/>
    <w:rsid w:val="00C02A06"/>
    <w:rsid w:val="00C02AE8"/>
    <w:rsid w:val="00C02CDF"/>
    <w:rsid w:val="00C0301E"/>
    <w:rsid w:val="00C0302A"/>
    <w:rsid w:val="00C03102"/>
    <w:rsid w:val="00C0318B"/>
    <w:rsid w:val="00C03333"/>
    <w:rsid w:val="00C0357A"/>
    <w:rsid w:val="00C038C4"/>
    <w:rsid w:val="00C03C46"/>
    <w:rsid w:val="00C03D5B"/>
    <w:rsid w:val="00C040CC"/>
    <w:rsid w:val="00C041FF"/>
    <w:rsid w:val="00C0423D"/>
    <w:rsid w:val="00C042AA"/>
    <w:rsid w:val="00C043CA"/>
    <w:rsid w:val="00C04419"/>
    <w:rsid w:val="00C04446"/>
    <w:rsid w:val="00C04580"/>
    <w:rsid w:val="00C04592"/>
    <w:rsid w:val="00C045F0"/>
    <w:rsid w:val="00C047B9"/>
    <w:rsid w:val="00C04A53"/>
    <w:rsid w:val="00C04B93"/>
    <w:rsid w:val="00C04D4D"/>
    <w:rsid w:val="00C04F7C"/>
    <w:rsid w:val="00C05132"/>
    <w:rsid w:val="00C051DC"/>
    <w:rsid w:val="00C052CB"/>
    <w:rsid w:val="00C05374"/>
    <w:rsid w:val="00C05650"/>
    <w:rsid w:val="00C05654"/>
    <w:rsid w:val="00C05861"/>
    <w:rsid w:val="00C0593C"/>
    <w:rsid w:val="00C05DBA"/>
    <w:rsid w:val="00C06142"/>
    <w:rsid w:val="00C061E6"/>
    <w:rsid w:val="00C0635F"/>
    <w:rsid w:val="00C064C9"/>
    <w:rsid w:val="00C065BD"/>
    <w:rsid w:val="00C06683"/>
    <w:rsid w:val="00C06775"/>
    <w:rsid w:val="00C068D1"/>
    <w:rsid w:val="00C068F3"/>
    <w:rsid w:val="00C069E5"/>
    <w:rsid w:val="00C06A35"/>
    <w:rsid w:val="00C06A8D"/>
    <w:rsid w:val="00C06C7E"/>
    <w:rsid w:val="00C06E97"/>
    <w:rsid w:val="00C06EA6"/>
    <w:rsid w:val="00C06EB6"/>
    <w:rsid w:val="00C07614"/>
    <w:rsid w:val="00C07C3D"/>
    <w:rsid w:val="00C07C67"/>
    <w:rsid w:val="00C07CBC"/>
    <w:rsid w:val="00C07D13"/>
    <w:rsid w:val="00C07DEE"/>
    <w:rsid w:val="00C07E0C"/>
    <w:rsid w:val="00C07E45"/>
    <w:rsid w:val="00C101CE"/>
    <w:rsid w:val="00C10308"/>
    <w:rsid w:val="00C10458"/>
    <w:rsid w:val="00C10702"/>
    <w:rsid w:val="00C109D1"/>
    <w:rsid w:val="00C10A28"/>
    <w:rsid w:val="00C10B42"/>
    <w:rsid w:val="00C10B49"/>
    <w:rsid w:val="00C10B5D"/>
    <w:rsid w:val="00C10BFF"/>
    <w:rsid w:val="00C10C21"/>
    <w:rsid w:val="00C10EAA"/>
    <w:rsid w:val="00C10EB7"/>
    <w:rsid w:val="00C11200"/>
    <w:rsid w:val="00C11213"/>
    <w:rsid w:val="00C1156F"/>
    <w:rsid w:val="00C11800"/>
    <w:rsid w:val="00C11A32"/>
    <w:rsid w:val="00C11A87"/>
    <w:rsid w:val="00C11C21"/>
    <w:rsid w:val="00C11FA7"/>
    <w:rsid w:val="00C1203D"/>
    <w:rsid w:val="00C1226F"/>
    <w:rsid w:val="00C122B0"/>
    <w:rsid w:val="00C123A3"/>
    <w:rsid w:val="00C12451"/>
    <w:rsid w:val="00C125D2"/>
    <w:rsid w:val="00C126BA"/>
    <w:rsid w:val="00C128B4"/>
    <w:rsid w:val="00C1295C"/>
    <w:rsid w:val="00C129D5"/>
    <w:rsid w:val="00C12AE6"/>
    <w:rsid w:val="00C12B2B"/>
    <w:rsid w:val="00C12D9F"/>
    <w:rsid w:val="00C12EAD"/>
    <w:rsid w:val="00C12F0F"/>
    <w:rsid w:val="00C12F63"/>
    <w:rsid w:val="00C12FD5"/>
    <w:rsid w:val="00C130F9"/>
    <w:rsid w:val="00C1341A"/>
    <w:rsid w:val="00C13494"/>
    <w:rsid w:val="00C134E2"/>
    <w:rsid w:val="00C138C1"/>
    <w:rsid w:val="00C13A4B"/>
    <w:rsid w:val="00C13AC3"/>
    <w:rsid w:val="00C13BF1"/>
    <w:rsid w:val="00C13C5B"/>
    <w:rsid w:val="00C1407B"/>
    <w:rsid w:val="00C14134"/>
    <w:rsid w:val="00C142F8"/>
    <w:rsid w:val="00C145A7"/>
    <w:rsid w:val="00C145FA"/>
    <w:rsid w:val="00C14705"/>
    <w:rsid w:val="00C147AC"/>
    <w:rsid w:val="00C14801"/>
    <w:rsid w:val="00C14A58"/>
    <w:rsid w:val="00C14C20"/>
    <w:rsid w:val="00C14CE3"/>
    <w:rsid w:val="00C14CE9"/>
    <w:rsid w:val="00C14E0D"/>
    <w:rsid w:val="00C14F86"/>
    <w:rsid w:val="00C151EF"/>
    <w:rsid w:val="00C152A7"/>
    <w:rsid w:val="00C152C4"/>
    <w:rsid w:val="00C157A9"/>
    <w:rsid w:val="00C15A17"/>
    <w:rsid w:val="00C15B76"/>
    <w:rsid w:val="00C15E73"/>
    <w:rsid w:val="00C15E88"/>
    <w:rsid w:val="00C15F72"/>
    <w:rsid w:val="00C15FEF"/>
    <w:rsid w:val="00C161BD"/>
    <w:rsid w:val="00C16220"/>
    <w:rsid w:val="00C16359"/>
    <w:rsid w:val="00C1648F"/>
    <w:rsid w:val="00C165AF"/>
    <w:rsid w:val="00C16D42"/>
    <w:rsid w:val="00C16F8F"/>
    <w:rsid w:val="00C17069"/>
    <w:rsid w:val="00C173D2"/>
    <w:rsid w:val="00C17477"/>
    <w:rsid w:val="00C17739"/>
    <w:rsid w:val="00C1777E"/>
    <w:rsid w:val="00C17803"/>
    <w:rsid w:val="00C1786F"/>
    <w:rsid w:val="00C17993"/>
    <w:rsid w:val="00C179EB"/>
    <w:rsid w:val="00C17E8F"/>
    <w:rsid w:val="00C17FA3"/>
    <w:rsid w:val="00C20162"/>
    <w:rsid w:val="00C20245"/>
    <w:rsid w:val="00C20318"/>
    <w:rsid w:val="00C20814"/>
    <w:rsid w:val="00C20887"/>
    <w:rsid w:val="00C20B38"/>
    <w:rsid w:val="00C20CDA"/>
    <w:rsid w:val="00C20DCC"/>
    <w:rsid w:val="00C20DD2"/>
    <w:rsid w:val="00C20E72"/>
    <w:rsid w:val="00C211B1"/>
    <w:rsid w:val="00C212D2"/>
    <w:rsid w:val="00C21476"/>
    <w:rsid w:val="00C2153D"/>
    <w:rsid w:val="00C215E7"/>
    <w:rsid w:val="00C21713"/>
    <w:rsid w:val="00C218B1"/>
    <w:rsid w:val="00C21A51"/>
    <w:rsid w:val="00C21A81"/>
    <w:rsid w:val="00C21B82"/>
    <w:rsid w:val="00C21EA1"/>
    <w:rsid w:val="00C21FB2"/>
    <w:rsid w:val="00C22078"/>
    <w:rsid w:val="00C2249D"/>
    <w:rsid w:val="00C224F1"/>
    <w:rsid w:val="00C225F4"/>
    <w:rsid w:val="00C22727"/>
    <w:rsid w:val="00C22824"/>
    <w:rsid w:val="00C22BBA"/>
    <w:rsid w:val="00C22C7F"/>
    <w:rsid w:val="00C22D7F"/>
    <w:rsid w:val="00C22DCC"/>
    <w:rsid w:val="00C22E71"/>
    <w:rsid w:val="00C22F66"/>
    <w:rsid w:val="00C23091"/>
    <w:rsid w:val="00C232D8"/>
    <w:rsid w:val="00C233BA"/>
    <w:rsid w:val="00C233DD"/>
    <w:rsid w:val="00C2361E"/>
    <w:rsid w:val="00C23777"/>
    <w:rsid w:val="00C23993"/>
    <w:rsid w:val="00C23B0E"/>
    <w:rsid w:val="00C23DAF"/>
    <w:rsid w:val="00C23F14"/>
    <w:rsid w:val="00C23FE7"/>
    <w:rsid w:val="00C240B6"/>
    <w:rsid w:val="00C2410A"/>
    <w:rsid w:val="00C245C6"/>
    <w:rsid w:val="00C24686"/>
    <w:rsid w:val="00C246F5"/>
    <w:rsid w:val="00C2473E"/>
    <w:rsid w:val="00C24791"/>
    <w:rsid w:val="00C24BA5"/>
    <w:rsid w:val="00C24BD5"/>
    <w:rsid w:val="00C24FCE"/>
    <w:rsid w:val="00C25261"/>
    <w:rsid w:val="00C25268"/>
    <w:rsid w:val="00C25393"/>
    <w:rsid w:val="00C255F0"/>
    <w:rsid w:val="00C25625"/>
    <w:rsid w:val="00C2568A"/>
    <w:rsid w:val="00C25B48"/>
    <w:rsid w:val="00C25D78"/>
    <w:rsid w:val="00C25EE5"/>
    <w:rsid w:val="00C260D2"/>
    <w:rsid w:val="00C2634F"/>
    <w:rsid w:val="00C263D6"/>
    <w:rsid w:val="00C268DE"/>
    <w:rsid w:val="00C26A06"/>
    <w:rsid w:val="00C26A1D"/>
    <w:rsid w:val="00C26B30"/>
    <w:rsid w:val="00C26C90"/>
    <w:rsid w:val="00C26D4B"/>
    <w:rsid w:val="00C26DE4"/>
    <w:rsid w:val="00C26E19"/>
    <w:rsid w:val="00C26FD3"/>
    <w:rsid w:val="00C2732D"/>
    <w:rsid w:val="00C273DF"/>
    <w:rsid w:val="00C275C7"/>
    <w:rsid w:val="00C275E4"/>
    <w:rsid w:val="00C27956"/>
    <w:rsid w:val="00C27BFA"/>
    <w:rsid w:val="00C30176"/>
    <w:rsid w:val="00C30214"/>
    <w:rsid w:val="00C30225"/>
    <w:rsid w:val="00C303A0"/>
    <w:rsid w:val="00C304A0"/>
    <w:rsid w:val="00C30809"/>
    <w:rsid w:val="00C308A5"/>
    <w:rsid w:val="00C30AA0"/>
    <w:rsid w:val="00C30B01"/>
    <w:rsid w:val="00C30CFD"/>
    <w:rsid w:val="00C30F11"/>
    <w:rsid w:val="00C31022"/>
    <w:rsid w:val="00C31105"/>
    <w:rsid w:val="00C31281"/>
    <w:rsid w:val="00C3129F"/>
    <w:rsid w:val="00C31306"/>
    <w:rsid w:val="00C317AA"/>
    <w:rsid w:val="00C31947"/>
    <w:rsid w:val="00C31982"/>
    <w:rsid w:val="00C31CAE"/>
    <w:rsid w:val="00C31CD6"/>
    <w:rsid w:val="00C31E85"/>
    <w:rsid w:val="00C31EAA"/>
    <w:rsid w:val="00C31F2A"/>
    <w:rsid w:val="00C320F3"/>
    <w:rsid w:val="00C327E2"/>
    <w:rsid w:val="00C32918"/>
    <w:rsid w:val="00C32A05"/>
    <w:rsid w:val="00C32AED"/>
    <w:rsid w:val="00C32BCD"/>
    <w:rsid w:val="00C32C65"/>
    <w:rsid w:val="00C32D32"/>
    <w:rsid w:val="00C32E8B"/>
    <w:rsid w:val="00C32F14"/>
    <w:rsid w:val="00C3308B"/>
    <w:rsid w:val="00C33152"/>
    <w:rsid w:val="00C33248"/>
    <w:rsid w:val="00C3356E"/>
    <w:rsid w:val="00C33628"/>
    <w:rsid w:val="00C337D1"/>
    <w:rsid w:val="00C339A9"/>
    <w:rsid w:val="00C33D5E"/>
    <w:rsid w:val="00C33EA5"/>
    <w:rsid w:val="00C343B5"/>
    <w:rsid w:val="00C3449A"/>
    <w:rsid w:val="00C344D8"/>
    <w:rsid w:val="00C345A7"/>
    <w:rsid w:val="00C34818"/>
    <w:rsid w:val="00C349B5"/>
    <w:rsid w:val="00C34B63"/>
    <w:rsid w:val="00C34E1D"/>
    <w:rsid w:val="00C35000"/>
    <w:rsid w:val="00C355C3"/>
    <w:rsid w:val="00C3563B"/>
    <w:rsid w:val="00C356C4"/>
    <w:rsid w:val="00C35935"/>
    <w:rsid w:val="00C35AAA"/>
    <w:rsid w:val="00C35AD1"/>
    <w:rsid w:val="00C35AEF"/>
    <w:rsid w:val="00C35BBE"/>
    <w:rsid w:val="00C35BD8"/>
    <w:rsid w:val="00C361E6"/>
    <w:rsid w:val="00C3626C"/>
    <w:rsid w:val="00C36310"/>
    <w:rsid w:val="00C3678F"/>
    <w:rsid w:val="00C367BD"/>
    <w:rsid w:val="00C3690D"/>
    <w:rsid w:val="00C36A35"/>
    <w:rsid w:val="00C36FF1"/>
    <w:rsid w:val="00C37273"/>
    <w:rsid w:val="00C3736F"/>
    <w:rsid w:val="00C373A7"/>
    <w:rsid w:val="00C378D4"/>
    <w:rsid w:val="00C37D02"/>
    <w:rsid w:val="00C37FE4"/>
    <w:rsid w:val="00C4003A"/>
    <w:rsid w:val="00C402F7"/>
    <w:rsid w:val="00C40313"/>
    <w:rsid w:val="00C403F6"/>
    <w:rsid w:val="00C4053B"/>
    <w:rsid w:val="00C40ABD"/>
    <w:rsid w:val="00C40C87"/>
    <w:rsid w:val="00C40EFC"/>
    <w:rsid w:val="00C40FB6"/>
    <w:rsid w:val="00C4100B"/>
    <w:rsid w:val="00C41405"/>
    <w:rsid w:val="00C415FA"/>
    <w:rsid w:val="00C4170C"/>
    <w:rsid w:val="00C418DE"/>
    <w:rsid w:val="00C41A31"/>
    <w:rsid w:val="00C41CBC"/>
    <w:rsid w:val="00C41D1B"/>
    <w:rsid w:val="00C41E06"/>
    <w:rsid w:val="00C41E8F"/>
    <w:rsid w:val="00C42043"/>
    <w:rsid w:val="00C420AF"/>
    <w:rsid w:val="00C42233"/>
    <w:rsid w:val="00C4250F"/>
    <w:rsid w:val="00C42654"/>
    <w:rsid w:val="00C42685"/>
    <w:rsid w:val="00C42C47"/>
    <w:rsid w:val="00C42CC1"/>
    <w:rsid w:val="00C42D7F"/>
    <w:rsid w:val="00C42EB4"/>
    <w:rsid w:val="00C42ED1"/>
    <w:rsid w:val="00C43146"/>
    <w:rsid w:val="00C4355D"/>
    <w:rsid w:val="00C435BD"/>
    <w:rsid w:val="00C43609"/>
    <w:rsid w:val="00C437BF"/>
    <w:rsid w:val="00C437DC"/>
    <w:rsid w:val="00C43C8C"/>
    <w:rsid w:val="00C43F0C"/>
    <w:rsid w:val="00C43FCC"/>
    <w:rsid w:val="00C4402B"/>
    <w:rsid w:val="00C440B4"/>
    <w:rsid w:val="00C4487A"/>
    <w:rsid w:val="00C448E5"/>
    <w:rsid w:val="00C44924"/>
    <w:rsid w:val="00C4498F"/>
    <w:rsid w:val="00C449D3"/>
    <w:rsid w:val="00C44E5F"/>
    <w:rsid w:val="00C44EA9"/>
    <w:rsid w:val="00C45104"/>
    <w:rsid w:val="00C45338"/>
    <w:rsid w:val="00C45B2B"/>
    <w:rsid w:val="00C45B69"/>
    <w:rsid w:val="00C45FE1"/>
    <w:rsid w:val="00C462EB"/>
    <w:rsid w:val="00C463C5"/>
    <w:rsid w:val="00C46587"/>
    <w:rsid w:val="00C46662"/>
    <w:rsid w:val="00C4698E"/>
    <w:rsid w:val="00C46A92"/>
    <w:rsid w:val="00C46D32"/>
    <w:rsid w:val="00C46E99"/>
    <w:rsid w:val="00C4716A"/>
    <w:rsid w:val="00C478D5"/>
    <w:rsid w:val="00C47A87"/>
    <w:rsid w:val="00C47D4C"/>
    <w:rsid w:val="00C47D8B"/>
    <w:rsid w:val="00C47ED8"/>
    <w:rsid w:val="00C47FD6"/>
    <w:rsid w:val="00C50004"/>
    <w:rsid w:val="00C500E5"/>
    <w:rsid w:val="00C50169"/>
    <w:rsid w:val="00C50317"/>
    <w:rsid w:val="00C50630"/>
    <w:rsid w:val="00C50DD4"/>
    <w:rsid w:val="00C511EF"/>
    <w:rsid w:val="00C512EB"/>
    <w:rsid w:val="00C514E9"/>
    <w:rsid w:val="00C5154D"/>
    <w:rsid w:val="00C516BF"/>
    <w:rsid w:val="00C5199C"/>
    <w:rsid w:val="00C51A66"/>
    <w:rsid w:val="00C51DA1"/>
    <w:rsid w:val="00C51F02"/>
    <w:rsid w:val="00C521D6"/>
    <w:rsid w:val="00C523AD"/>
    <w:rsid w:val="00C5247B"/>
    <w:rsid w:val="00C52703"/>
    <w:rsid w:val="00C527C7"/>
    <w:rsid w:val="00C52D4A"/>
    <w:rsid w:val="00C52EE9"/>
    <w:rsid w:val="00C5311F"/>
    <w:rsid w:val="00C53566"/>
    <w:rsid w:val="00C535CE"/>
    <w:rsid w:val="00C5360A"/>
    <w:rsid w:val="00C538E0"/>
    <w:rsid w:val="00C53958"/>
    <w:rsid w:val="00C539E5"/>
    <w:rsid w:val="00C53BBD"/>
    <w:rsid w:val="00C5446E"/>
    <w:rsid w:val="00C54612"/>
    <w:rsid w:val="00C547A8"/>
    <w:rsid w:val="00C5492C"/>
    <w:rsid w:val="00C549DC"/>
    <w:rsid w:val="00C54C00"/>
    <w:rsid w:val="00C54CC3"/>
    <w:rsid w:val="00C54E3A"/>
    <w:rsid w:val="00C54F46"/>
    <w:rsid w:val="00C5506A"/>
    <w:rsid w:val="00C55472"/>
    <w:rsid w:val="00C55541"/>
    <w:rsid w:val="00C55843"/>
    <w:rsid w:val="00C55B26"/>
    <w:rsid w:val="00C55C63"/>
    <w:rsid w:val="00C55C8F"/>
    <w:rsid w:val="00C55D4B"/>
    <w:rsid w:val="00C55D7A"/>
    <w:rsid w:val="00C55DFA"/>
    <w:rsid w:val="00C55E6D"/>
    <w:rsid w:val="00C55F6F"/>
    <w:rsid w:val="00C56069"/>
    <w:rsid w:val="00C561ED"/>
    <w:rsid w:val="00C563DF"/>
    <w:rsid w:val="00C5640E"/>
    <w:rsid w:val="00C567EB"/>
    <w:rsid w:val="00C56900"/>
    <w:rsid w:val="00C56D51"/>
    <w:rsid w:val="00C56D84"/>
    <w:rsid w:val="00C56E99"/>
    <w:rsid w:val="00C571C1"/>
    <w:rsid w:val="00C57403"/>
    <w:rsid w:val="00C575DE"/>
    <w:rsid w:val="00C5797D"/>
    <w:rsid w:val="00C579F1"/>
    <w:rsid w:val="00C57BD6"/>
    <w:rsid w:val="00C57E5F"/>
    <w:rsid w:val="00C57E7D"/>
    <w:rsid w:val="00C57F21"/>
    <w:rsid w:val="00C6008B"/>
    <w:rsid w:val="00C60177"/>
    <w:rsid w:val="00C601AA"/>
    <w:rsid w:val="00C602E3"/>
    <w:rsid w:val="00C603F8"/>
    <w:rsid w:val="00C6095A"/>
    <w:rsid w:val="00C60B37"/>
    <w:rsid w:val="00C60FE4"/>
    <w:rsid w:val="00C610F6"/>
    <w:rsid w:val="00C6138F"/>
    <w:rsid w:val="00C613C0"/>
    <w:rsid w:val="00C61442"/>
    <w:rsid w:val="00C61602"/>
    <w:rsid w:val="00C6167C"/>
    <w:rsid w:val="00C61765"/>
    <w:rsid w:val="00C617AB"/>
    <w:rsid w:val="00C619E8"/>
    <w:rsid w:val="00C61A16"/>
    <w:rsid w:val="00C61DA6"/>
    <w:rsid w:val="00C61E09"/>
    <w:rsid w:val="00C62007"/>
    <w:rsid w:val="00C6231B"/>
    <w:rsid w:val="00C623BF"/>
    <w:rsid w:val="00C624C1"/>
    <w:rsid w:val="00C6258B"/>
    <w:rsid w:val="00C626BE"/>
    <w:rsid w:val="00C62961"/>
    <w:rsid w:val="00C62987"/>
    <w:rsid w:val="00C633B2"/>
    <w:rsid w:val="00C63418"/>
    <w:rsid w:val="00C635F8"/>
    <w:rsid w:val="00C636D2"/>
    <w:rsid w:val="00C63967"/>
    <w:rsid w:val="00C63AF4"/>
    <w:rsid w:val="00C63DC5"/>
    <w:rsid w:val="00C640BD"/>
    <w:rsid w:val="00C64296"/>
    <w:rsid w:val="00C645C3"/>
    <w:rsid w:val="00C64620"/>
    <w:rsid w:val="00C646C7"/>
    <w:rsid w:val="00C646F7"/>
    <w:rsid w:val="00C6477E"/>
    <w:rsid w:val="00C64C5F"/>
    <w:rsid w:val="00C64D02"/>
    <w:rsid w:val="00C651D9"/>
    <w:rsid w:val="00C651DF"/>
    <w:rsid w:val="00C653E3"/>
    <w:rsid w:val="00C65435"/>
    <w:rsid w:val="00C65475"/>
    <w:rsid w:val="00C6547D"/>
    <w:rsid w:val="00C657C2"/>
    <w:rsid w:val="00C657D6"/>
    <w:rsid w:val="00C65824"/>
    <w:rsid w:val="00C65C9F"/>
    <w:rsid w:val="00C65F42"/>
    <w:rsid w:val="00C65F97"/>
    <w:rsid w:val="00C66072"/>
    <w:rsid w:val="00C66154"/>
    <w:rsid w:val="00C661BE"/>
    <w:rsid w:val="00C66279"/>
    <w:rsid w:val="00C664FB"/>
    <w:rsid w:val="00C665B8"/>
    <w:rsid w:val="00C66742"/>
    <w:rsid w:val="00C66AD1"/>
    <w:rsid w:val="00C66BD9"/>
    <w:rsid w:val="00C66C7F"/>
    <w:rsid w:val="00C66D75"/>
    <w:rsid w:val="00C66E89"/>
    <w:rsid w:val="00C66FD8"/>
    <w:rsid w:val="00C6702F"/>
    <w:rsid w:val="00C67254"/>
    <w:rsid w:val="00C672A2"/>
    <w:rsid w:val="00C67347"/>
    <w:rsid w:val="00C675D1"/>
    <w:rsid w:val="00C67768"/>
    <w:rsid w:val="00C677E0"/>
    <w:rsid w:val="00C67A0B"/>
    <w:rsid w:val="00C67CB5"/>
    <w:rsid w:val="00C67CFC"/>
    <w:rsid w:val="00C67F1F"/>
    <w:rsid w:val="00C67FC3"/>
    <w:rsid w:val="00C700EE"/>
    <w:rsid w:val="00C70307"/>
    <w:rsid w:val="00C7032E"/>
    <w:rsid w:val="00C703CC"/>
    <w:rsid w:val="00C70424"/>
    <w:rsid w:val="00C7048A"/>
    <w:rsid w:val="00C70789"/>
    <w:rsid w:val="00C707E3"/>
    <w:rsid w:val="00C70B96"/>
    <w:rsid w:val="00C70C74"/>
    <w:rsid w:val="00C70CB2"/>
    <w:rsid w:val="00C70EA5"/>
    <w:rsid w:val="00C70EC3"/>
    <w:rsid w:val="00C70F5A"/>
    <w:rsid w:val="00C713FE"/>
    <w:rsid w:val="00C71A2D"/>
    <w:rsid w:val="00C71BDE"/>
    <w:rsid w:val="00C71D22"/>
    <w:rsid w:val="00C71E2E"/>
    <w:rsid w:val="00C71F09"/>
    <w:rsid w:val="00C72112"/>
    <w:rsid w:val="00C721A3"/>
    <w:rsid w:val="00C7223A"/>
    <w:rsid w:val="00C72582"/>
    <w:rsid w:val="00C725B9"/>
    <w:rsid w:val="00C72903"/>
    <w:rsid w:val="00C72D62"/>
    <w:rsid w:val="00C730A3"/>
    <w:rsid w:val="00C73616"/>
    <w:rsid w:val="00C7366A"/>
    <w:rsid w:val="00C7375B"/>
    <w:rsid w:val="00C738F0"/>
    <w:rsid w:val="00C73E66"/>
    <w:rsid w:val="00C73FAC"/>
    <w:rsid w:val="00C740EE"/>
    <w:rsid w:val="00C74164"/>
    <w:rsid w:val="00C74171"/>
    <w:rsid w:val="00C742DA"/>
    <w:rsid w:val="00C74494"/>
    <w:rsid w:val="00C74927"/>
    <w:rsid w:val="00C74AA8"/>
    <w:rsid w:val="00C74E60"/>
    <w:rsid w:val="00C74F80"/>
    <w:rsid w:val="00C75112"/>
    <w:rsid w:val="00C7536E"/>
    <w:rsid w:val="00C753AC"/>
    <w:rsid w:val="00C75482"/>
    <w:rsid w:val="00C75486"/>
    <w:rsid w:val="00C754E6"/>
    <w:rsid w:val="00C75B93"/>
    <w:rsid w:val="00C75EC7"/>
    <w:rsid w:val="00C761E9"/>
    <w:rsid w:val="00C7625D"/>
    <w:rsid w:val="00C7641E"/>
    <w:rsid w:val="00C76984"/>
    <w:rsid w:val="00C76A7A"/>
    <w:rsid w:val="00C76B62"/>
    <w:rsid w:val="00C76C6C"/>
    <w:rsid w:val="00C76CEC"/>
    <w:rsid w:val="00C76F8E"/>
    <w:rsid w:val="00C77182"/>
    <w:rsid w:val="00C772B7"/>
    <w:rsid w:val="00C77356"/>
    <w:rsid w:val="00C77414"/>
    <w:rsid w:val="00C774F9"/>
    <w:rsid w:val="00C775A2"/>
    <w:rsid w:val="00C7764A"/>
    <w:rsid w:val="00C77654"/>
    <w:rsid w:val="00C779D5"/>
    <w:rsid w:val="00C779EA"/>
    <w:rsid w:val="00C77A49"/>
    <w:rsid w:val="00C77E56"/>
    <w:rsid w:val="00C80124"/>
    <w:rsid w:val="00C80C4E"/>
    <w:rsid w:val="00C810FA"/>
    <w:rsid w:val="00C81581"/>
    <w:rsid w:val="00C81612"/>
    <w:rsid w:val="00C81655"/>
    <w:rsid w:val="00C8173D"/>
    <w:rsid w:val="00C818AC"/>
    <w:rsid w:val="00C822AB"/>
    <w:rsid w:val="00C8235E"/>
    <w:rsid w:val="00C82536"/>
    <w:rsid w:val="00C825ED"/>
    <w:rsid w:val="00C82672"/>
    <w:rsid w:val="00C8268D"/>
    <w:rsid w:val="00C828B0"/>
    <w:rsid w:val="00C82A35"/>
    <w:rsid w:val="00C82AEF"/>
    <w:rsid w:val="00C82C1F"/>
    <w:rsid w:val="00C82E4C"/>
    <w:rsid w:val="00C82F42"/>
    <w:rsid w:val="00C82F58"/>
    <w:rsid w:val="00C83161"/>
    <w:rsid w:val="00C831B3"/>
    <w:rsid w:val="00C8327C"/>
    <w:rsid w:val="00C8347C"/>
    <w:rsid w:val="00C834E0"/>
    <w:rsid w:val="00C8353F"/>
    <w:rsid w:val="00C837B7"/>
    <w:rsid w:val="00C83930"/>
    <w:rsid w:val="00C83A87"/>
    <w:rsid w:val="00C83B55"/>
    <w:rsid w:val="00C83E4C"/>
    <w:rsid w:val="00C83F17"/>
    <w:rsid w:val="00C83F75"/>
    <w:rsid w:val="00C8416C"/>
    <w:rsid w:val="00C84449"/>
    <w:rsid w:val="00C846E4"/>
    <w:rsid w:val="00C846FF"/>
    <w:rsid w:val="00C84A45"/>
    <w:rsid w:val="00C84A54"/>
    <w:rsid w:val="00C84CC0"/>
    <w:rsid w:val="00C84EF3"/>
    <w:rsid w:val="00C85065"/>
    <w:rsid w:val="00C8512D"/>
    <w:rsid w:val="00C851B1"/>
    <w:rsid w:val="00C85351"/>
    <w:rsid w:val="00C85613"/>
    <w:rsid w:val="00C85756"/>
    <w:rsid w:val="00C85A06"/>
    <w:rsid w:val="00C85B04"/>
    <w:rsid w:val="00C86269"/>
    <w:rsid w:val="00C8650E"/>
    <w:rsid w:val="00C8676A"/>
    <w:rsid w:val="00C869BC"/>
    <w:rsid w:val="00C86B4C"/>
    <w:rsid w:val="00C86C08"/>
    <w:rsid w:val="00C86E21"/>
    <w:rsid w:val="00C86E5D"/>
    <w:rsid w:val="00C86FC2"/>
    <w:rsid w:val="00C87821"/>
    <w:rsid w:val="00C87978"/>
    <w:rsid w:val="00C879CC"/>
    <w:rsid w:val="00C87B41"/>
    <w:rsid w:val="00C90456"/>
    <w:rsid w:val="00C9046D"/>
    <w:rsid w:val="00C90476"/>
    <w:rsid w:val="00C905C1"/>
    <w:rsid w:val="00C90666"/>
    <w:rsid w:val="00C909C4"/>
    <w:rsid w:val="00C909D4"/>
    <w:rsid w:val="00C90A78"/>
    <w:rsid w:val="00C90B5D"/>
    <w:rsid w:val="00C90C16"/>
    <w:rsid w:val="00C90D34"/>
    <w:rsid w:val="00C90DE7"/>
    <w:rsid w:val="00C90F34"/>
    <w:rsid w:val="00C91232"/>
    <w:rsid w:val="00C912BB"/>
    <w:rsid w:val="00C919B1"/>
    <w:rsid w:val="00C91F51"/>
    <w:rsid w:val="00C92278"/>
    <w:rsid w:val="00C9266D"/>
    <w:rsid w:val="00C92779"/>
    <w:rsid w:val="00C927D9"/>
    <w:rsid w:val="00C92A57"/>
    <w:rsid w:val="00C92ACC"/>
    <w:rsid w:val="00C92E03"/>
    <w:rsid w:val="00C92FB8"/>
    <w:rsid w:val="00C93168"/>
    <w:rsid w:val="00C93316"/>
    <w:rsid w:val="00C93404"/>
    <w:rsid w:val="00C9372F"/>
    <w:rsid w:val="00C9390A"/>
    <w:rsid w:val="00C93A0C"/>
    <w:rsid w:val="00C93AFB"/>
    <w:rsid w:val="00C93CE3"/>
    <w:rsid w:val="00C93E84"/>
    <w:rsid w:val="00C943B6"/>
    <w:rsid w:val="00C94676"/>
    <w:rsid w:val="00C9473A"/>
    <w:rsid w:val="00C9481B"/>
    <w:rsid w:val="00C94852"/>
    <w:rsid w:val="00C94950"/>
    <w:rsid w:val="00C94B48"/>
    <w:rsid w:val="00C94B68"/>
    <w:rsid w:val="00C94BA6"/>
    <w:rsid w:val="00C94C81"/>
    <w:rsid w:val="00C94CE1"/>
    <w:rsid w:val="00C94CFC"/>
    <w:rsid w:val="00C94E58"/>
    <w:rsid w:val="00C94E61"/>
    <w:rsid w:val="00C94F1A"/>
    <w:rsid w:val="00C95681"/>
    <w:rsid w:val="00C9576F"/>
    <w:rsid w:val="00C957D8"/>
    <w:rsid w:val="00C9594B"/>
    <w:rsid w:val="00C959D6"/>
    <w:rsid w:val="00C95A17"/>
    <w:rsid w:val="00C95A27"/>
    <w:rsid w:val="00C95AA8"/>
    <w:rsid w:val="00C95CC4"/>
    <w:rsid w:val="00C95D9B"/>
    <w:rsid w:val="00C95E30"/>
    <w:rsid w:val="00C95F53"/>
    <w:rsid w:val="00C96112"/>
    <w:rsid w:val="00C96151"/>
    <w:rsid w:val="00C968A0"/>
    <w:rsid w:val="00C968D2"/>
    <w:rsid w:val="00C96AFC"/>
    <w:rsid w:val="00C9711B"/>
    <w:rsid w:val="00C97194"/>
    <w:rsid w:val="00C97570"/>
    <w:rsid w:val="00C9782E"/>
    <w:rsid w:val="00C97D5B"/>
    <w:rsid w:val="00CA0185"/>
    <w:rsid w:val="00CA0373"/>
    <w:rsid w:val="00CA03BF"/>
    <w:rsid w:val="00CA0451"/>
    <w:rsid w:val="00CA099E"/>
    <w:rsid w:val="00CA09B8"/>
    <w:rsid w:val="00CA0CB1"/>
    <w:rsid w:val="00CA1290"/>
    <w:rsid w:val="00CA12BE"/>
    <w:rsid w:val="00CA141A"/>
    <w:rsid w:val="00CA15BB"/>
    <w:rsid w:val="00CA16F3"/>
    <w:rsid w:val="00CA1A39"/>
    <w:rsid w:val="00CA1B1C"/>
    <w:rsid w:val="00CA1D8D"/>
    <w:rsid w:val="00CA1DC8"/>
    <w:rsid w:val="00CA2079"/>
    <w:rsid w:val="00CA2154"/>
    <w:rsid w:val="00CA24F1"/>
    <w:rsid w:val="00CA261F"/>
    <w:rsid w:val="00CA27A6"/>
    <w:rsid w:val="00CA28C8"/>
    <w:rsid w:val="00CA2D72"/>
    <w:rsid w:val="00CA2F8F"/>
    <w:rsid w:val="00CA31DE"/>
    <w:rsid w:val="00CA3934"/>
    <w:rsid w:val="00CA39CE"/>
    <w:rsid w:val="00CA3C1F"/>
    <w:rsid w:val="00CA3CD0"/>
    <w:rsid w:val="00CA3D3C"/>
    <w:rsid w:val="00CA40C0"/>
    <w:rsid w:val="00CA423F"/>
    <w:rsid w:val="00CA435D"/>
    <w:rsid w:val="00CA43FE"/>
    <w:rsid w:val="00CA4539"/>
    <w:rsid w:val="00CA4667"/>
    <w:rsid w:val="00CA48B3"/>
    <w:rsid w:val="00CA4984"/>
    <w:rsid w:val="00CA4B10"/>
    <w:rsid w:val="00CA4B54"/>
    <w:rsid w:val="00CA4CA2"/>
    <w:rsid w:val="00CA4D66"/>
    <w:rsid w:val="00CA4EA4"/>
    <w:rsid w:val="00CA504B"/>
    <w:rsid w:val="00CA51C6"/>
    <w:rsid w:val="00CA560D"/>
    <w:rsid w:val="00CA574C"/>
    <w:rsid w:val="00CA5A20"/>
    <w:rsid w:val="00CA5C74"/>
    <w:rsid w:val="00CA5C7E"/>
    <w:rsid w:val="00CA5EA1"/>
    <w:rsid w:val="00CA5FCD"/>
    <w:rsid w:val="00CA60D3"/>
    <w:rsid w:val="00CA64B0"/>
    <w:rsid w:val="00CA6506"/>
    <w:rsid w:val="00CA6551"/>
    <w:rsid w:val="00CA6568"/>
    <w:rsid w:val="00CA6569"/>
    <w:rsid w:val="00CA67CC"/>
    <w:rsid w:val="00CA6B64"/>
    <w:rsid w:val="00CA6C4F"/>
    <w:rsid w:val="00CA6CE2"/>
    <w:rsid w:val="00CA6D3A"/>
    <w:rsid w:val="00CA6D75"/>
    <w:rsid w:val="00CA73F5"/>
    <w:rsid w:val="00CA7485"/>
    <w:rsid w:val="00CA7494"/>
    <w:rsid w:val="00CA75B5"/>
    <w:rsid w:val="00CA7609"/>
    <w:rsid w:val="00CA7889"/>
    <w:rsid w:val="00CA7990"/>
    <w:rsid w:val="00CA7E40"/>
    <w:rsid w:val="00CA7FDD"/>
    <w:rsid w:val="00CB0024"/>
    <w:rsid w:val="00CB05A1"/>
    <w:rsid w:val="00CB0847"/>
    <w:rsid w:val="00CB08BF"/>
    <w:rsid w:val="00CB0AAF"/>
    <w:rsid w:val="00CB0DFF"/>
    <w:rsid w:val="00CB0FE5"/>
    <w:rsid w:val="00CB115C"/>
    <w:rsid w:val="00CB118A"/>
    <w:rsid w:val="00CB1235"/>
    <w:rsid w:val="00CB12B3"/>
    <w:rsid w:val="00CB13F4"/>
    <w:rsid w:val="00CB1466"/>
    <w:rsid w:val="00CB172F"/>
    <w:rsid w:val="00CB1895"/>
    <w:rsid w:val="00CB1A67"/>
    <w:rsid w:val="00CB1BB2"/>
    <w:rsid w:val="00CB1E42"/>
    <w:rsid w:val="00CB1FF6"/>
    <w:rsid w:val="00CB2155"/>
    <w:rsid w:val="00CB219A"/>
    <w:rsid w:val="00CB22DC"/>
    <w:rsid w:val="00CB23BD"/>
    <w:rsid w:val="00CB2432"/>
    <w:rsid w:val="00CB2680"/>
    <w:rsid w:val="00CB28CE"/>
    <w:rsid w:val="00CB3589"/>
    <w:rsid w:val="00CB3793"/>
    <w:rsid w:val="00CB3897"/>
    <w:rsid w:val="00CB3A8C"/>
    <w:rsid w:val="00CB3AA6"/>
    <w:rsid w:val="00CB3E56"/>
    <w:rsid w:val="00CB3E8A"/>
    <w:rsid w:val="00CB442D"/>
    <w:rsid w:val="00CB46F3"/>
    <w:rsid w:val="00CB473B"/>
    <w:rsid w:val="00CB497D"/>
    <w:rsid w:val="00CB497F"/>
    <w:rsid w:val="00CB4CC5"/>
    <w:rsid w:val="00CB4E6F"/>
    <w:rsid w:val="00CB4F32"/>
    <w:rsid w:val="00CB4FE6"/>
    <w:rsid w:val="00CB51A2"/>
    <w:rsid w:val="00CB532F"/>
    <w:rsid w:val="00CB56F0"/>
    <w:rsid w:val="00CB5739"/>
    <w:rsid w:val="00CB57A7"/>
    <w:rsid w:val="00CB58BD"/>
    <w:rsid w:val="00CB5B38"/>
    <w:rsid w:val="00CB5B55"/>
    <w:rsid w:val="00CB5B6B"/>
    <w:rsid w:val="00CB5DD0"/>
    <w:rsid w:val="00CB6445"/>
    <w:rsid w:val="00CB64CB"/>
    <w:rsid w:val="00CB6502"/>
    <w:rsid w:val="00CB66B4"/>
    <w:rsid w:val="00CB67F3"/>
    <w:rsid w:val="00CB6B29"/>
    <w:rsid w:val="00CB6B70"/>
    <w:rsid w:val="00CB6BA8"/>
    <w:rsid w:val="00CB6C8E"/>
    <w:rsid w:val="00CB6CA0"/>
    <w:rsid w:val="00CB6D96"/>
    <w:rsid w:val="00CB70EA"/>
    <w:rsid w:val="00CB72E7"/>
    <w:rsid w:val="00CB739A"/>
    <w:rsid w:val="00CB76E5"/>
    <w:rsid w:val="00CB7710"/>
    <w:rsid w:val="00CB7845"/>
    <w:rsid w:val="00CB7C49"/>
    <w:rsid w:val="00CB7F17"/>
    <w:rsid w:val="00CB7F24"/>
    <w:rsid w:val="00CB7F54"/>
    <w:rsid w:val="00CC00B1"/>
    <w:rsid w:val="00CC0393"/>
    <w:rsid w:val="00CC0431"/>
    <w:rsid w:val="00CC0630"/>
    <w:rsid w:val="00CC0790"/>
    <w:rsid w:val="00CC08F3"/>
    <w:rsid w:val="00CC0AE1"/>
    <w:rsid w:val="00CC0AE2"/>
    <w:rsid w:val="00CC0BC0"/>
    <w:rsid w:val="00CC0C12"/>
    <w:rsid w:val="00CC0D20"/>
    <w:rsid w:val="00CC0E67"/>
    <w:rsid w:val="00CC11B4"/>
    <w:rsid w:val="00CC158E"/>
    <w:rsid w:val="00CC17D3"/>
    <w:rsid w:val="00CC17F5"/>
    <w:rsid w:val="00CC1A2D"/>
    <w:rsid w:val="00CC1BC0"/>
    <w:rsid w:val="00CC1C38"/>
    <w:rsid w:val="00CC1DFD"/>
    <w:rsid w:val="00CC1F79"/>
    <w:rsid w:val="00CC1FD1"/>
    <w:rsid w:val="00CC2115"/>
    <w:rsid w:val="00CC24B9"/>
    <w:rsid w:val="00CC298F"/>
    <w:rsid w:val="00CC2B21"/>
    <w:rsid w:val="00CC2EC7"/>
    <w:rsid w:val="00CC304F"/>
    <w:rsid w:val="00CC3280"/>
    <w:rsid w:val="00CC3423"/>
    <w:rsid w:val="00CC38A7"/>
    <w:rsid w:val="00CC38B0"/>
    <w:rsid w:val="00CC395E"/>
    <w:rsid w:val="00CC3A43"/>
    <w:rsid w:val="00CC3CEF"/>
    <w:rsid w:val="00CC3E9B"/>
    <w:rsid w:val="00CC3EEE"/>
    <w:rsid w:val="00CC4097"/>
    <w:rsid w:val="00CC40C1"/>
    <w:rsid w:val="00CC4277"/>
    <w:rsid w:val="00CC4482"/>
    <w:rsid w:val="00CC448F"/>
    <w:rsid w:val="00CC4596"/>
    <w:rsid w:val="00CC4A00"/>
    <w:rsid w:val="00CC4A7B"/>
    <w:rsid w:val="00CC4AB1"/>
    <w:rsid w:val="00CC4CE6"/>
    <w:rsid w:val="00CC504B"/>
    <w:rsid w:val="00CC5337"/>
    <w:rsid w:val="00CC548A"/>
    <w:rsid w:val="00CC54E7"/>
    <w:rsid w:val="00CC5530"/>
    <w:rsid w:val="00CC55B7"/>
    <w:rsid w:val="00CC56E7"/>
    <w:rsid w:val="00CC5798"/>
    <w:rsid w:val="00CC5A18"/>
    <w:rsid w:val="00CC5D8C"/>
    <w:rsid w:val="00CC60EF"/>
    <w:rsid w:val="00CC618B"/>
    <w:rsid w:val="00CC629D"/>
    <w:rsid w:val="00CC6753"/>
    <w:rsid w:val="00CC6903"/>
    <w:rsid w:val="00CC6B24"/>
    <w:rsid w:val="00CC6CD8"/>
    <w:rsid w:val="00CC6F98"/>
    <w:rsid w:val="00CC712B"/>
    <w:rsid w:val="00CC71BA"/>
    <w:rsid w:val="00CC73CB"/>
    <w:rsid w:val="00CC78BC"/>
    <w:rsid w:val="00CC78C2"/>
    <w:rsid w:val="00CC7A9C"/>
    <w:rsid w:val="00CC7DD9"/>
    <w:rsid w:val="00CC7E78"/>
    <w:rsid w:val="00CC7ED0"/>
    <w:rsid w:val="00CC7EF2"/>
    <w:rsid w:val="00CD0272"/>
    <w:rsid w:val="00CD03C3"/>
    <w:rsid w:val="00CD0439"/>
    <w:rsid w:val="00CD04A5"/>
    <w:rsid w:val="00CD04C1"/>
    <w:rsid w:val="00CD0615"/>
    <w:rsid w:val="00CD0826"/>
    <w:rsid w:val="00CD0831"/>
    <w:rsid w:val="00CD0D38"/>
    <w:rsid w:val="00CD0D86"/>
    <w:rsid w:val="00CD131F"/>
    <w:rsid w:val="00CD140F"/>
    <w:rsid w:val="00CD14BA"/>
    <w:rsid w:val="00CD15CD"/>
    <w:rsid w:val="00CD15EC"/>
    <w:rsid w:val="00CD16DB"/>
    <w:rsid w:val="00CD1750"/>
    <w:rsid w:val="00CD18CE"/>
    <w:rsid w:val="00CD1C66"/>
    <w:rsid w:val="00CD1CFA"/>
    <w:rsid w:val="00CD1DD8"/>
    <w:rsid w:val="00CD229F"/>
    <w:rsid w:val="00CD236C"/>
    <w:rsid w:val="00CD25A7"/>
    <w:rsid w:val="00CD2D9F"/>
    <w:rsid w:val="00CD2FE3"/>
    <w:rsid w:val="00CD2FFE"/>
    <w:rsid w:val="00CD312E"/>
    <w:rsid w:val="00CD333C"/>
    <w:rsid w:val="00CD3868"/>
    <w:rsid w:val="00CD3A15"/>
    <w:rsid w:val="00CD3A52"/>
    <w:rsid w:val="00CD3A7B"/>
    <w:rsid w:val="00CD3B62"/>
    <w:rsid w:val="00CD3F81"/>
    <w:rsid w:val="00CD40B1"/>
    <w:rsid w:val="00CD40C9"/>
    <w:rsid w:val="00CD4171"/>
    <w:rsid w:val="00CD424C"/>
    <w:rsid w:val="00CD4307"/>
    <w:rsid w:val="00CD43F9"/>
    <w:rsid w:val="00CD44D4"/>
    <w:rsid w:val="00CD4592"/>
    <w:rsid w:val="00CD4655"/>
    <w:rsid w:val="00CD4903"/>
    <w:rsid w:val="00CD4926"/>
    <w:rsid w:val="00CD4962"/>
    <w:rsid w:val="00CD4C2B"/>
    <w:rsid w:val="00CD4E16"/>
    <w:rsid w:val="00CD4E30"/>
    <w:rsid w:val="00CD4E92"/>
    <w:rsid w:val="00CD4EFA"/>
    <w:rsid w:val="00CD4EFB"/>
    <w:rsid w:val="00CD4F16"/>
    <w:rsid w:val="00CD4F96"/>
    <w:rsid w:val="00CD5360"/>
    <w:rsid w:val="00CD564C"/>
    <w:rsid w:val="00CD5C8F"/>
    <w:rsid w:val="00CD5DB4"/>
    <w:rsid w:val="00CD650B"/>
    <w:rsid w:val="00CD66AC"/>
    <w:rsid w:val="00CD6777"/>
    <w:rsid w:val="00CD6A0E"/>
    <w:rsid w:val="00CD6A3C"/>
    <w:rsid w:val="00CD6C66"/>
    <w:rsid w:val="00CD6C8F"/>
    <w:rsid w:val="00CD6D52"/>
    <w:rsid w:val="00CD6EF1"/>
    <w:rsid w:val="00CD6F7D"/>
    <w:rsid w:val="00CD6FCD"/>
    <w:rsid w:val="00CD7059"/>
    <w:rsid w:val="00CD726A"/>
    <w:rsid w:val="00CD7366"/>
    <w:rsid w:val="00CD73D1"/>
    <w:rsid w:val="00CD73D4"/>
    <w:rsid w:val="00CD73D8"/>
    <w:rsid w:val="00CD74D3"/>
    <w:rsid w:val="00CD763F"/>
    <w:rsid w:val="00CD7714"/>
    <w:rsid w:val="00CD7764"/>
    <w:rsid w:val="00CD7B1D"/>
    <w:rsid w:val="00CD7E6B"/>
    <w:rsid w:val="00CD7F9B"/>
    <w:rsid w:val="00CE0159"/>
    <w:rsid w:val="00CE02F3"/>
    <w:rsid w:val="00CE08EB"/>
    <w:rsid w:val="00CE098C"/>
    <w:rsid w:val="00CE0AD8"/>
    <w:rsid w:val="00CE0BEB"/>
    <w:rsid w:val="00CE0BFE"/>
    <w:rsid w:val="00CE0D93"/>
    <w:rsid w:val="00CE0E0F"/>
    <w:rsid w:val="00CE0E6C"/>
    <w:rsid w:val="00CE10B4"/>
    <w:rsid w:val="00CE10EC"/>
    <w:rsid w:val="00CE13C5"/>
    <w:rsid w:val="00CE1400"/>
    <w:rsid w:val="00CE16CE"/>
    <w:rsid w:val="00CE1899"/>
    <w:rsid w:val="00CE1B70"/>
    <w:rsid w:val="00CE1BED"/>
    <w:rsid w:val="00CE2307"/>
    <w:rsid w:val="00CE233F"/>
    <w:rsid w:val="00CE27D8"/>
    <w:rsid w:val="00CE2C12"/>
    <w:rsid w:val="00CE2D93"/>
    <w:rsid w:val="00CE2E55"/>
    <w:rsid w:val="00CE302B"/>
    <w:rsid w:val="00CE33EF"/>
    <w:rsid w:val="00CE3769"/>
    <w:rsid w:val="00CE37B1"/>
    <w:rsid w:val="00CE3A71"/>
    <w:rsid w:val="00CE3B92"/>
    <w:rsid w:val="00CE3C35"/>
    <w:rsid w:val="00CE42BA"/>
    <w:rsid w:val="00CE45C3"/>
    <w:rsid w:val="00CE467D"/>
    <w:rsid w:val="00CE4920"/>
    <w:rsid w:val="00CE4A8A"/>
    <w:rsid w:val="00CE4BAB"/>
    <w:rsid w:val="00CE4CBE"/>
    <w:rsid w:val="00CE4DEF"/>
    <w:rsid w:val="00CE4E50"/>
    <w:rsid w:val="00CE4E72"/>
    <w:rsid w:val="00CE4EF4"/>
    <w:rsid w:val="00CE50D9"/>
    <w:rsid w:val="00CE50F7"/>
    <w:rsid w:val="00CE5133"/>
    <w:rsid w:val="00CE52B8"/>
    <w:rsid w:val="00CE53BA"/>
    <w:rsid w:val="00CE53D8"/>
    <w:rsid w:val="00CE5AFE"/>
    <w:rsid w:val="00CE5B7C"/>
    <w:rsid w:val="00CE5D24"/>
    <w:rsid w:val="00CE5F20"/>
    <w:rsid w:val="00CE6506"/>
    <w:rsid w:val="00CE65C8"/>
    <w:rsid w:val="00CE6633"/>
    <w:rsid w:val="00CE6643"/>
    <w:rsid w:val="00CE67C0"/>
    <w:rsid w:val="00CE687C"/>
    <w:rsid w:val="00CE6886"/>
    <w:rsid w:val="00CE6A8D"/>
    <w:rsid w:val="00CE7037"/>
    <w:rsid w:val="00CE72AB"/>
    <w:rsid w:val="00CE748C"/>
    <w:rsid w:val="00CE7681"/>
    <w:rsid w:val="00CE772E"/>
    <w:rsid w:val="00CE7877"/>
    <w:rsid w:val="00CE78A6"/>
    <w:rsid w:val="00CE7BA8"/>
    <w:rsid w:val="00CE7D4A"/>
    <w:rsid w:val="00CE7EFE"/>
    <w:rsid w:val="00CE7F67"/>
    <w:rsid w:val="00CE7FCC"/>
    <w:rsid w:val="00CF021B"/>
    <w:rsid w:val="00CF04B4"/>
    <w:rsid w:val="00CF056B"/>
    <w:rsid w:val="00CF0894"/>
    <w:rsid w:val="00CF0A69"/>
    <w:rsid w:val="00CF0CC2"/>
    <w:rsid w:val="00CF0D12"/>
    <w:rsid w:val="00CF0FC3"/>
    <w:rsid w:val="00CF1220"/>
    <w:rsid w:val="00CF175F"/>
    <w:rsid w:val="00CF17A8"/>
    <w:rsid w:val="00CF1891"/>
    <w:rsid w:val="00CF195C"/>
    <w:rsid w:val="00CF1C0A"/>
    <w:rsid w:val="00CF1C79"/>
    <w:rsid w:val="00CF1C9F"/>
    <w:rsid w:val="00CF1E8D"/>
    <w:rsid w:val="00CF1F38"/>
    <w:rsid w:val="00CF1F93"/>
    <w:rsid w:val="00CF2161"/>
    <w:rsid w:val="00CF21CF"/>
    <w:rsid w:val="00CF2236"/>
    <w:rsid w:val="00CF230C"/>
    <w:rsid w:val="00CF2474"/>
    <w:rsid w:val="00CF24CB"/>
    <w:rsid w:val="00CF273B"/>
    <w:rsid w:val="00CF27E8"/>
    <w:rsid w:val="00CF28D6"/>
    <w:rsid w:val="00CF2D60"/>
    <w:rsid w:val="00CF2EB7"/>
    <w:rsid w:val="00CF2F14"/>
    <w:rsid w:val="00CF2F46"/>
    <w:rsid w:val="00CF3069"/>
    <w:rsid w:val="00CF324E"/>
    <w:rsid w:val="00CF34C9"/>
    <w:rsid w:val="00CF3860"/>
    <w:rsid w:val="00CF386E"/>
    <w:rsid w:val="00CF38B4"/>
    <w:rsid w:val="00CF394E"/>
    <w:rsid w:val="00CF3C14"/>
    <w:rsid w:val="00CF3E98"/>
    <w:rsid w:val="00CF3F4B"/>
    <w:rsid w:val="00CF4221"/>
    <w:rsid w:val="00CF422A"/>
    <w:rsid w:val="00CF456F"/>
    <w:rsid w:val="00CF4A3A"/>
    <w:rsid w:val="00CF4A82"/>
    <w:rsid w:val="00CF4AFC"/>
    <w:rsid w:val="00CF4EBE"/>
    <w:rsid w:val="00CF4F47"/>
    <w:rsid w:val="00CF4F50"/>
    <w:rsid w:val="00CF4FD8"/>
    <w:rsid w:val="00CF51EF"/>
    <w:rsid w:val="00CF53AF"/>
    <w:rsid w:val="00CF54D5"/>
    <w:rsid w:val="00CF56E2"/>
    <w:rsid w:val="00CF587B"/>
    <w:rsid w:val="00CF589B"/>
    <w:rsid w:val="00CF5D17"/>
    <w:rsid w:val="00CF600D"/>
    <w:rsid w:val="00CF6065"/>
    <w:rsid w:val="00CF6655"/>
    <w:rsid w:val="00CF6710"/>
    <w:rsid w:val="00CF6753"/>
    <w:rsid w:val="00CF6A0C"/>
    <w:rsid w:val="00CF6B49"/>
    <w:rsid w:val="00CF6B59"/>
    <w:rsid w:val="00CF6D01"/>
    <w:rsid w:val="00CF6E46"/>
    <w:rsid w:val="00CF6F81"/>
    <w:rsid w:val="00CF7106"/>
    <w:rsid w:val="00CF71C6"/>
    <w:rsid w:val="00CF7342"/>
    <w:rsid w:val="00CF73B9"/>
    <w:rsid w:val="00CF7647"/>
    <w:rsid w:val="00CF7715"/>
    <w:rsid w:val="00CF77A6"/>
    <w:rsid w:val="00CF7866"/>
    <w:rsid w:val="00CF7B5B"/>
    <w:rsid w:val="00CF7EC3"/>
    <w:rsid w:val="00CF7EC7"/>
    <w:rsid w:val="00D00006"/>
    <w:rsid w:val="00D001B0"/>
    <w:rsid w:val="00D0045B"/>
    <w:rsid w:val="00D00558"/>
    <w:rsid w:val="00D005B0"/>
    <w:rsid w:val="00D006F0"/>
    <w:rsid w:val="00D008AC"/>
    <w:rsid w:val="00D00925"/>
    <w:rsid w:val="00D00B7E"/>
    <w:rsid w:val="00D013DB"/>
    <w:rsid w:val="00D01535"/>
    <w:rsid w:val="00D01588"/>
    <w:rsid w:val="00D016CF"/>
    <w:rsid w:val="00D01753"/>
    <w:rsid w:val="00D01761"/>
    <w:rsid w:val="00D0194A"/>
    <w:rsid w:val="00D01B80"/>
    <w:rsid w:val="00D01CA8"/>
    <w:rsid w:val="00D01E54"/>
    <w:rsid w:val="00D020F5"/>
    <w:rsid w:val="00D021B8"/>
    <w:rsid w:val="00D021F4"/>
    <w:rsid w:val="00D0222B"/>
    <w:rsid w:val="00D02328"/>
    <w:rsid w:val="00D025B9"/>
    <w:rsid w:val="00D025BA"/>
    <w:rsid w:val="00D027AD"/>
    <w:rsid w:val="00D02886"/>
    <w:rsid w:val="00D028BC"/>
    <w:rsid w:val="00D028DA"/>
    <w:rsid w:val="00D02904"/>
    <w:rsid w:val="00D029A8"/>
    <w:rsid w:val="00D02BD8"/>
    <w:rsid w:val="00D02C08"/>
    <w:rsid w:val="00D02D3C"/>
    <w:rsid w:val="00D02D68"/>
    <w:rsid w:val="00D02F26"/>
    <w:rsid w:val="00D0305F"/>
    <w:rsid w:val="00D030A6"/>
    <w:rsid w:val="00D0320A"/>
    <w:rsid w:val="00D03354"/>
    <w:rsid w:val="00D033E2"/>
    <w:rsid w:val="00D03416"/>
    <w:rsid w:val="00D03479"/>
    <w:rsid w:val="00D035F6"/>
    <w:rsid w:val="00D0380F"/>
    <w:rsid w:val="00D03889"/>
    <w:rsid w:val="00D03DCA"/>
    <w:rsid w:val="00D03F7B"/>
    <w:rsid w:val="00D04002"/>
    <w:rsid w:val="00D0407E"/>
    <w:rsid w:val="00D0409E"/>
    <w:rsid w:val="00D04566"/>
    <w:rsid w:val="00D04698"/>
    <w:rsid w:val="00D04834"/>
    <w:rsid w:val="00D04887"/>
    <w:rsid w:val="00D048BA"/>
    <w:rsid w:val="00D04928"/>
    <w:rsid w:val="00D04BD7"/>
    <w:rsid w:val="00D04FB0"/>
    <w:rsid w:val="00D05508"/>
    <w:rsid w:val="00D056EB"/>
    <w:rsid w:val="00D058BE"/>
    <w:rsid w:val="00D059C9"/>
    <w:rsid w:val="00D05C81"/>
    <w:rsid w:val="00D05D1C"/>
    <w:rsid w:val="00D05DDF"/>
    <w:rsid w:val="00D05FEF"/>
    <w:rsid w:val="00D061F8"/>
    <w:rsid w:val="00D06437"/>
    <w:rsid w:val="00D067DB"/>
    <w:rsid w:val="00D06902"/>
    <w:rsid w:val="00D06C56"/>
    <w:rsid w:val="00D06C77"/>
    <w:rsid w:val="00D06E2F"/>
    <w:rsid w:val="00D071DC"/>
    <w:rsid w:val="00D072CF"/>
    <w:rsid w:val="00D072F9"/>
    <w:rsid w:val="00D07514"/>
    <w:rsid w:val="00D0757F"/>
    <w:rsid w:val="00D075A6"/>
    <w:rsid w:val="00D075E3"/>
    <w:rsid w:val="00D077BB"/>
    <w:rsid w:val="00D07DB5"/>
    <w:rsid w:val="00D07DFB"/>
    <w:rsid w:val="00D07F5B"/>
    <w:rsid w:val="00D100E8"/>
    <w:rsid w:val="00D100EE"/>
    <w:rsid w:val="00D101E9"/>
    <w:rsid w:val="00D104D7"/>
    <w:rsid w:val="00D1057C"/>
    <w:rsid w:val="00D10582"/>
    <w:rsid w:val="00D105D9"/>
    <w:rsid w:val="00D105F0"/>
    <w:rsid w:val="00D10769"/>
    <w:rsid w:val="00D10ABB"/>
    <w:rsid w:val="00D10C54"/>
    <w:rsid w:val="00D10E6E"/>
    <w:rsid w:val="00D10FAB"/>
    <w:rsid w:val="00D1110F"/>
    <w:rsid w:val="00D1111A"/>
    <w:rsid w:val="00D1129C"/>
    <w:rsid w:val="00D1199A"/>
    <w:rsid w:val="00D11B0B"/>
    <w:rsid w:val="00D11CA6"/>
    <w:rsid w:val="00D11DA4"/>
    <w:rsid w:val="00D11DB8"/>
    <w:rsid w:val="00D11DD3"/>
    <w:rsid w:val="00D11ED0"/>
    <w:rsid w:val="00D121FC"/>
    <w:rsid w:val="00D1224B"/>
    <w:rsid w:val="00D12607"/>
    <w:rsid w:val="00D12687"/>
    <w:rsid w:val="00D12692"/>
    <w:rsid w:val="00D12708"/>
    <w:rsid w:val="00D12960"/>
    <w:rsid w:val="00D12DCA"/>
    <w:rsid w:val="00D12EA2"/>
    <w:rsid w:val="00D12FF1"/>
    <w:rsid w:val="00D12FF9"/>
    <w:rsid w:val="00D1318C"/>
    <w:rsid w:val="00D133F3"/>
    <w:rsid w:val="00D134A6"/>
    <w:rsid w:val="00D13616"/>
    <w:rsid w:val="00D1364D"/>
    <w:rsid w:val="00D13661"/>
    <w:rsid w:val="00D13785"/>
    <w:rsid w:val="00D13972"/>
    <w:rsid w:val="00D139AD"/>
    <w:rsid w:val="00D13A13"/>
    <w:rsid w:val="00D13A67"/>
    <w:rsid w:val="00D13D1F"/>
    <w:rsid w:val="00D13DF0"/>
    <w:rsid w:val="00D13F60"/>
    <w:rsid w:val="00D13FF6"/>
    <w:rsid w:val="00D14859"/>
    <w:rsid w:val="00D14C5D"/>
    <w:rsid w:val="00D14EC2"/>
    <w:rsid w:val="00D14FE8"/>
    <w:rsid w:val="00D14FEC"/>
    <w:rsid w:val="00D154BF"/>
    <w:rsid w:val="00D155C3"/>
    <w:rsid w:val="00D1581D"/>
    <w:rsid w:val="00D15B36"/>
    <w:rsid w:val="00D15FF1"/>
    <w:rsid w:val="00D16151"/>
    <w:rsid w:val="00D161C0"/>
    <w:rsid w:val="00D16473"/>
    <w:rsid w:val="00D1668D"/>
    <w:rsid w:val="00D16710"/>
    <w:rsid w:val="00D16B2F"/>
    <w:rsid w:val="00D16B45"/>
    <w:rsid w:val="00D16C85"/>
    <w:rsid w:val="00D16D1E"/>
    <w:rsid w:val="00D16E35"/>
    <w:rsid w:val="00D16E5D"/>
    <w:rsid w:val="00D1709A"/>
    <w:rsid w:val="00D170B5"/>
    <w:rsid w:val="00D17785"/>
    <w:rsid w:val="00D177D1"/>
    <w:rsid w:val="00D17812"/>
    <w:rsid w:val="00D179A3"/>
    <w:rsid w:val="00D17B80"/>
    <w:rsid w:val="00D17D60"/>
    <w:rsid w:val="00D20056"/>
    <w:rsid w:val="00D201A8"/>
    <w:rsid w:val="00D202E6"/>
    <w:rsid w:val="00D20714"/>
    <w:rsid w:val="00D2091F"/>
    <w:rsid w:val="00D209AE"/>
    <w:rsid w:val="00D20CF1"/>
    <w:rsid w:val="00D20ED7"/>
    <w:rsid w:val="00D213BE"/>
    <w:rsid w:val="00D21432"/>
    <w:rsid w:val="00D21531"/>
    <w:rsid w:val="00D2180F"/>
    <w:rsid w:val="00D2184A"/>
    <w:rsid w:val="00D21966"/>
    <w:rsid w:val="00D21A69"/>
    <w:rsid w:val="00D21A92"/>
    <w:rsid w:val="00D21AD6"/>
    <w:rsid w:val="00D21C7F"/>
    <w:rsid w:val="00D22877"/>
    <w:rsid w:val="00D228D1"/>
    <w:rsid w:val="00D2293D"/>
    <w:rsid w:val="00D22A5F"/>
    <w:rsid w:val="00D22EC9"/>
    <w:rsid w:val="00D23145"/>
    <w:rsid w:val="00D23393"/>
    <w:rsid w:val="00D23396"/>
    <w:rsid w:val="00D23471"/>
    <w:rsid w:val="00D23586"/>
    <w:rsid w:val="00D23828"/>
    <w:rsid w:val="00D23993"/>
    <w:rsid w:val="00D2429C"/>
    <w:rsid w:val="00D2463B"/>
    <w:rsid w:val="00D24648"/>
    <w:rsid w:val="00D2464A"/>
    <w:rsid w:val="00D24937"/>
    <w:rsid w:val="00D2495C"/>
    <w:rsid w:val="00D24AC0"/>
    <w:rsid w:val="00D24E5C"/>
    <w:rsid w:val="00D24F78"/>
    <w:rsid w:val="00D24F7F"/>
    <w:rsid w:val="00D24FD1"/>
    <w:rsid w:val="00D25029"/>
    <w:rsid w:val="00D25084"/>
    <w:rsid w:val="00D2563D"/>
    <w:rsid w:val="00D25678"/>
    <w:rsid w:val="00D2591B"/>
    <w:rsid w:val="00D259E4"/>
    <w:rsid w:val="00D25B17"/>
    <w:rsid w:val="00D25E59"/>
    <w:rsid w:val="00D26058"/>
    <w:rsid w:val="00D261BF"/>
    <w:rsid w:val="00D2624A"/>
    <w:rsid w:val="00D26255"/>
    <w:rsid w:val="00D265CF"/>
    <w:rsid w:val="00D26723"/>
    <w:rsid w:val="00D26726"/>
    <w:rsid w:val="00D267A7"/>
    <w:rsid w:val="00D26896"/>
    <w:rsid w:val="00D26A52"/>
    <w:rsid w:val="00D26CA8"/>
    <w:rsid w:val="00D27081"/>
    <w:rsid w:val="00D270AD"/>
    <w:rsid w:val="00D272C5"/>
    <w:rsid w:val="00D27427"/>
    <w:rsid w:val="00D2747B"/>
    <w:rsid w:val="00D27502"/>
    <w:rsid w:val="00D2755A"/>
    <w:rsid w:val="00D27825"/>
    <w:rsid w:val="00D2791D"/>
    <w:rsid w:val="00D300D5"/>
    <w:rsid w:val="00D302EB"/>
    <w:rsid w:val="00D303C0"/>
    <w:rsid w:val="00D30447"/>
    <w:rsid w:val="00D30504"/>
    <w:rsid w:val="00D306BB"/>
    <w:rsid w:val="00D3076D"/>
    <w:rsid w:val="00D309EB"/>
    <w:rsid w:val="00D30C17"/>
    <w:rsid w:val="00D30C1A"/>
    <w:rsid w:val="00D311DE"/>
    <w:rsid w:val="00D31301"/>
    <w:rsid w:val="00D31356"/>
    <w:rsid w:val="00D313AB"/>
    <w:rsid w:val="00D313ED"/>
    <w:rsid w:val="00D314CF"/>
    <w:rsid w:val="00D3159B"/>
    <w:rsid w:val="00D3159D"/>
    <w:rsid w:val="00D31AF3"/>
    <w:rsid w:val="00D31B08"/>
    <w:rsid w:val="00D31C6C"/>
    <w:rsid w:val="00D31C9E"/>
    <w:rsid w:val="00D31D14"/>
    <w:rsid w:val="00D32069"/>
    <w:rsid w:val="00D32ADB"/>
    <w:rsid w:val="00D32B2D"/>
    <w:rsid w:val="00D332F9"/>
    <w:rsid w:val="00D332FE"/>
    <w:rsid w:val="00D33383"/>
    <w:rsid w:val="00D3340D"/>
    <w:rsid w:val="00D335BB"/>
    <w:rsid w:val="00D3386C"/>
    <w:rsid w:val="00D338B1"/>
    <w:rsid w:val="00D338D6"/>
    <w:rsid w:val="00D339FA"/>
    <w:rsid w:val="00D33A7C"/>
    <w:rsid w:val="00D33C54"/>
    <w:rsid w:val="00D33DDD"/>
    <w:rsid w:val="00D33ECD"/>
    <w:rsid w:val="00D33F12"/>
    <w:rsid w:val="00D33F6F"/>
    <w:rsid w:val="00D34063"/>
    <w:rsid w:val="00D340AD"/>
    <w:rsid w:val="00D34633"/>
    <w:rsid w:val="00D34780"/>
    <w:rsid w:val="00D34AA7"/>
    <w:rsid w:val="00D34D3F"/>
    <w:rsid w:val="00D34DAC"/>
    <w:rsid w:val="00D35073"/>
    <w:rsid w:val="00D350E1"/>
    <w:rsid w:val="00D35269"/>
    <w:rsid w:val="00D353DE"/>
    <w:rsid w:val="00D35D77"/>
    <w:rsid w:val="00D35E44"/>
    <w:rsid w:val="00D36189"/>
    <w:rsid w:val="00D3644C"/>
    <w:rsid w:val="00D3662F"/>
    <w:rsid w:val="00D36970"/>
    <w:rsid w:val="00D369DE"/>
    <w:rsid w:val="00D36B9D"/>
    <w:rsid w:val="00D36C43"/>
    <w:rsid w:val="00D36E2C"/>
    <w:rsid w:val="00D37020"/>
    <w:rsid w:val="00D370A9"/>
    <w:rsid w:val="00D370D8"/>
    <w:rsid w:val="00D37608"/>
    <w:rsid w:val="00D3766C"/>
    <w:rsid w:val="00D3769F"/>
    <w:rsid w:val="00D37A92"/>
    <w:rsid w:val="00D37BCC"/>
    <w:rsid w:val="00D37D6A"/>
    <w:rsid w:val="00D37EAF"/>
    <w:rsid w:val="00D403B0"/>
    <w:rsid w:val="00D40498"/>
    <w:rsid w:val="00D405A6"/>
    <w:rsid w:val="00D40749"/>
    <w:rsid w:val="00D407CF"/>
    <w:rsid w:val="00D40960"/>
    <w:rsid w:val="00D40C7B"/>
    <w:rsid w:val="00D40DFD"/>
    <w:rsid w:val="00D40FE5"/>
    <w:rsid w:val="00D4104C"/>
    <w:rsid w:val="00D411E7"/>
    <w:rsid w:val="00D412F5"/>
    <w:rsid w:val="00D41341"/>
    <w:rsid w:val="00D415A0"/>
    <w:rsid w:val="00D41700"/>
    <w:rsid w:val="00D418EA"/>
    <w:rsid w:val="00D41A03"/>
    <w:rsid w:val="00D41A0A"/>
    <w:rsid w:val="00D41AA6"/>
    <w:rsid w:val="00D41AEA"/>
    <w:rsid w:val="00D41B3B"/>
    <w:rsid w:val="00D41C80"/>
    <w:rsid w:val="00D41CAE"/>
    <w:rsid w:val="00D41E8C"/>
    <w:rsid w:val="00D41E9B"/>
    <w:rsid w:val="00D420B3"/>
    <w:rsid w:val="00D42187"/>
    <w:rsid w:val="00D422E2"/>
    <w:rsid w:val="00D4233C"/>
    <w:rsid w:val="00D4253E"/>
    <w:rsid w:val="00D4256C"/>
    <w:rsid w:val="00D425FC"/>
    <w:rsid w:val="00D428B6"/>
    <w:rsid w:val="00D42CB0"/>
    <w:rsid w:val="00D42CFD"/>
    <w:rsid w:val="00D42EBC"/>
    <w:rsid w:val="00D434D9"/>
    <w:rsid w:val="00D435F7"/>
    <w:rsid w:val="00D43803"/>
    <w:rsid w:val="00D43929"/>
    <w:rsid w:val="00D43D0D"/>
    <w:rsid w:val="00D43DF1"/>
    <w:rsid w:val="00D4450F"/>
    <w:rsid w:val="00D44632"/>
    <w:rsid w:val="00D4488C"/>
    <w:rsid w:val="00D44952"/>
    <w:rsid w:val="00D44A38"/>
    <w:rsid w:val="00D44AA4"/>
    <w:rsid w:val="00D44D0D"/>
    <w:rsid w:val="00D44E58"/>
    <w:rsid w:val="00D44EE5"/>
    <w:rsid w:val="00D4552E"/>
    <w:rsid w:val="00D45714"/>
    <w:rsid w:val="00D45B6F"/>
    <w:rsid w:val="00D45C5B"/>
    <w:rsid w:val="00D45ED9"/>
    <w:rsid w:val="00D45EDD"/>
    <w:rsid w:val="00D460DD"/>
    <w:rsid w:val="00D4613B"/>
    <w:rsid w:val="00D46140"/>
    <w:rsid w:val="00D46227"/>
    <w:rsid w:val="00D4647A"/>
    <w:rsid w:val="00D464AC"/>
    <w:rsid w:val="00D465D0"/>
    <w:rsid w:val="00D46759"/>
    <w:rsid w:val="00D468D5"/>
    <w:rsid w:val="00D46B0E"/>
    <w:rsid w:val="00D46C01"/>
    <w:rsid w:val="00D46C50"/>
    <w:rsid w:val="00D46C5A"/>
    <w:rsid w:val="00D46E0A"/>
    <w:rsid w:val="00D46E51"/>
    <w:rsid w:val="00D46F03"/>
    <w:rsid w:val="00D4711D"/>
    <w:rsid w:val="00D4799F"/>
    <w:rsid w:val="00D47A2F"/>
    <w:rsid w:val="00D47AA9"/>
    <w:rsid w:val="00D47BB0"/>
    <w:rsid w:val="00D47DB5"/>
    <w:rsid w:val="00D47DED"/>
    <w:rsid w:val="00D47F81"/>
    <w:rsid w:val="00D50011"/>
    <w:rsid w:val="00D5039C"/>
    <w:rsid w:val="00D50604"/>
    <w:rsid w:val="00D50793"/>
    <w:rsid w:val="00D50807"/>
    <w:rsid w:val="00D50929"/>
    <w:rsid w:val="00D50D19"/>
    <w:rsid w:val="00D51004"/>
    <w:rsid w:val="00D51861"/>
    <w:rsid w:val="00D51AD3"/>
    <w:rsid w:val="00D51C23"/>
    <w:rsid w:val="00D51F25"/>
    <w:rsid w:val="00D52062"/>
    <w:rsid w:val="00D521A5"/>
    <w:rsid w:val="00D522C5"/>
    <w:rsid w:val="00D524E9"/>
    <w:rsid w:val="00D52538"/>
    <w:rsid w:val="00D5262E"/>
    <w:rsid w:val="00D526BD"/>
    <w:rsid w:val="00D52755"/>
    <w:rsid w:val="00D52883"/>
    <w:rsid w:val="00D529EE"/>
    <w:rsid w:val="00D52C06"/>
    <w:rsid w:val="00D52D56"/>
    <w:rsid w:val="00D52DEF"/>
    <w:rsid w:val="00D52F12"/>
    <w:rsid w:val="00D5310B"/>
    <w:rsid w:val="00D53336"/>
    <w:rsid w:val="00D5352A"/>
    <w:rsid w:val="00D53542"/>
    <w:rsid w:val="00D53546"/>
    <w:rsid w:val="00D53571"/>
    <w:rsid w:val="00D53637"/>
    <w:rsid w:val="00D53FCD"/>
    <w:rsid w:val="00D54174"/>
    <w:rsid w:val="00D54180"/>
    <w:rsid w:val="00D5423F"/>
    <w:rsid w:val="00D549D7"/>
    <w:rsid w:val="00D54C24"/>
    <w:rsid w:val="00D54CA1"/>
    <w:rsid w:val="00D54E21"/>
    <w:rsid w:val="00D54EFB"/>
    <w:rsid w:val="00D54F17"/>
    <w:rsid w:val="00D54F25"/>
    <w:rsid w:val="00D55183"/>
    <w:rsid w:val="00D5543C"/>
    <w:rsid w:val="00D554C9"/>
    <w:rsid w:val="00D554F7"/>
    <w:rsid w:val="00D554FB"/>
    <w:rsid w:val="00D557C1"/>
    <w:rsid w:val="00D55881"/>
    <w:rsid w:val="00D55938"/>
    <w:rsid w:val="00D55BA2"/>
    <w:rsid w:val="00D55D0A"/>
    <w:rsid w:val="00D55E0D"/>
    <w:rsid w:val="00D55FCF"/>
    <w:rsid w:val="00D5664D"/>
    <w:rsid w:val="00D56801"/>
    <w:rsid w:val="00D568C4"/>
    <w:rsid w:val="00D56A61"/>
    <w:rsid w:val="00D56C7F"/>
    <w:rsid w:val="00D56F4D"/>
    <w:rsid w:val="00D56FBB"/>
    <w:rsid w:val="00D57252"/>
    <w:rsid w:val="00D57750"/>
    <w:rsid w:val="00D57839"/>
    <w:rsid w:val="00D57AC4"/>
    <w:rsid w:val="00D57B69"/>
    <w:rsid w:val="00D57CDB"/>
    <w:rsid w:val="00D60256"/>
    <w:rsid w:val="00D60340"/>
    <w:rsid w:val="00D605F3"/>
    <w:rsid w:val="00D60714"/>
    <w:rsid w:val="00D60A4A"/>
    <w:rsid w:val="00D60C41"/>
    <w:rsid w:val="00D60E3F"/>
    <w:rsid w:val="00D60E4E"/>
    <w:rsid w:val="00D60E5B"/>
    <w:rsid w:val="00D60E7D"/>
    <w:rsid w:val="00D61027"/>
    <w:rsid w:val="00D613B2"/>
    <w:rsid w:val="00D61CFC"/>
    <w:rsid w:val="00D61ED5"/>
    <w:rsid w:val="00D62242"/>
    <w:rsid w:val="00D6239B"/>
    <w:rsid w:val="00D623C5"/>
    <w:rsid w:val="00D6243B"/>
    <w:rsid w:val="00D624BC"/>
    <w:rsid w:val="00D62911"/>
    <w:rsid w:val="00D62A47"/>
    <w:rsid w:val="00D62D62"/>
    <w:rsid w:val="00D62D82"/>
    <w:rsid w:val="00D62E78"/>
    <w:rsid w:val="00D6329B"/>
    <w:rsid w:val="00D6332F"/>
    <w:rsid w:val="00D63361"/>
    <w:rsid w:val="00D63493"/>
    <w:rsid w:val="00D63503"/>
    <w:rsid w:val="00D63577"/>
    <w:rsid w:val="00D63925"/>
    <w:rsid w:val="00D639A8"/>
    <w:rsid w:val="00D63A3A"/>
    <w:rsid w:val="00D63A96"/>
    <w:rsid w:val="00D63AA3"/>
    <w:rsid w:val="00D63AD8"/>
    <w:rsid w:val="00D63BB0"/>
    <w:rsid w:val="00D64114"/>
    <w:rsid w:val="00D64192"/>
    <w:rsid w:val="00D64195"/>
    <w:rsid w:val="00D6434D"/>
    <w:rsid w:val="00D64379"/>
    <w:rsid w:val="00D6456F"/>
    <w:rsid w:val="00D64600"/>
    <w:rsid w:val="00D646DB"/>
    <w:rsid w:val="00D64732"/>
    <w:rsid w:val="00D647AF"/>
    <w:rsid w:val="00D64891"/>
    <w:rsid w:val="00D649EE"/>
    <w:rsid w:val="00D64AF4"/>
    <w:rsid w:val="00D64DEC"/>
    <w:rsid w:val="00D652D9"/>
    <w:rsid w:val="00D654F1"/>
    <w:rsid w:val="00D65795"/>
    <w:rsid w:val="00D65841"/>
    <w:rsid w:val="00D65C72"/>
    <w:rsid w:val="00D65EAF"/>
    <w:rsid w:val="00D66045"/>
    <w:rsid w:val="00D66111"/>
    <w:rsid w:val="00D6647B"/>
    <w:rsid w:val="00D664E9"/>
    <w:rsid w:val="00D6655B"/>
    <w:rsid w:val="00D669F6"/>
    <w:rsid w:val="00D66ACC"/>
    <w:rsid w:val="00D66CB8"/>
    <w:rsid w:val="00D66D34"/>
    <w:rsid w:val="00D66E3B"/>
    <w:rsid w:val="00D66FED"/>
    <w:rsid w:val="00D671E5"/>
    <w:rsid w:val="00D67491"/>
    <w:rsid w:val="00D6757C"/>
    <w:rsid w:val="00D67582"/>
    <w:rsid w:val="00D675C3"/>
    <w:rsid w:val="00D675CE"/>
    <w:rsid w:val="00D675E6"/>
    <w:rsid w:val="00D6764D"/>
    <w:rsid w:val="00D676D5"/>
    <w:rsid w:val="00D6774C"/>
    <w:rsid w:val="00D6787B"/>
    <w:rsid w:val="00D67AA8"/>
    <w:rsid w:val="00D67BB6"/>
    <w:rsid w:val="00D67C5F"/>
    <w:rsid w:val="00D70832"/>
    <w:rsid w:val="00D70852"/>
    <w:rsid w:val="00D708DF"/>
    <w:rsid w:val="00D70D36"/>
    <w:rsid w:val="00D70D3A"/>
    <w:rsid w:val="00D71004"/>
    <w:rsid w:val="00D71137"/>
    <w:rsid w:val="00D71193"/>
    <w:rsid w:val="00D7150C"/>
    <w:rsid w:val="00D716B2"/>
    <w:rsid w:val="00D71CE2"/>
    <w:rsid w:val="00D71DB5"/>
    <w:rsid w:val="00D72260"/>
    <w:rsid w:val="00D72335"/>
    <w:rsid w:val="00D723AF"/>
    <w:rsid w:val="00D7273C"/>
    <w:rsid w:val="00D7291A"/>
    <w:rsid w:val="00D72B24"/>
    <w:rsid w:val="00D72E53"/>
    <w:rsid w:val="00D731D8"/>
    <w:rsid w:val="00D73263"/>
    <w:rsid w:val="00D732BC"/>
    <w:rsid w:val="00D73450"/>
    <w:rsid w:val="00D734A9"/>
    <w:rsid w:val="00D735C8"/>
    <w:rsid w:val="00D73603"/>
    <w:rsid w:val="00D7361E"/>
    <w:rsid w:val="00D7370F"/>
    <w:rsid w:val="00D7393A"/>
    <w:rsid w:val="00D73A0D"/>
    <w:rsid w:val="00D73A19"/>
    <w:rsid w:val="00D73B31"/>
    <w:rsid w:val="00D73BFA"/>
    <w:rsid w:val="00D73D4E"/>
    <w:rsid w:val="00D73F34"/>
    <w:rsid w:val="00D740BC"/>
    <w:rsid w:val="00D74182"/>
    <w:rsid w:val="00D74380"/>
    <w:rsid w:val="00D746FF"/>
    <w:rsid w:val="00D7472F"/>
    <w:rsid w:val="00D7492A"/>
    <w:rsid w:val="00D7497F"/>
    <w:rsid w:val="00D74CA0"/>
    <w:rsid w:val="00D74D7D"/>
    <w:rsid w:val="00D74DA3"/>
    <w:rsid w:val="00D74F5A"/>
    <w:rsid w:val="00D74FCE"/>
    <w:rsid w:val="00D753BA"/>
    <w:rsid w:val="00D75404"/>
    <w:rsid w:val="00D7571B"/>
    <w:rsid w:val="00D757E5"/>
    <w:rsid w:val="00D7581B"/>
    <w:rsid w:val="00D758D7"/>
    <w:rsid w:val="00D75A6B"/>
    <w:rsid w:val="00D75C02"/>
    <w:rsid w:val="00D75C62"/>
    <w:rsid w:val="00D75CAF"/>
    <w:rsid w:val="00D75D47"/>
    <w:rsid w:val="00D75FEE"/>
    <w:rsid w:val="00D763A7"/>
    <w:rsid w:val="00D76614"/>
    <w:rsid w:val="00D76703"/>
    <w:rsid w:val="00D76BB9"/>
    <w:rsid w:val="00D76EC7"/>
    <w:rsid w:val="00D77011"/>
    <w:rsid w:val="00D77281"/>
    <w:rsid w:val="00D773A9"/>
    <w:rsid w:val="00D773DD"/>
    <w:rsid w:val="00D77518"/>
    <w:rsid w:val="00D775F3"/>
    <w:rsid w:val="00D77827"/>
    <w:rsid w:val="00D7796D"/>
    <w:rsid w:val="00D77A77"/>
    <w:rsid w:val="00D77B95"/>
    <w:rsid w:val="00D77CAE"/>
    <w:rsid w:val="00D77DA0"/>
    <w:rsid w:val="00D77F12"/>
    <w:rsid w:val="00D801F7"/>
    <w:rsid w:val="00D80305"/>
    <w:rsid w:val="00D80409"/>
    <w:rsid w:val="00D80B0C"/>
    <w:rsid w:val="00D80D44"/>
    <w:rsid w:val="00D80DA9"/>
    <w:rsid w:val="00D81308"/>
    <w:rsid w:val="00D814C7"/>
    <w:rsid w:val="00D8157B"/>
    <w:rsid w:val="00D816C9"/>
    <w:rsid w:val="00D81816"/>
    <w:rsid w:val="00D8195C"/>
    <w:rsid w:val="00D81AFD"/>
    <w:rsid w:val="00D81B62"/>
    <w:rsid w:val="00D81CAE"/>
    <w:rsid w:val="00D81D5E"/>
    <w:rsid w:val="00D81D9B"/>
    <w:rsid w:val="00D81E24"/>
    <w:rsid w:val="00D81F8E"/>
    <w:rsid w:val="00D8201F"/>
    <w:rsid w:val="00D82023"/>
    <w:rsid w:val="00D82044"/>
    <w:rsid w:val="00D82225"/>
    <w:rsid w:val="00D82477"/>
    <w:rsid w:val="00D824D7"/>
    <w:rsid w:val="00D82821"/>
    <w:rsid w:val="00D8289A"/>
    <w:rsid w:val="00D82963"/>
    <w:rsid w:val="00D82995"/>
    <w:rsid w:val="00D82EFE"/>
    <w:rsid w:val="00D82F2D"/>
    <w:rsid w:val="00D8325A"/>
    <w:rsid w:val="00D832AA"/>
    <w:rsid w:val="00D8337C"/>
    <w:rsid w:val="00D835D4"/>
    <w:rsid w:val="00D83631"/>
    <w:rsid w:val="00D836DE"/>
    <w:rsid w:val="00D83764"/>
    <w:rsid w:val="00D8376B"/>
    <w:rsid w:val="00D837DD"/>
    <w:rsid w:val="00D83C7C"/>
    <w:rsid w:val="00D83CA8"/>
    <w:rsid w:val="00D83DF4"/>
    <w:rsid w:val="00D840F0"/>
    <w:rsid w:val="00D8412C"/>
    <w:rsid w:val="00D843DF"/>
    <w:rsid w:val="00D84A8E"/>
    <w:rsid w:val="00D84AD0"/>
    <w:rsid w:val="00D84D55"/>
    <w:rsid w:val="00D84DDF"/>
    <w:rsid w:val="00D8525B"/>
    <w:rsid w:val="00D853C6"/>
    <w:rsid w:val="00D855AA"/>
    <w:rsid w:val="00D860A6"/>
    <w:rsid w:val="00D868E3"/>
    <w:rsid w:val="00D86CB3"/>
    <w:rsid w:val="00D86D8B"/>
    <w:rsid w:val="00D86E42"/>
    <w:rsid w:val="00D86E93"/>
    <w:rsid w:val="00D86FB6"/>
    <w:rsid w:val="00D87115"/>
    <w:rsid w:val="00D8713F"/>
    <w:rsid w:val="00D873A3"/>
    <w:rsid w:val="00D87638"/>
    <w:rsid w:val="00D876E6"/>
    <w:rsid w:val="00D87935"/>
    <w:rsid w:val="00D902D0"/>
    <w:rsid w:val="00D902FB"/>
    <w:rsid w:val="00D903AB"/>
    <w:rsid w:val="00D90526"/>
    <w:rsid w:val="00D90685"/>
    <w:rsid w:val="00D90925"/>
    <w:rsid w:val="00D90987"/>
    <w:rsid w:val="00D90A7B"/>
    <w:rsid w:val="00D90AF0"/>
    <w:rsid w:val="00D91031"/>
    <w:rsid w:val="00D91117"/>
    <w:rsid w:val="00D912C3"/>
    <w:rsid w:val="00D9135D"/>
    <w:rsid w:val="00D91544"/>
    <w:rsid w:val="00D917A5"/>
    <w:rsid w:val="00D91924"/>
    <w:rsid w:val="00D91A1C"/>
    <w:rsid w:val="00D91C68"/>
    <w:rsid w:val="00D91DF5"/>
    <w:rsid w:val="00D92015"/>
    <w:rsid w:val="00D92217"/>
    <w:rsid w:val="00D9229F"/>
    <w:rsid w:val="00D92A70"/>
    <w:rsid w:val="00D93065"/>
    <w:rsid w:val="00D934C7"/>
    <w:rsid w:val="00D9364D"/>
    <w:rsid w:val="00D936CF"/>
    <w:rsid w:val="00D93AAF"/>
    <w:rsid w:val="00D93B3D"/>
    <w:rsid w:val="00D93D44"/>
    <w:rsid w:val="00D93E7A"/>
    <w:rsid w:val="00D93FE7"/>
    <w:rsid w:val="00D94053"/>
    <w:rsid w:val="00D942AB"/>
    <w:rsid w:val="00D94663"/>
    <w:rsid w:val="00D946D1"/>
    <w:rsid w:val="00D947B7"/>
    <w:rsid w:val="00D94800"/>
    <w:rsid w:val="00D94A9E"/>
    <w:rsid w:val="00D94B75"/>
    <w:rsid w:val="00D94BF2"/>
    <w:rsid w:val="00D94C30"/>
    <w:rsid w:val="00D94F09"/>
    <w:rsid w:val="00D951F0"/>
    <w:rsid w:val="00D953E2"/>
    <w:rsid w:val="00D9544C"/>
    <w:rsid w:val="00D95462"/>
    <w:rsid w:val="00D958BC"/>
    <w:rsid w:val="00D95A24"/>
    <w:rsid w:val="00D95C07"/>
    <w:rsid w:val="00D95C50"/>
    <w:rsid w:val="00D95CF7"/>
    <w:rsid w:val="00D95EE0"/>
    <w:rsid w:val="00D96017"/>
    <w:rsid w:val="00D96175"/>
    <w:rsid w:val="00D961B4"/>
    <w:rsid w:val="00D96533"/>
    <w:rsid w:val="00D966D7"/>
    <w:rsid w:val="00D96C3D"/>
    <w:rsid w:val="00D96CE8"/>
    <w:rsid w:val="00D97091"/>
    <w:rsid w:val="00D975BA"/>
    <w:rsid w:val="00D97722"/>
    <w:rsid w:val="00D97795"/>
    <w:rsid w:val="00D97979"/>
    <w:rsid w:val="00D97B1B"/>
    <w:rsid w:val="00D97B3A"/>
    <w:rsid w:val="00D97B9F"/>
    <w:rsid w:val="00D97C51"/>
    <w:rsid w:val="00D97F13"/>
    <w:rsid w:val="00DA031E"/>
    <w:rsid w:val="00DA050F"/>
    <w:rsid w:val="00DA0666"/>
    <w:rsid w:val="00DA0806"/>
    <w:rsid w:val="00DA08F1"/>
    <w:rsid w:val="00DA0A8A"/>
    <w:rsid w:val="00DA0CCF"/>
    <w:rsid w:val="00DA0ECA"/>
    <w:rsid w:val="00DA1016"/>
    <w:rsid w:val="00DA11D2"/>
    <w:rsid w:val="00DA130B"/>
    <w:rsid w:val="00DA1350"/>
    <w:rsid w:val="00DA157A"/>
    <w:rsid w:val="00DA167D"/>
    <w:rsid w:val="00DA180C"/>
    <w:rsid w:val="00DA1A66"/>
    <w:rsid w:val="00DA1BA1"/>
    <w:rsid w:val="00DA1C5D"/>
    <w:rsid w:val="00DA1D8B"/>
    <w:rsid w:val="00DA1DC8"/>
    <w:rsid w:val="00DA1E29"/>
    <w:rsid w:val="00DA20FE"/>
    <w:rsid w:val="00DA2199"/>
    <w:rsid w:val="00DA2201"/>
    <w:rsid w:val="00DA24EF"/>
    <w:rsid w:val="00DA24F8"/>
    <w:rsid w:val="00DA2670"/>
    <w:rsid w:val="00DA268A"/>
    <w:rsid w:val="00DA28D6"/>
    <w:rsid w:val="00DA2958"/>
    <w:rsid w:val="00DA2AAC"/>
    <w:rsid w:val="00DA2DBC"/>
    <w:rsid w:val="00DA2DF2"/>
    <w:rsid w:val="00DA2F6E"/>
    <w:rsid w:val="00DA3243"/>
    <w:rsid w:val="00DA3342"/>
    <w:rsid w:val="00DA3541"/>
    <w:rsid w:val="00DA3556"/>
    <w:rsid w:val="00DA379B"/>
    <w:rsid w:val="00DA380C"/>
    <w:rsid w:val="00DA3B5F"/>
    <w:rsid w:val="00DA3BC8"/>
    <w:rsid w:val="00DA3C6A"/>
    <w:rsid w:val="00DA3C9C"/>
    <w:rsid w:val="00DA3D23"/>
    <w:rsid w:val="00DA3FD1"/>
    <w:rsid w:val="00DA4016"/>
    <w:rsid w:val="00DA41E2"/>
    <w:rsid w:val="00DA4259"/>
    <w:rsid w:val="00DA42A8"/>
    <w:rsid w:val="00DA4364"/>
    <w:rsid w:val="00DA4445"/>
    <w:rsid w:val="00DA49EE"/>
    <w:rsid w:val="00DA4D59"/>
    <w:rsid w:val="00DA5165"/>
    <w:rsid w:val="00DA51B5"/>
    <w:rsid w:val="00DA556A"/>
    <w:rsid w:val="00DA55C6"/>
    <w:rsid w:val="00DA560A"/>
    <w:rsid w:val="00DA5B0D"/>
    <w:rsid w:val="00DA5D47"/>
    <w:rsid w:val="00DA6093"/>
    <w:rsid w:val="00DA6146"/>
    <w:rsid w:val="00DA6240"/>
    <w:rsid w:val="00DA62CE"/>
    <w:rsid w:val="00DA6319"/>
    <w:rsid w:val="00DA63EB"/>
    <w:rsid w:val="00DA64F9"/>
    <w:rsid w:val="00DA6CF6"/>
    <w:rsid w:val="00DA6D53"/>
    <w:rsid w:val="00DA6EE3"/>
    <w:rsid w:val="00DA6EF3"/>
    <w:rsid w:val="00DA73BC"/>
    <w:rsid w:val="00DA74B4"/>
    <w:rsid w:val="00DA750C"/>
    <w:rsid w:val="00DA76FF"/>
    <w:rsid w:val="00DA77FB"/>
    <w:rsid w:val="00DA7DCB"/>
    <w:rsid w:val="00DB03D9"/>
    <w:rsid w:val="00DB07B0"/>
    <w:rsid w:val="00DB0902"/>
    <w:rsid w:val="00DB0953"/>
    <w:rsid w:val="00DB0A45"/>
    <w:rsid w:val="00DB105C"/>
    <w:rsid w:val="00DB110B"/>
    <w:rsid w:val="00DB1171"/>
    <w:rsid w:val="00DB129D"/>
    <w:rsid w:val="00DB1393"/>
    <w:rsid w:val="00DB139A"/>
    <w:rsid w:val="00DB184B"/>
    <w:rsid w:val="00DB1AB7"/>
    <w:rsid w:val="00DB1B0C"/>
    <w:rsid w:val="00DB1B85"/>
    <w:rsid w:val="00DB1C94"/>
    <w:rsid w:val="00DB1EE4"/>
    <w:rsid w:val="00DB1F61"/>
    <w:rsid w:val="00DB2119"/>
    <w:rsid w:val="00DB21C6"/>
    <w:rsid w:val="00DB22FF"/>
    <w:rsid w:val="00DB2591"/>
    <w:rsid w:val="00DB27EE"/>
    <w:rsid w:val="00DB2811"/>
    <w:rsid w:val="00DB2A97"/>
    <w:rsid w:val="00DB2AD1"/>
    <w:rsid w:val="00DB2AF5"/>
    <w:rsid w:val="00DB2D92"/>
    <w:rsid w:val="00DB2EAE"/>
    <w:rsid w:val="00DB3085"/>
    <w:rsid w:val="00DB30CB"/>
    <w:rsid w:val="00DB31ED"/>
    <w:rsid w:val="00DB32B0"/>
    <w:rsid w:val="00DB3335"/>
    <w:rsid w:val="00DB342B"/>
    <w:rsid w:val="00DB345B"/>
    <w:rsid w:val="00DB36F8"/>
    <w:rsid w:val="00DB39DC"/>
    <w:rsid w:val="00DB3D51"/>
    <w:rsid w:val="00DB3E15"/>
    <w:rsid w:val="00DB3E97"/>
    <w:rsid w:val="00DB3EFB"/>
    <w:rsid w:val="00DB3FAB"/>
    <w:rsid w:val="00DB3FDA"/>
    <w:rsid w:val="00DB4162"/>
    <w:rsid w:val="00DB42A7"/>
    <w:rsid w:val="00DB4395"/>
    <w:rsid w:val="00DB4432"/>
    <w:rsid w:val="00DB4456"/>
    <w:rsid w:val="00DB44A1"/>
    <w:rsid w:val="00DB4D0B"/>
    <w:rsid w:val="00DB4E77"/>
    <w:rsid w:val="00DB4F6E"/>
    <w:rsid w:val="00DB5112"/>
    <w:rsid w:val="00DB537E"/>
    <w:rsid w:val="00DB548D"/>
    <w:rsid w:val="00DB553C"/>
    <w:rsid w:val="00DB557E"/>
    <w:rsid w:val="00DB574B"/>
    <w:rsid w:val="00DB5855"/>
    <w:rsid w:val="00DB5952"/>
    <w:rsid w:val="00DB59DC"/>
    <w:rsid w:val="00DB5AC0"/>
    <w:rsid w:val="00DB5BEC"/>
    <w:rsid w:val="00DB5EC0"/>
    <w:rsid w:val="00DB5F73"/>
    <w:rsid w:val="00DB6141"/>
    <w:rsid w:val="00DB65C1"/>
    <w:rsid w:val="00DB6641"/>
    <w:rsid w:val="00DB66A2"/>
    <w:rsid w:val="00DB66EA"/>
    <w:rsid w:val="00DB67FA"/>
    <w:rsid w:val="00DB69D2"/>
    <w:rsid w:val="00DB69E8"/>
    <w:rsid w:val="00DB6A65"/>
    <w:rsid w:val="00DB6AF0"/>
    <w:rsid w:val="00DB6CBB"/>
    <w:rsid w:val="00DB6EBD"/>
    <w:rsid w:val="00DB6FC7"/>
    <w:rsid w:val="00DB71EF"/>
    <w:rsid w:val="00DB7401"/>
    <w:rsid w:val="00DB74D2"/>
    <w:rsid w:val="00DB7670"/>
    <w:rsid w:val="00DB7762"/>
    <w:rsid w:val="00DB797A"/>
    <w:rsid w:val="00DB7C6D"/>
    <w:rsid w:val="00DB7F65"/>
    <w:rsid w:val="00DB7FD6"/>
    <w:rsid w:val="00DC0447"/>
    <w:rsid w:val="00DC0BAA"/>
    <w:rsid w:val="00DC0CA8"/>
    <w:rsid w:val="00DC0CDB"/>
    <w:rsid w:val="00DC0E39"/>
    <w:rsid w:val="00DC0F1D"/>
    <w:rsid w:val="00DC10DC"/>
    <w:rsid w:val="00DC120B"/>
    <w:rsid w:val="00DC127C"/>
    <w:rsid w:val="00DC12B1"/>
    <w:rsid w:val="00DC14B4"/>
    <w:rsid w:val="00DC16E6"/>
    <w:rsid w:val="00DC1754"/>
    <w:rsid w:val="00DC17BF"/>
    <w:rsid w:val="00DC19DF"/>
    <w:rsid w:val="00DC1A0D"/>
    <w:rsid w:val="00DC1C4E"/>
    <w:rsid w:val="00DC1CF3"/>
    <w:rsid w:val="00DC1EDD"/>
    <w:rsid w:val="00DC216C"/>
    <w:rsid w:val="00DC2596"/>
    <w:rsid w:val="00DC25FC"/>
    <w:rsid w:val="00DC283F"/>
    <w:rsid w:val="00DC2B34"/>
    <w:rsid w:val="00DC2C53"/>
    <w:rsid w:val="00DC2F93"/>
    <w:rsid w:val="00DC3097"/>
    <w:rsid w:val="00DC30E7"/>
    <w:rsid w:val="00DC3120"/>
    <w:rsid w:val="00DC34DE"/>
    <w:rsid w:val="00DC368B"/>
    <w:rsid w:val="00DC384F"/>
    <w:rsid w:val="00DC388F"/>
    <w:rsid w:val="00DC3A16"/>
    <w:rsid w:val="00DC3B5E"/>
    <w:rsid w:val="00DC3BD4"/>
    <w:rsid w:val="00DC3C08"/>
    <w:rsid w:val="00DC3D11"/>
    <w:rsid w:val="00DC3D8A"/>
    <w:rsid w:val="00DC3E54"/>
    <w:rsid w:val="00DC3EDC"/>
    <w:rsid w:val="00DC3FFD"/>
    <w:rsid w:val="00DC4063"/>
    <w:rsid w:val="00DC4070"/>
    <w:rsid w:val="00DC410F"/>
    <w:rsid w:val="00DC44B8"/>
    <w:rsid w:val="00DC450B"/>
    <w:rsid w:val="00DC4541"/>
    <w:rsid w:val="00DC46EF"/>
    <w:rsid w:val="00DC4754"/>
    <w:rsid w:val="00DC49E9"/>
    <w:rsid w:val="00DC4A01"/>
    <w:rsid w:val="00DC4AE1"/>
    <w:rsid w:val="00DC4B15"/>
    <w:rsid w:val="00DC4E5E"/>
    <w:rsid w:val="00DC5175"/>
    <w:rsid w:val="00DC538E"/>
    <w:rsid w:val="00DC5674"/>
    <w:rsid w:val="00DC5C7C"/>
    <w:rsid w:val="00DC5EE9"/>
    <w:rsid w:val="00DC5F89"/>
    <w:rsid w:val="00DC6041"/>
    <w:rsid w:val="00DC60FC"/>
    <w:rsid w:val="00DC6469"/>
    <w:rsid w:val="00DC64F2"/>
    <w:rsid w:val="00DC6749"/>
    <w:rsid w:val="00DC6B1C"/>
    <w:rsid w:val="00DC6D74"/>
    <w:rsid w:val="00DC6EA4"/>
    <w:rsid w:val="00DC6F88"/>
    <w:rsid w:val="00DC6FF0"/>
    <w:rsid w:val="00DC738B"/>
    <w:rsid w:val="00DC74BF"/>
    <w:rsid w:val="00DC7554"/>
    <w:rsid w:val="00DC76F3"/>
    <w:rsid w:val="00DC7710"/>
    <w:rsid w:val="00DC77E5"/>
    <w:rsid w:val="00DC782B"/>
    <w:rsid w:val="00DC78C2"/>
    <w:rsid w:val="00DC78D2"/>
    <w:rsid w:val="00DC7D03"/>
    <w:rsid w:val="00DD01F0"/>
    <w:rsid w:val="00DD036E"/>
    <w:rsid w:val="00DD0475"/>
    <w:rsid w:val="00DD05D6"/>
    <w:rsid w:val="00DD0638"/>
    <w:rsid w:val="00DD0942"/>
    <w:rsid w:val="00DD0A60"/>
    <w:rsid w:val="00DD0AD3"/>
    <w:rsid w:val="00DD0E7A"/>
    <w:rsid w:val="00DD0F2E"/>
    <w:rsid w:val="00DD0FCB"/>
    <w:rsid w:val="00DD0FF5"/>
    <w:rsid w:val="00DD10E8"/>
    <w:rsid w:val="00DD1149"/>
    <w:rsid w:val="00DD1267"/>
    <w:rsid w:val="00DD1316"/>
    <w:rsid w:val="00DD13B8"/>
    <w:rsid w:val="00DD13E7"/>
    <w:rsid w:val="00DD1460"/>
    <w:rsid w:val="00DD178A"/>
    <w:rsid w:val="00DD17A9"/>
    <w:rsid w:val="00DD18B0"/>
    <w:rsid w:val="00DD1B7E"/>
    <w:rsid w:val="00DD1BA8"/>
    <w:rsid w:val="00DD23A6"/>
    <w:rsid w:val="00DD243B"/>
    <w:rsid w:val="00DD254D"/>
    <w:rsid w:val="00DD25BC"/>
    <w:rsid w:val="00DD26EE"/>
    <w:rsid w:val="00DD2749"/>
    <w:rsid w:val="00DD28E0"/>
    <w:rsid w:val="00DD2A4E"/>
    <w:rsid w:val="00DD2A55"/>
    <w:rsid w:val="00DD2A64"/>
    <w:rsid w:val="00DD2C08"/>
    <w:rsid w:val="00DD2E3E"/>
    <w:rsid w:val="00DD2F15"/>
    <w:rsid w:val="00DD2F96"/>
    <w:rsid w:val="00DD3322"/>
    <w:rsid w:val="00DD3898"/>
    <w:rsid w:val="00DD3C08"/>
    <w:rsid w:val="00DD3FF6"/>
    <w:rsid w:val="00DD40D4"/>
    <w:rsid w:val="00DD4121"/>
    <w:rsid w:val="00DD438D"/>
    <w:rsid w:val="00DD4711"/>
    <w:rsid w:val="00DD4882"/>
    <w:rsid w:val="00DD48B9"/>
    <w:rsid w:val="00DD49B1"/>
    <w:rsid w:val="00DD4A3E"/>
    <w:rsid w:val="00DD4B88"/>
    <w:rsid w:val="00DD4C4C"/>
    <w:rsid w:val="00DD4F81"/>
    <w:rsid w:val="00DD51D8"/>
    <w:rsid w:val="00DD54B8"/>
    <w:rsid w:val="00DD5C60"/>
    <w:rsid w:val="00DD5D1A"/>
    <w:rsid w:val="00DD5E35"/>
    <w:rsid w:val="00DD61BA"/>
    <w:rsid w:val="00DD64A9"/>
    <w:rsid w:val="00DD650A"/>
    <w:rsid w:val="00DD685A"/>
    <w:rsid w:val="00DD68EC"/>
    <w:rsid w:val="00DD69F9"/>
    <w:rsid w:val="00DD6A25"/>
    <w:rsid w:val="00DD6A77"/>
    <w:rsid w:val="00DD6F57"/>
    <w:rsid w:val="00DD709D"/>
    <w:rsid w:val="00DD7112"/>
    <w:rsid w:val="00DD715A"/>
    <w:rsid w:val="00DD7409"/>
    <w:rsid w:val="00DD7420"/>
    <w:rsid w:val="00DD74EB"/>
    <w:rsid w:val="00DD7623"/>
    <w:rsid w:val="00DD767D"/>
    <w:rsid w:val="00DD76C7"/>
    <w:rsid w:val="00DD7725"/>
    <w:rsid w:val="00DD780F"/>
    <w:rsid w:val="00DD782C"/>
    <w:rsid w:val="00DD79C4"/>
    <w:rsid w:val="00DD7C27"/>
    <w:rsid w:val="00DD7E59"/>
    <w:rsid w:val="00DE04C9"/>
    <w:rsid w:val="00DE04F2"/>
    <w:rsid w:val="00DE05D4"/>
    <w:rsid w:val="00DE07A6"/>
    <w:rsid w:val="00DE093A"/>
    <w:rsid w:val="00DE09FB"/>
    <w:rsid w:val="00DE0BDA"/>
    <w:rsid w:val="00DE0F09"/>
    <w:rsid w:val="00DE1211"/>
    <w:rsid w:val="00DE12E4"/>
    <w:rsid w:val="00DE1392"/>
    <w:rsid w:val="00DE14F1"/>
    <w:rsid w:val="00DE1624"/>
    <w:rsid w:val="00DE1749"/>
    <w:rsid w:val="00DE1A07"/>
    <w:rsid w:val="00DE1A11"/>
    <w:rsid w:val="00DE1A4E"/>
    <w:rsid w:val="00DE1B24"/>
    <w:rsid w:val="00DE1B38"/>
    <w:rsid w:val="00DE1BAB"/>
    <w:rsid w:val="00DE1F6A"/>
    <w:rsid w:val="00DE2403"/>
    <w:rsid w:val="00DE2404"/>
    <w:rsid w:val="00DE2636"/>
    <w:rsid w:val="00DE28F5"/>
    <w:rsid w:val="00DE28F9"/>
    <w:rsid w:val="00DE295B"/>
    <w:rsid w:val="00DE2C7D"/>
    <w:rsid w:val="00DE2D9B"/>
    <w:rsid w:val="00DE2F6E"/>
    <w:rsid w:val="00DE32BD"/>
    <w:rsid w:val="00DE34BA"/>
    <w:rsid w:val="00DE372E"/>
    <w:rsid w:val="00DE37DF"/>
    <w:rsid w:val="00DE38AB"/>
    <w:rsid w:val="00DE38F5"/>
    <w:rsid w:val="00DE3A0B"/>
    <w:rsid w:val="00DE3DC6"/>
    <w:rsid w:val="00DE3E0F"/>
    <w:rsid w:val="00DE3E34"/>
    <w:rsid w:val="00DE3ED0"/>
    <w:rsid w:val="00DE3F34"/>
    <w:rsid w:val="00DE3F38"/>
    <w:rsid w:val="00DE3F46"/>
    <w:rsid w:val="00DE413E"/>
    <w:rsid w:val="00DE439E"/>
    <w:rsid w:val="00DE4412"/>
    <w:rsid w:val="00DE4A35"/>
    <w:rsid w:val="00DE4D8D"/>
    <w:rsid w:val="00DE4DD6"/>
    <w:rsid w:val="00DE516D"/>
    <w:rsid w:val="00DE52D1"/>
    <w:rsid w:val="00DE5361"/>
    <w:rsid w:val="00DE53D2"/>
    <w:rsid w:val="00DE5597"/>
    <w:rsid w:val="00DE56A9"/>
    <w:rsid w:val="00DE5E7F"/>
    <w:rsid w:val="00DE5FBA"/>
    <w:rsid w:val="00DE5FD9"/>
    <w:rsid w:val="00DE6455"/>
    <w:rsid w:val="00DE64AF"/>
    <w:rsid w:val="00DE6C15"/>
    <w:rsid w:val="00DE6D96"/>
    <w:rsid w:val="00DE6ECB"/>
    <w:rsid w:val="00DE7104"/>
    <w:rsid w:val="00DE7247"/>
    <w:rsid w:val="00DE74DD"/>
    <w:rsid w:val="00DE7770"/>
    <w:rsid w:val="00DE7932"/>
    <w:rsid w:val="00DE79D6"/>
    <w:rsid w:val="00DE7B91"/>
    <w:rsid w:val="00DE7CA6"/>
    <w:rsid w:val="00DF053D"/>
    <w:rsid w:val="00DF0591"/>
    <w:rsid w:val="00DF0D6A"/>
    <w:rsid w:val="00DF0D9B"/>
    <w:rsid w:val="00DF0F60"/>
    <w:rsid w:val="00DF0F94"/>
    <w:rsid w:val="00DF118B"/>
    <w:rsid w:val="00DF1281"/>
    <w:rsid w:val="00DF12D5"/>
    <w:rsid w:val="00DF132B"/>
    <w:rsid w:val="00DF1344"/>
    <w:rsid w:val="00DF14C7"/>
    <w:rsid w:val="00DF17C1"/>
    <w:rsid w:val="00DF17DC"/>
    <w:rsid w:val="00DF189D"/>
    <w:rsid w:val="00DF1A7E"/>
    <w:rsid w:val="00DF1E56"/>
    <w:rsid w:val="00DF24FB"/>
    <w:rsid w:val="00DF255B"/>
    <w:rsid w:val="00DF2689"/>
    <w:rsid w:val="00DF2701"/>
    <w:rsid w:val="00DF2831"/>
    <w:rsid w:val="00DF2A01"/>
    <w:rsid w:val="00DF2C88"/>
    <w:rsid w:val="00DF2CE5"/>
    <w:rsid w:val="00DF2D3A"/>
    <w:rsid w:val="00DF326A"/>
    <w:rsid w:val="00DF347B"/>
    <w:rsid w:val="00DF38F6"/>
    <w:rsid w:val="00DF3969"/>
    <w:rsid w:val="00DF3D3E"/>
    <w:rsid w:val="00DF4079"/>
    <w:rsid w:val="00DF4112"/>
    <w:rsid w:val="00DF43C0"/>
    <w:rsid w:val="00DF43C8"/>
    <w:rsid w:val="00DF4665"/>
    <w:rsid w:val="00DF4841"/>
    <w:rsid w:val="00DF4AC0"/>
    <w:rsid w:val="00DF4BA2"/>
    <w:rsid w:val="00DF4BF5"/>
    <w:rsid w:val="00DF4E06"/>
    <w:rsid w:val="00DF4E4F"/>
    <w:rsid w:val="00DF5122"/>
    <w:rsid w:val="00DF532A"/>
    <w:rsid w:val="00DF53CF"/>
    <w:rsid w:val="00DF549F"/>
    <w:rsid w:val="00DF57C1"/>
    <w:rsid w:val="00DF585A"/>
    <w:rsid w:val="00DF58E0"/>
    <w:rsid w:val="00DF5B64"/>
    <w:rsid w:val="00DF5FAB"/>
    <w:rsid w:val="00DF611A"/>
    <w:rsid w:val="00DF6484"/>
    <w:rsid w:val="00DF666C"/>
    <w:rsid w:val="00DF6778"/>
    <w:rsid w:val="00DF68CB"/>
    <w:rsid w:val="00DF6AB3"/>
    <w:rsid w:val="00DF6E34"/>
    <w:rsid w:val="00DF6F12"/>
    <w:rsid w:val="00DF70B8"/>
    <w:rsid w:val="00DF72EC"/>
    <w:rsid w:val="00DF74B1"/>
    <w:rsid w:val="00DF76B9"/>
    <w:rsid w:val="00DF77FB"/>
    <w:rsid w:val="00DF78C8"/>
    <w:rsid w:val="00DF7A2A"/>
    <w:rsid w:val="00DF7A52"/>
    <w:rsid w:val="00DF7AB4"/>
    <w:rsid w:val="00DF7AEF"/>
    <w:rsid w:val="00DF7BC2"/>
    <w:rsid w:val="00DF7D60"/>
    <w:rsid w:val="00DF7D62"/>
    <w:rsid w:val="00DF7DCB"/>
    <w:rsid w:val="00E00318"/>
    <w:rsid w:val="00E00332"/>
    <w:rsid w:val="00E00376"/>
    <w:rsid w:val="00E00414"/>
    <w:rsid w:val="00E004F3"/>
    <w:rsid w:val="00E005F6"/>
    <w:rsid w:val="00E00975"/>
    <w:rsid w:val="00E00BB5"/>
    <w:rsid w:val="00E00BCA"/>
    <w:rsid w:val="00E01066"/>
    <w:rsid w:val="00E01240"/>
    <w:rsid w:val="00E0132D"/>
    <w:rsid w:val="00E01336"/>
    <w:rsid w:val="00E01459"/>
    <w:rsid w:val="00E0198B"/>
    <w:rsid w:val="00E01C79"/>
    <w:rsid w:val="00E01D45"/>
    <w:rsid w:val="00E01F6F"/>
    <w:rsid w:val="00E025D1"/>
    <w:rsid w:val="00E028D3"/>
    <w:rsid w:val="00E029EC"/>
    <w:rsid w:val="00E02EFA"/>
    <w:rsid w:val="00E03098"/>
    <w:rsid w:val="00E030EB"/>
    <w:rsid w:val="00E03127"/>
    <w:rsid w:val="00E03315"/>
    <w:rsid w:val="00E033C6"/>
    <w:rsid w:val="00E03569"/>
    <w:rsid w:val="00E03E4E"/>
    <w:rsid w:val="00E03E6F"/>
    <w:rsid w:val="00E04065"/>
    <w:rsid w:val="00E0425E"/>
    <w:rsid w:val="00E04621"/>
    <w:rsid w:val="00E0462D"/>
    <w:rsid w:val="00E04643"/>
    <w:rsid w:val="00E04694"/>
    <w:rsid w:val="00E046BC"/>
    <w:rsid w:val="00E047D3"/>
    <w:rsid w:val="00E04843"/>
    <w:rsid w:val="00E048FD"/>
    <w:rsid w:val="00E04AF1"/>
    <w:rsid w:val="00E04D16"/>
    <w:rsid w:val="00E04F77"/>
    <w:rsid w:val="00E05037"/>
    <w:rsid w:val="00E0509D"/>
    <w:rsid w:val="00E051AB"/>
    <w:rsid w:val="00E051AE"/>
    <w:rsid w:val="00E051D1"/>
    <w:rsid w:val="00E05343"/>
    <w:rsid w:val="00E05844"/>
    <w:rsid w:val="00E05904"/>
    <w:rsid w:val="00E05A8B"/>
    <w:rsid w:val="00E05BEB"/>
    <w:rsid w:val="00E0649B"/>
    <w:rsid w:val="00E064D4"/>
    <w:rsid w:val="00E0653F"/>
    <w:rsid w:val="00E0684C"/>
    <w:rsid w:val="00E06A0E"/>
    <w:rsid w:val="00E06DDF"/>
    <w:rsid w:val="00E06E91"/>
    <w:rsid w:val="00E06EDD"/>
    <w:rsid w:val="00E06F30"/>
    <w:rsid w:val="00E07025"/>
    <w:rsid w:val="00E072D2"/>
    <w:rsid w:val="00E076EF"/>
    <w:rsid w:val="00E078E6"/>
    <w:rsid w:val="00E07A49"/>
    <w:rsid w:val="00E07C25"/>
    <w:rsid w:val="00E07D74"/>
    <w:rsid w:val="00E07EDF"/>
    <w:rsid w:val="00E07F0F"/>
    <w:rsid w:val="00E1027F"/>
    <w:rsid w:val="00E102A0"/>
    <w:rsid w:val="00E105A1"/>
    <w:rsid w:val="00E10627"/>
    <w:rsid w:val="00E10654"/>
    <w:rsid w:val="00E10896"/>
    <w:rsid w:val="00E10A3D"/>
    <w:rsid w:val="00E10A72"/>
    <w:rsid w:val="00E10B71"/>
    <w:rsid w:val="00E10B9B"/>
    <w:rsid w:val="00E10BD4"/>
    <w:rsid w:val="00E10EFB"/>
    <w:rsid w:val="00E11019"/>
    <w:rsid w:val="00E11087"/>
    <w:rsid w:val="00E113B7"/>
    <w:rsid w:val="00E113E6"/>
    <w:rsid w:val="00E114EA"/>
    <w:rsid w:val="00E11571"/>
    <w:rsid w:val="00E115E3"/>
    <w:rsid w:val="00E11728"/>
    <w:rsid w:val="00E11C06"/>
    <w:rsid w:val="00E11CF6"/>
    <w:rsid w:val="00E12080"/>
    <w:rsid w:val="00E120CA"/>
    <w:rsid w:val="00E120F5"/>
    <w:rsid w:val="00E12213"/>
    <w:rsid w:val="00E122A1"/>
    <w:rsid w:val="00E1237F"/>
    <w:rsid w:val="00E124FA"/>
    <w:rsid w:val="00E12602"/>
    <w:rsid w:val="00E12667"/>
    <w:rsid w:val="00E1284A"/>
    <w:rsid w:val="00E12CAC"/>
    <w:rsid w:val="00E12F89"/>
    <w:rsid w:val="00E1304F"/>
    <w:rsid w:val="00E1318A"/>
    <w:rsid w:val="00E131CB"/>
    <w:rsid w:val="00E1321B"/>
    <w:rsid w:val="00E1350B"/>
    <w:rsid w:val="00E1365A"/>
    <w:rsid w:val="00E13767"/>
    <w:rsid w:val="00E139AD"/>
    <w:rsid w:val="00E139C0"/>
    <w:rsid w:val="00E13A1E"/>
    <w:rsid w:val="00E13B39"/>
    <w:rsid w:val="00E13C62"/>
    <w:rsid w:val="00E13FFE"/>
    <w:rsid w:val="00E141EE"/>
    <w:rsid w:val="00E14441"/>
    <w:rsid w:val="00E147E6"/>
    <w:rsid w:val="00E14A25"/>
    <w:rsid w:val="00E14FE4"/>
    <w:rsid w:val="00E1521D"/>
    <w:rsid w:val="00E1526F"/>
    <w:rsid w:val="00E15314"/>
    <w:rsid w:val="00E155AB"/>
    <w:rsid w:val="00E156A2"/>
    <w:rsid w:val="00E15753"/>
    <w:rsid w:val="00E15795"/>
    <w:rsid w:val="00E15876"/>
    <w:rsid w:val="00E1589C"/>
    <w:rsid w:val="00E159A5"/>
    <w:rsid w:val="00E159AB"/>
    <w:rsid w:val="00E15A45"/>
    <w:rsid w:val="00E15B1E"/>
    <w:rsid w:val="00E15BFB"/>
    <w:rsid w:val="00E15D61"/>
    <w:rsid w:val="00E16514"/>
    <w:rsid w:val="00E16A92"/>
    <w:rsid w:val="00E16B3F"/>
    <w:rsid w:val="00E16BE3"/>
    <w:rsid w:val="00E16C81"/>
    <w:rsid w:val="00E16D8D"/>
    <w:rsid w:val="00E17036"/>
    <w:rsid w:val="00E17761"/>
    <w:rsid w:val="00E17838"/>
    <w:rsid w:val="00E17A40"/>
    <w:rsid w:val="00E17E1F"/>
    <w:rsid w:val="00E201DD"/>
    <w:rsid w:val="00E20471"/>
    <w:rsid w:val="00E2076C"/>
    <w:rsid w:val="00E20852"/>
    <w:rsid w:val="00E20939"/>
    <w:rsid w:val="00E20AAB"/>
    <w:rsid w:val="00E20CBC"/>
    <w:rsid w:val="00E20DE3"/>
    <w:rsid w:val="00E20DFD"/>
    <w:rsid w:val="00E20ED7"/>
    <w:rsid w:val="00E20FA4"/>
    <w:rsid w:val="00E211D9"/>
    <w:rsid w:val="00E21208"/>
    <w:rsid w:val="00E21231"/>
    <w:rsid w:val="00E21391"/>
    <w:rsid w:val="00E213D6"/>
    <w:rsid w:val="00E2167B"/>
    <w:rsid w:val="00E216F1"/>
    <w:rsid w:val="00E21ACB"/>
    <w:rsid w:val="00E21D62"/>
    <w:rsid w:val="00E21EB5"/>
    <w:rsid w:val="00E220CF"/>
    <w:rsid w:val="00E22119"/>
    <w:rsid w:val="00E22427"/>
    <w:rsid w:val="00E22527"/>
    <w:rsid w:val="00E22584"/>
    <w:rsid w:val="00E225A2"/>
    <w:rsid w:val="00E2271C"/>
    <w:rsid w:val="00E22B96"/>
    <w:rsid w:val="00E22D39"/>
    <w:rsid w:val="00E22F0B"/>
    <w:rsid w:val="00E22F4A"/>
    <w:rsid w:val="00E230D5"/>
    <w:rsid w:val="00E230F4"/>
    <w:rsid w:val="00E23261"/>
    <w:rsid w:val="00E234EB"/>
    <w:rsid w:val="00E234F3"/>
    <w:rsid w:val="00E2361A"/>
    <w:rsid w:val="00E237B9"/>
    <w:rsid w:val="00E23BF2"/>
    <w:rsid w:val="00E23C63"/>
    <w:rsid w:val="00E23F30"/>
    <w:rsid w:val="00E241EF"/>
    <w:rsid w:val="00E2424F"/>
    <w:rsid w:val="00E2433E"/>
    <w:rsid w:val="00E2441C"/>
    <w:rsid w:val="00E24628"/>
    <w:rsid w:val="00E24817"/>
    <w:rsid w:val="00E24A35"/>
    <w:rsid w:val="00E24B9F"/>
    <w:rsid w:val="00E252A4"/>
    <w:rsid w:val="00E2545A"/>
    <w:rsid w:val="00E25809"/>
    <w:rsid w:val="00E25990"/>
    <w:rsid w:val="00E259CF"/>
    <w:rsid w:val="00E25A15"/>
    <w:rsid w:val="00E25A42"/>
    <w:rsid w:val="00E25B79"/>
    <w:rsid w:val="00E25D08"/>
    <w:rsid w:val="00E260B8"/>
    <w:rsid w:val="00E26344"/>
    <w:rsid w:val="00E26352"/>
    <w:rsid w:val="00E26390"/>
    <w:rsid w:val="00E26536"/>
    <w:rsid w:val="00E267D5"/>
    <w:rsid w:val="00E26A89"/>
    <w:rsid w:val="00E26B01"/>
    <w:rsid w:val="00E26E5F"/>
    <w:rsid w:val="00E26F60"/>
    <w:rsid w:val="00E270AB"/>
    <w:rsid w:val="00E27127"/>
    <w:rsid w:val="00E272F2"/>
    <w:rsid w:val="00E27306"/>
    <w:rsid w:val="00E27366"/>
    <w:rsid w:val="00E27375"/>
    <w:rsid w:val="00E273DA"/>
    <w:rsid w:val="00E273E4"/>
    <w:rsid w:val="00E2743D"/>
    <w:rsid w:val="00E274D0"/>
    <w:rsid w:val="00E274D3"/>
    <w:rsid w:val="00E275FA"/>
    <w:rsid w:val="00E27682"/>
    <w:rsid w:val="00E277A5"/>
    <w:rsid w:val="00E27B9C"/>
    <w:rsid w:val="00E27EC0"/>
    <w:rsid w:val="00E30010"/>
    <w:rsid w:val="00E30110"/>
    <w:rsid w:val="00E30182"/>
    <w:rsid w:val="00E30186"/>
    <w:rsid w:val="00E302A1"/>
    <w:rsid w:val="00E3042A"/>
    <w:rsid w:val="00E30602"/>
    <w:rsid w:val="00E3060B"/>
    <w:rsid w:val="00E306E5"/>
    <w:rsid w:val="00E30717"/>
    <w:rsid w:val="00E308F0"/>
    <w:rsid w:val="00E30BCC"/>
    <w:rsid w:val="00E30D35"/>
    <w:rsid w:val="00E311C0"/>
    <w:rsid w:val="00E31216"/>
    <w:rsid w:val="00E31521"/>
    <w:rsid w:val="00E31628"/>
    <w:rsid w:val="00E31971"/>
    <w:rsid w:val="00E31D94"/>
    <w:rsid w:val="00E31DDA"/>
    <w:rsid w:val="00E31E17"/>
    <w:rsid w:val="00E31E48"/>
    <w:rsid w:val="00E31EB9"/>
    <w:rsid w:val="00E3202B"/>
    <w:rsid w:val="00E32265"/>
    <w:rsid w:val="00E325C5"/>
    <w:rsid w:val="00E3268F"/>
    <w:rsid w:val="00E326F8"/>
    <w:rsid w:val="00E32EFC"/>
    <w:rsid w:val="00E32F54"/>
    <w:rsid w:val="00E32FF8"/>
    <w:rsid w:val="00E330FA"/>
    <w:rsid w:val="00E333EE"/>
    <w:rsid w:val="00E33738"/>
    <w:rsid w:val="00E33967"/>
    <w:rsid w:val="00E33A7B"/>
    <w:rsid w:val="00E33BD6"/>
    <w:rsid w:val="00E3402D"/>
    <w:rsid w:val="00E34290"/>
    <w:rsid w:val="00E3452F"/>
    <w:rsid w:val="00E347AD"/>
    <w:rsid w:val="00E347BD"/>
    <w:rsid w:val="00E34B7F"/>
    <w:rsid w:val="00E34EF9"/>
    <w:rsid w:val="00E35135"/>
    <w:rsid w:val="00E35377"/>
    <w:rsid w:val="00E35467"/>
    <w:rsid w:val="00E35597"/>
    <w:rsid w:val="00E35762"/>
    <w:rsid w:val="00E357A8"/>
    <w:rsid w:val="00E35976"/>
    <w:rsid w:val="00E359FC"/>
    <w:rsid w:val="00E35AA0"/>
    <w:rsid w:val="00E35C51"/>
    <w:rsid w:val="00E35DD9"/>
    <w:rsid w:val="00E35DF2"/>
    <w:rsid w:val="00E35F92"/>
    <w:rsid w:val="00E361E9"/>
    <w:rsid w:val="00E368C8"/>
    <w:rsid w:val="00E36969"/>
    <w:rsid w:val="00E36BC9"/>
    <w:rsid w:val="00E36E51"/>
    <w:rsid w:val="00E371F8"/>
    <w:rsid w:val="00E3737C"/>
    <w:rsid w:val="00E378D3"/>
    <w:rsid w:val="00E37D3F"/>
    <w:rsid w:val="00E37E93"/>
    <w:rsid w:val="00E402C8"/>
    <w:rsid w:val="00E4048F"/>
    <w:rsid w:val="00E404FA"/>
    <w:rsid w:val="00E40929"/>
    <w:rsid w:val="00E40AC1"/>
    <w:rsid w:val="00E40DE6"/>
    <w:rsid w:val="00E40EA9"/>
    <w:rsid w:val="00E40F1A"/>
    <w:rsid w:val="00E40F6E"/>
    <w:rsid w:val="00E411C8"/>
    <w:rsid w:val="00E412CF"/>
    <w:rsid w:val="00E41343"/>
    <w:rsid w:val="00E413D9"/>
    <w:rsid w:val="00E414D3"/>
    <w:rsid w:val="00E41500"/>
    <w:rsid w:val="00E415F4"/>
    <w:rsid w:val="00E41609"/>
    <w:rsid w:val="00E41847"/>
    <w:rsid w:val="00E419F4"/>
    <w:rsid w:val="00E41E2E"/>
    <w:rsid w:val="00E41E49"/>
    <w:rsid w:val="00E42515"/>
    <w:rsid w:val="00E425CC"/>
    <w:rsid w:val="00E427D8"/>
    <w:rsid w:val="00E42891"/>
    <w:rsid w:val="00E42CF8"/>
    <w:rsid w:val="00E42D58"/>
    <w:rsid w:val="00E42DBD"/>
    <w:rsid w:val="00E430D2"/>
    <w:rsid w:val="00E43106"/>
    <w:rsid w:val="00E4338D"/>
    <w:rsid w:val="00E4338F"/>
    <w:rsid w:val="00E43417"/>
    <w:rsid w:val="00E4341C"/>
    <w:rsid w:val="00E434BA"/>
    <w:rsid w:val="00E434EB"/>
    <w:rsid w:val="00E435A0"/>
    <w:rsid w:val="00E4378E"/>
    <w:rsid w:val="00E43790"/>
    <w:rsid w:val="00E43885"/>
    <w:rsid w:val="00E43891"/>
    <w:rsid w:val="00E43A94"/>
    <w:rsid w:val="00E43D6A"/>
    <w:rsid w:val="00E43E9E"/>
    <w:rsid w:val="00E43F2B"/>
    <w:rsid w:val="00E441B8"/>
    <w:rsid w:val="00E4442F"/>
    <w:rsid w:val="00E4451B"/>
    <w:rsid w:val="00E44651"/>
    <w:rsid w:val="00E4487C"/>
    <w:rsid w:val="00E449C8"/>
    <w:rsid w:val="00E44B0F"/>
    <w:rsid w:val="00E44BD0"/>
    <w:rsid w:val="00E44CA1"/>
    <w:rsid w:val="00E44E18"/>
    <w:rsid w:val="00E45322"/>
    <w:rsid w:val="00E4538F"/>
    <w:rsid w:val="00E45666"/>
    <w:rsid w:val="00E456DA"/>
    <w:rsid w:val="00E45764"/>
    <w:rsid w:val="00E45A26"/>
    <w:rsid w:val="00E45B45"/>
    <w:rsid w:val="00E46088"/>
    <w:rsid w:val="00E46163"/>
    <w:rsid w:val="00E462A6"/>
    <w:rsid w:val="00E462F9"/>
    <w:rsid w:val="00E4639C"/>
    <w:rsid w:val="00E464E7"/>
    <w:rsid w:val="00E466FD"/>
    <w:rsid w:val="00E4682D"/>
    <w:rsid w:val="00E468FF"/>
    <w:rsid w:val="00E46AB0"/>
    <w:rsid w:val="00E46D58"/>
    <w:rsid w:val="00E46F23"/>
    <w:rsid w:val="00E46F8C"/>
    <w:rsid w:val="00E4700C"/>
    <w:rsid w:val="00E473E9"/>
    <w:rsid w:val="00E47533"/>
    <w:rsid w:val="00E47818"/>
    <w:rsid w:val="00E478B2"/>
    <w:rsid w:val="00E47942"/>
    <w:rsid w:val="00E479F0"/>
    <w:rsid w:val="00E47DC6"/>
    <w:rsid w:val="00E50175"/>
    <w:rsid w:val="00E50685"/>
    <w:rsid w:val="00E50734"/>
    <w:rsid w:val="00E507AD"/>
    <w:rsid w:val="00E50ACC"/>
    <w:rsid w:val="00E50FCB"/>
    <w:rsid w:val="00E51204"/>
    <w:rsid w:val="00E51308"/>
    <w:rsid w:val="00E516D4"/>
    <w:rsid w:val="00E517E9"/>
    <w:rsid w:val="00E518B9"/>
    <w:rsid w:val="00E518E6"/>
    <w:rsid w:val="00E51A1A"/>
    <w:rsid w:val="00E51AAA"/>
    <w:rsid w:val="00E51D92"/>
    <w:rsid w:val="00E51E4C"/>
    <w:rsid w:val="00E51F5C"/>
    <w:rsid w:val="00E520B6"/>
    <w:rsid w:val="00E52397"/>
    <w:rsid w:val="00E523B8"/>
    <w:rsid w:val="00E527AA"/>
    <w:rsid w:val="00E52B92"/>
    <w:rsid w:val="00E53144"/>
    <w:rsid w:val="00E531F3"/>
    <w:rsid w:val="00E533B2"/>
    <w:rsid w:val="00E5369B"/>
    <w:rsid w:val="00E536AF"/>
    <w:rsid w:val="00E53954"/>
    <w:rsid w:val="00E539B3"/>
    <w:rsid w:val="00E53AEC"/>
    <w:rsid w:val="00E53C44"/>
    <w:rsid w:val="00E53C66"/>
    <w:rsid w:val="00E53DC8"/>
    <w:rsid w:val="00E54067"/>
    <w:rsid w:val="00E542E2"/>
    <w:rsid w:val="00E542EC"/>
    <w:rsid w:val="00E5437D"/>
    <w:rsid w:val="00E54405"/>
    <w:rsid w:val="00E544D2"/>
    <w:rsid w:val="00E547B8"/>
    <w:rsid w:val="00E54840"/>
    <w:rsid w:val="00E549D8"/>
    <w:rsid w:val="00E54A45"/>
    <w:rsid w:val="00E54E79"/>
    <w:rsid w:val="00E54EB6"/>
    <w:rsid w:val="00E54ED9"/>
    <w:rsid w:val="00E54EE9"/>
    <w:rsid w:val="00E55272"/>
    <w:rsid w:val="00E553C4"/>
    <w:rsid w:val="00E556C1"/>
    <w:rsid w:val="00E55D56"/>
    <w:rsid w:val="00E563A6"/>
    <w:rsid w:val="00E5640A"/>
    <w:rsid w:val="00E5643F"/>
    <w:rsid w:val="00E5646A"/>
    <w:rsid w:val="00E566B7"/>
    <w:rsid w:val="00E56810"/>
    <w:rsid w:val="00E568C3"/>
    <w:rsid w:val="00E56A8F"/>
    <w:rsid w:val="00E56B01"/>
    <w:rsid w:val="00E56ED0"/>
    <w:rsid w:val="00E56EE0"/>
    <w:rsid w:val="00E56F2B"/>
    <w:rsid w:val="00E56F4C"/>
    <w:rsid w:val="00E570D2"/>
    <w:rsid w:val="00E575EA"/>
    <w:rsid w:val="00E57888"/>
    <w:rsid w:val="00E57B34"/>
    <w:rsid w:val="00E57C3B"/>
    <w:rsid w:val="00E60031"/>
    <w:rsid w:val="00E60064"/>
    <w:rsid w:val="00E60442"/>
    <w:rsid w:val="00E606F0"/>
    <w:rsid w:val="00E6077B"/>
    <w:rsid w:val="00E609A8"/>
    <w:rsid w:val="00E60C3E"/>
    <w:rsid w:val="00E60EC9"/>
    <w:rsid w:val="00E61230"/>
    <w:rsid w:val="00E6126F"/>
    <w:rsid w:val="00E61279"/>
    <w:rsid w:val="00E6129A"/>
    <w:rsid w:val="00E6164D"/>
    <w:rsid w:val="00E6186B"/>
    <w:rsid w:val="00E61B4C"/>
    <w:rsid w:val="00E61C47"/>
    <w:rsid w:val="00E61C92"/>
    <w:rsid w:val="00E61EF1"/>
    <w:rsid w:val="00E61F5D"/>
    <w:rsid w:val="00E621C5"/>
    <w:rsid w:val="00E62219"/>
    <w:rsid w:val="00E623CF"/>
    <w:rsid w:val="00E6241B"/>
    <w:rsid w:val="00E625D7"/>
    <w:rsid w:val="00E625E8"/>
    <w:rsid w:val="00E62A10"/>
    <w:rsid w:val="00E62B2F"/>
    <w:rsid w:val="00E62E96"/>
    <w:rsid w:val="00E62F2F"/>
    <w:rsid w:val="00E6300D"/>
    <w:rsid w:val="00E63133"/>
    <w:rsid w:val="00E631D2"/>
    <w:rsid w:val="00E632D0"/>
    <w:rsid w:val="00E6333E"/>
    <w:rsid w:val="00E63481"/>
    <w:rsid w:val="00E63539"/>
    <w:rsid w:val="00E63594"/>
    <w:rsid w:val="00E6377E"/>
    <w:rsid w:val="00E63907"/>
    <w:rsid w:val="00E63C59"/>
    <w:rsid w:val="00E63D56"/>
    <w:rsid w:val="00E63DC9"/>
    <w:rsid w:val="00E64100"/>
    <w:rsid w:val="00E64198"/>
    <w:rsid w:val="00E64559"/>
    <w:rsid w:val="00E645DA"/>
    <w:rsid w:val="00E64AEC"/>
    <w:rsid w:val="00E650C6"/>
    <w:rsid w:val="00E656A6"/>
    <w:rsid w:val="00E658A4"/>
    <w:rsid w:val="00E65988"/>
    <w:rsid w:val="00E65A80"/>
    <w:rsid w:val="00E65B40"/>
    <w:rsid w:val="00E65FAE"/>
    <w:rsid w:val="00E663BB"/>
    <w:rsid w:val="00E665E2"/>
    <w:rsid w:val="00E6663D"/>
    <w:rsid w:val="00E66C70"/>
    <w:rsid w:val="00E67075"/>
    <w:rsid w:val="00E672B2"/>
    <w:rsid w:val="00E6761C"/>
    <w:rsid w:val="00E67663"/>
    <w:rsid w:val="00E6770C"/>
    <w:rsid w:val="00E679A7"/>
    <w:rsid w:val="00E67B53"/>
    <w:rsid w:val="00E67C8F"/>
    <w:rsid w:val="00E67CC5"/>
    <w:rsid w:val="00E7019A"/>
    <w:rsid w:val="00E702CE"/>
    <w:rsid w:val="00E7059B"/>
    <w:rsid w:val="00E70781"/>
    <w:rsid w:val="00E709AD"/>
    <w:rsid w:val="00E709D6"/>
    <w:rsid w:val="00E70B0D"/>
    <w:rsid w:val="00E70BAC"/>
    <w:rsid w:val="00E70CD4"/>
    <w:rsid w:val="00E70FF9"/>
    <w:rsid w:val="00E71190"/>
    <w:rsid w:val="00E712D7"/>
    <w:rsid w:val="00E71442"/>
    <w:rsid w:val="00E71666"/>
    <w:rsid w:val="00E71782"/>
    <w:rsid w:val="00E719F4"/>
    <w:rsid w:val="00E71B42"/>
    <w:rsid w:val="00E71CEB"/>
    <w:rsid w:val="00E71EE9"/>
    <w:rsid w:val="00E7200A"/>
    <w:rsid w:val="00E72362"/>
    <w:rsid w:val="00E72447"/>
    <w:rsid w:val="00E7259F"/>
    <w:rsid w:val="00E725E3"/>
    <w:rsid w:val="00E72635"/>
    <w:rsid w:val="00E72844"/>
    <w:rsid w:val="00E72AB6"/>
    <w:rsid w:val="00E72BE9"/>
    <w:rsid w:val="00E72C03"/>
    <w:rsid w:val="00E72C68"/>
    <w:rsid w:val="00E730B3"/>
    <w:rsid w:val="00E730ED"/>
    <w:rsid w:val="00E731D3"/>
    <w:rsid w:val="00E7326B"/>
    <w:rsid w:val="00E733DA"/>
    <w:rsid w:val="00E733DB"/>
    <w:rsid w:val="00E736F7"/>
    <w:rsid w:val="00E73A48"/>
    <w:rsid w:val="00E73AF6"/>
    <w:rsid w:val="00E73C4B"/>
    <w:rsid w:val="00E73C80"/>
    <w:rsid w:val="00E73CA1"/>
    <w:rsid w:val="00E73F8E"/>
    <w:rsid w:val="00E73FB6"/>
    <w:rsid w:val="00E741D7"/>
    <w:rsid w:val="00E74563"/>
    <w:rsid w:val="00E74690"/>
    <w:rsid w:val="00E747A7"/>
    <w:rsid w:val="00E74A12"/>
    <w:rsid w:val="00E74B5D"/>
    <w:rsid w:val="00E74C1A"/>
    <w:rsid w:val="00E74C46"/>
    <w:rsid w:val="00E74E79"/>
    <w:rsid w:val="00E74F09"/>
    <w:rsid w:val="00E75279"/>
    <w:rsid w:val="00E75397"/>
    <w:rsid w:val="00E7547B"/>
    <w:rsid w:val="00E754FD"/>
    <w:rsid w:val="00E7559D"/>
    <w:rsid w:val="00E75617"/>
    <w:rsid w:val="00E757E7"/>
    <w:rsid w:val="00E75A50"/>
    <w:rsid w:val="00E75B5C"/>
    <w:rsid w:val="00E75E74"/>
    <w:rsid w:val="00E75ED9"/>
    <w:rsid w:val="00E75FA9"/>
    <w:rsid w:val="00E760E6"/>
    <w:rsid w:val="00E76152"/>
    <w:rsid w:val="00E7624A"/>
    <w:rsid w:val="00E76AFC"/>
    <w:rsid w:val="00E76B30"/>
    <w:rsid w:val="00E76C1A"/>
    <w:rsid w:val="00E76C7B"/>
    <w:rsid w:val="00E76FF2"/>
    <w:rsid w:val="00E77261"/>
    <w:rsid w:val="00E772D5"/>
    <w:rsid w:val="00E77444"/>
    <w:rsid w:val="00E774A7"/>
    <w:rsid w:val="00E775D3"/>
    <w:rsid w:val="00E7760B"/>
    <w:rsid w:val="00E77919"/>
    <w:rsid w:val="00E77A5C"/>
    <w:rsid w:val="00E77C04"/>
    <w:rsid w:val="00E77ED1"/>
    <w:rsid w:val="00E802AF"/>
    <w:rsid w:val="00E803C2"/>
    <w:rsid w:val="00E80546"/>
    <w:rsid w:val="00E806FB"/>
    <w:rsid w:val="00E80722"/>
    <w:rsid w:val="00E807B4"/>
    <w:rsid w:val="00E80949"/>
    <w:rsid w:val="00E80B8D"/>
    <w:rsid w:val="00E80D5E"/>
    <w:rsid w:val="00E8108D"/>
    <w:rsid w:val="00E81216"/>
    <w:rsid w:val="00E81335"/>
    <w:rsid w:val="00E814D2"/>
    <w:rsid w:val="00E81783"/>
    <w:rsid w:val="00E8187D"/>
    <w:rsid w:val="00E819F1"/>
    <w:rsid w:val="00E81B77"/>
    <w:rsid w:val="00E81D1F"/>
    <w:rsid w:val="00E81EF7"/>
    <w:rsid w:val="00E82217"/>
    <w:rsid w:val="00E8227B"/>
    <w:rsid w:val="00E822EB"/>
    <w:rsid w:val="00E8255A"/>
    <w:rsid w:val="00E828C8"/>
    <w:rsid w:val="00E82909"/>
    <w:rsid w:val="00E829F9"/>
    <w:rsid w:val="00E82A5E"/>
    <w:rsid w:val="00E83338"/>
    <w:rsid w:val="00E838D3"/>
    <w:rsid w:val="00E83CA4"/>
    <w:rsid w:val="00E83E5D"/>
    <w:rsid w:val="00E84129"/>
    <w:rsid w:val="00E843EA"/>
    <w:rsid w:val="00E84595"/>
    <w:rsid w:val="00E84636"/>
    <w:rsid w:val="00E84793"/>
    <w:rsid w:val="00E847BD"/>
    <w:rsid w:val="00E8485D"/>
    <w:rsid w:val="00E84ADF"/>
    <w:rsid w:val="00E84B79"/>
    <w:rsid w:val="00E84E1F"/>
    <w:rsid w:val="00E85003"/>
    <w:rsid w:val="00E8512B"/>
    <w:rsid w:val="00E8521E"/>
    <w:rsid w:val="00E853F7"/>
    <w:rsid w:val="00E85404"/>
    <w:rsid w:val="00E8567D"/>
    <w:rsid w:val="00E856D0"/>
    <w:rsid w:val="00E858D7"/>
    <w:rsid w:val="00E85931"/>
    <w:rsid w:val="00E85A75"/>
    <w:rsid w:val="00E85BFE"/>
    <w:rsid w:val="00E85C5E"/>
    <w:rsid w:val="00E85E1C"/>
    <w:rsid w:val="00E85E7D"/>
    <w:rsid w:val="00E85FC5"/>
    <w:rsid w:val="00E85FD7"/>
    <w:rsid w:val="00E860CB"/>
    <w:rsid w:val="00E861A5"/>
    <w:rsid w:val="00E862B2"/>
    <w:rsid w:val="00E8652E"/>
    <w:rsid w:val="00E86643"/>
    <w:rsid w:val="00E868C1"/>
    <w:rsid w:val="00E86986"/>
    <w:rsid w:val="00E86C2D"/>
    <w:rsid w:val="00E86CC7"/>
    <w:rsid w:val="00E86EA0"/>
    <w:rsid w:val="00E87020"/>
    <w:rsid w:val="00E87314"/>
    <w:rsid w:val="00E877AC"/>
    <w:rsid w:val="00E87871"/>
    <w:rsid w:val="00E90008"/>
    <w:rsid w:val="00E90206"/>
    <w:rsid w:val="00E9052C"/>
    <w:rsid w:val="00E90906"/>
    <w:rsid w:val="00E90938"/>
    <w:rsid w:val="00E90B92"/>
    <w:rsid w:val="00E90C16"/>
    <w:rsid w:val="00E90C79"/>
    <w:rsid w:val="00E90D30"/>
    <w:rsid w:val="00E911EE"/>
    <w:rsid w:val="00E911F6"/>
    <w:rsid w:val="00E91251"/>
    <w:rsid w:val="00E913EF"/>
    <w:rsid w:val="00E91856"/>
    <w:rsid w:val="00E91A8B"/>
    <w:rsid w:val="00E91AA4"/>
    <w:rsid w:val="00E9255A"/>
    <w:rsid w:val="00E927EA"/>
    <w:rsid w:val="00E92A25"/>
    <w:rsid w:val="00E92B47"/>
    <w:rsid w:val="00E92BDF"/>
    <w:rsid w:val="00E92C93"/>
    <w:rsid w:val="00E92F37"/>
    <w:rsid w:val="00E92F84"/>
    <w:rsid w:val="00E93099"/>
    <w:rsid w:val="00E9311A"/>
    <w:rsid w:val="00E931E6"/>
    <w:rsid w:val="00E93218"/>
    <w:rsid w:val="00E93283"/>
    <w:rsid w:val="00E932DF"/>
    <w:rsid w:val="00E9349B"/>
    <w:rsid w:val="00E93731"/>
    <w:rsid w:val="00E93766"/>
    <w:rsid w:val="00E938A8"/>
    <w:rsid w:val="00E93A31"/>
    <w:rsid w:val="00E93B73"/>
    <w:rsid w:val="00E93C9B"/>
    <w:rsid w:val="00E93D90"/>
    <w:rsid w:val="00E93F00"/>
    <w:rsid w:val="00E93FFF"/>
    <w:rsid w:val="00E94017"/>
    <w:rsid w:val="00E9421A"/>
    <w:rsid w:val="00E94494"/>
    <w:rsid w:val="00E94885"/>
    <w:rsid w:val="00E94915"/>
    <w:rsid w:val="00E94AB9"/>
    <w:rsid w:val="00E94C41"/>
    <w:rsid w:val="00E94C85"/>
    <w:rsid w:val="00E955A8"/>
    <w:rsid w:val="00E956A8"/>
    <w:rsid w:val="00E9573F"/>
    <w:rsid w:val="00E95A2A"/>
    <w:rsid w:val="00E95B7C"/>
    <w:rsid w:val="00E96018"/>
    <w:rsid w:val="00E96168"/>
    <w:rsid w:val="00E962E6"/>
    <w:rsid w:val="00E9646A"/>
    <w:rsid w:val="00E96501"/>
    <w:rsid w:val="00E96618"/>
    <w:rsid w:val="00E967D1"/>
    <w:rsid w:val="00E969A2"/>
    <w:rsid w:val="00E96AC2"/>
    <w:rsid w:val="00E96E93"/>
    <w:rsid w:val="00E9722F"/>
    <w:rsid w:val="00E973A8"/>
    <w:rsid w:val="00E974DE"/>
    <w:rsid w:val="00E97994"/>
    <w:rsid w:val="00E97AA8"/>
    <w:rsid w:val="00E97BD2"/>
    <w:rsid w:val="00E97D6B"/>
    <w:rsid w:val="00EA0347"/>
    <w:rsid w:val="00EA048E"/>
    <w:rsid w:val="00EA04B5"/>
    <w:rsid w:val="00EA05A9"/>
    <w:rsid w:val="00EA05FD"/>
    <w:rsid w:val="00EA08AD"/>
    <w:rsid w:val="00EA0AAC"/>
    <w:rsid w:val="00EA0B5E"/>
    <w:rsid w:val="00EA0B63"/>
    <w:rsid w:val="00EA0C3E"/>
    <w:rsid w:val="00EA0F68"/>
    <w:rsid w:val="00EA110F"/>
    <w:rsid w:val="00EA111E"/>
    <w:rsid w:val="00EA11F6"/>
    <w:rsid w:val="00EA128B"/>
    <w:rsid w:val="00EA1358"/>
    <w:rsid w:val="00EA143D"/>
    <w:rsid w:val="00EA15AF"/>
    <w:rsid w:val="00EA15FF"/>
    <w:rsid w:val="00EA1628"/>
    <w:rsid w:val="00EA1827"/>
    <w:rsid w:val="00EA1866"/>
    <w:rsid w:val="00EA1AA5"/>
    <w:rsid w:val="00EA20C7"/>
    <w:rsid w:val="00EA215E"/>
    <w:rsid w:val="00EA216A"/>
    <w:rsid w:val="00EA2191"/>
    <w:rsid w:val="00EA25B1"/>
    <w:rsid w:val="00EA2797"/>
    <w:rsid w:val="00EA27DA"/>
    <w:rsid w:val="00EA2A20"/>
    <w:rsid w:val="00EA2ED0"/>
    <w:rsid w:val="00EA3147"/>
    <w:rsid w:val="00EA3688"/>
    <w:rsid w:val="00EA3710"/>
    <w:rsid w:val="00EA3732"/>
    <w:rsid w:val="00EA3759"/>
    <w:rsid w:val="00EA3A7A"/>
    <w:rsid w:val="00EA3DED"/>
    <w:rsid w:val="00EA3FB7"/>
    <w:rsid w:val="00EA42B7"/>
    <w:rsid w:val="00EA454C"/>
    <w:rsid w:val="00EA47BE"/>
    <w:rsid w:val="00EA4811"/>
    <w:rsid w:val="00EA49E3"/>
    <w:rsid w:val="00EA49F5"/>
    <w:rsid w:val="00EA4AAD"/>
    <w:rsid w:val="00EA4B18"/>
    <w:rsid w:val="00EA4F4D"/>
    <w:rsid w:val="00EA5017"/>
    <w:rsid w:val="00EA5246"/>
    <w:rsid w:val="00EA53A4"/>
    <w:rsid w:val="00EA53BB"/>
    <w:rsid w:val="00EA53EB"/>
    <w:rsid w:val="00EA54F8"/>
    <w:rsid w:val="00EA57A6"/>
    <w:rsid w:val="00EA5831"/>
    <w:rsid w:val="00EA5946"/>
    <w:rsid w:val="00EA5A6F"/>
    <w:rsid w:val="00EA5ADE"/>
    <w:rsid w:val="00EA5BAA"/>
    <w:rsid w:val="00EA5EE4"/>
    <w:rsid w:val="00EA622A"/>
    <w:rsid w:val="00EA6344"/>
    <w:rsid w:val="00EA6435"/>
    <w:rsid w:val="00EA66F1"/>
    <w:rsid w:val="00EA6718"/>
    <w:rsid w:val="00EA678B"/>
    <w:rsid w:val="00EA6A41"/>
    <w:rsid w:val="00EA6C07"/>
    <w:rsid w:val="00EA6CE0"/>
    <w:rsid w:val="00EA6CEE"/>
    <w:rsid w:val="00EA6DD5"/>
    <w:rsid w:val="00EA72A9"/>
    <w:rsid w:val="00EA7641"/>
    <w:rsid w:val="00EA776D"/>
    <w:rsid w:val="00EA7825"/>
    <w:rsid w:val="00EA78AB"/>
    <w:rsid w:val="00EA798E"/>
    <w:rsid w:val="00EA7AA1"/>
    <w:rsid w:val="00EA7B53"/>
    <w:rsid w:val="00EB001E"/>
    <w:rsid w:val="00EB0169"/>
    <w:rsid w:val="00EB019A"/>
    <w:rsid w:val="00EB01C9"/>
    <w:rsid w:val="00EB0390"/>
    <w:rsid w:val="00EB0575"/>
    <w:rsid w:val="00EB07CA"/>
    <w:rsid w:val="00EB0B3F"/>
    <w:rsid w:val="00EB0C83"/>
    <w:rsid w:val="00EB0D67"/>
    <w:rsid w:val="00EB0DB8"/>
    <w:rsid w:val="00EB0F37"/>
    <w:rsid w:val="00EB119A"/>
    <w:rsid w:val="00EB11F3"/>
    <w:rsid w:val="00EB13BA"/>
    <w:rsid w:val="00EB153A"/>
    <w:rsid w:val="00EB1A01"/>
    <w:rsid w:val="00EB1AF6"/>
    <w:rsid w:val="00EB1B30"/>
    <w:rsid w:val="00EB2044"/>
    <w:rsid w:val="00EB20F0"/>
    <w:rsid w:val="00EB2295"/>
    <w:rsid w:val="00EB22A3"/>
    <w:rsid w:val="00EB2347"/>
    <w:rsid w:val="00EB2591"/>
    <w:rsid w:val="00EB2621"/>
    <w:rsid w:val="00EB2937"/>
    <w:rsid w:val="00EB2BE3"/>
    <w:rsid w:val="00EB2D1A"/>
    <w:rsid w:val="00EB2F4F"/>
    <w:rsid w:val="00EB30D9"/>
    <w:rsid w:val="00EB333E"/>
    <w:rsid w:val="00EB3434"/>
    <w:rsid w:val="00EB357F"/>
    <w:rsid w:val="00EB3920"/>
    <w:rsid w:val="00EB3A21"/>
    <w:rsid w:val="00EB3A52"/>
    <w:rsid w:val="00EB3A6D"/>
    <w:rsid w:val="00EB3B20"/>
    <w:rsid w:val="00EB4441"/>
    <w:rsid w:val="00EB456A"/>
    <w:rsid w:val="00EB46CA"/>
    <w:rsid w:val="00EB473E"/>
    <w:rsid w:val="00EB49F4"/>
    <w:rsid w:val="00EB4A0F"/>
    <w:rsid w:val="00EB4A90"/>
    <w:rsid w:val="00EB4B3B"/>
    <w:rsid w:val="00EB4B51"/>
    <w:rsid w:val="00EB4CC0"/>
    <w:rsid w:val="00EB4D79"/>
    <w:rsid w:val="00EB4F42"/>
    <w:rsid w:val="00EB502E"/>
    <w:rsid w:val="00EB50E0"/>
    <w:rsid w:val="00EB5397"/>
    <w:rsid w:val="00EB554D"/>
    <w:rsid w:val="00EB58C0"/>
    <w:rsid w:val="00EB5978"/>
    <w:rsid w:val="00EB5FD0"/>
    <w:rsid w:val="00EB60AE"/>
    <w:rsid w:val="00EB60D0"/>
    <w:rsid w:val="00EB6249"/>
    <w:rsid w:val="00EB63CA"/>
    <w:rsid w:val="00EB63F9"/>
    <w:rsid w:val="00EB6517"/>
    <w:rsid w:val="00EB6869"/>
    <w:rsid w:val="00EB6E38"/>
    <w:rsid w:val="00EB6EC3"/>
    <w:rsid w:val="00EB72B8"/>
    <w:rsid w:val="00EB7326"/>
    <w:rsid w:val="00EB7675"/>
    <w:rsid w:val="00EB77C8"/>
    <w:rsid w:val="00EB77CB"/>
    <w:rsid w:val="00EB784C"/>
    <w:rsid w:val="00EB7855"/>
    <w:rsid w:val="00EB7A00"/>
    <w:rsid w:val="00EB7F42"/>
    <w:rsid w:val="00EC001B"/>
    <w:rsid w:val="00EC052C"/>
    <w:rsid w:val="00EC0699"/>
    <w:rsid w:val="00EC0806"/>
    <w:rsid w:val="00EC09D1"/>
    <w:rsid w:val="00EC0FFF"/>
    <w:rsid w:val="00EC11C7"/>
    <w:rsid w:val="00EC131D"/>
    <w:rsid w:val="00EC1428"/>
    <w:rsid w:val="00EC15A5"/>
    <w:rsid w:val="00EC15BA"/>
    <w:rsid w:val="00EC162C"/>
    <w:rsid w:val="00EC184A"/>
    <w:rsid w:val="00EC193E"/>
    <w:rsid w:val="00EC1A8E"/>
    <w:rsid w:val="00EC1B5F"/>
    <w:rsid w:val="00EC1D67"/>
    <w:rsid w:val="00EC1DB1"/>
    <w:rsid w:val="00EC1EFD"/>
    <w:rsid w:val="00EC1F79"/>
    <w:rsid w:val="00EC2177"/>
    <w:rsid w:val="00EC2193"/>
    <w:rsid w:val="00EC2274"/>
    <w:rsid w:val="00EC2324"/>
    <w:rsid w:val="00EC23FF"/>
    <w:rsid w:val="00EC25DA"/>
    <w:rsid w:val="00EC2BDB"/>
    <w:rsid w:val="00EC2C72"/>
    <w:rsid w:val="00EC2D51"/>
    <w:rsid w:val="00EC2D59"/>
    <w:rsid w:val="00EC2EE4"/>
    <w:rsid w:val="00EC2F1B"/>
    <w:rsid w:val="00EC3075"/>
    <w:rsid w:val="00EC3172"/>
    <w:rsid w:val="00EC3185"/>
    <w:rsid w:val="00EC31FD"/>
    <w:rsid w:val="00EC3215"/>
    <w:rsid w:val="00EC33DC"/>
    <w:rsid w:val="00EC351A"/>
    <w:rsid w:val="00EC365C"/>
    <w:rsid w:val="00EC38AE"/>
    <w:rsid w:val="00EC3A46"/>
    <w:rsid w:val="00EC3DA0"/>
    <w:rsid w:val="00EC3DA6"/>
    <w:rsid w:val="00EC3FD8"/>
    <w:rsid w:val="00EC4143"/>
    <w:rsid w:val="00EC437E"/>
    <w:rsid w:val="00EC4423"/>
    <w:rsid w:val="00EC45B5"/>
    <w:rsid w:val="00EC48B0"/>
    <w:rsid w:val="00EC4A20"/>
    <w:rsid w:val="00EC4BF4"/>
    <w:rsid w:val="00EC4E2D"/>
    <w:rsid w:val="00EC4E57"/>
    <w:rsid w:val="00EC51A9"/>
    <w:rsid w:val="00EC5224"/>
    <w:rsid w:val="00EC52E4"/>
    <w:rsid w:val="00EC5331"/>
    <w:rsid w:val="00EC5372"/>
    <w:rsid w:val="00EC5494"/>
    <w:rsid w:val="00EC5711"/>
    <w:rsid w:val="00EC584D"/>
    <w:rsid w:val="00EC58F8"/>
    <w:rsid w:val="00EC5A62"/>
    <w:rsid w:val="00EC5B8A"/>
    <w:rsid w:val="00EC5E5E"/>
    <w:rsid w:val="00EC5F71"/>
    <w:rsid w:val="00EC5FA8"/>
    <w:rsid w:val="00EC5FB8"/>
    <w:rsid w:val="00EC61B8"/>
    <w:rsid w:val="00EC628B"/>
    <w:rsid w:val="00EC637C"/>
    <w:rsid w:val="00EC638A"/>
    <w:rsid w:val="00EC64E3"/>
    <w:rsid w:val="00EC693F"/>
    <w:rsid w:val="00EC6AF6"/>
    <w:rsid w:val="00EC6BAF"/>
    <w:rsid w:val="00EC6BE6"/>
    <w:rsid w:val="00EC6D38"/>
    <w:rsid w:val="00EC7053"/>
    <w:rsid w:val="00EC7109"/>
    <w:rsid w:val="00EC7180"/>
    <w:rsid w:val="00EC719E"/>
    <w:rsid w:val="00EC7224"/>
    <w:rsid w:val="00EC72DB"/>
    <w:rsid w:val="00EC754A"/>
    <w:rsid w:val="00EC77B9"/>
    <w:rsid w:val="00EC7840"/>
    <w:rsid w:val="00EC7AF2"/>
    <w:rsid w:val="00EC7BFD"/>
    <w:rsid w:val="00EC7F12"/>
    <w:rsid w:val="00ED000D"/>
    <w:rsid w:val="00ED00D5"/>
    <w:rsid w:val="00ED0189"/>
    <w:rsid w:val="00ED0801"/>
    <w:rsid w:val="00ED0BE4"/>
    <w:rsid w:val="00ED0FFE"/>
    <w:rsid w:val="00ED1854"/>
    <w:rsid w:val="00ED1878"/>
    <w:rsid w:val="00ED18B9"/>
    <w:rsid w:val="00ED1BA9"/>
    <w:rsid w:val="00ED1DDF"/>
    <w:rsid w:val="00ED1EA3"/>
    <w:rsid w:val="00ED1EAB"/>
    <w:rsid w:val="00ED226A"/>
    <w:rsid w:val="00ED2524"/>
    <w:rsid w:val="00ED28CE"/>
    <w:rsid w:val="00ED2B0C"/>
    <w:rsid w:val="00ED2BC9"/>
    <w:rsid w:val="00ED2FD4"/>
    <w:rsid w:val="00ED302E"/>
    <w:rsid w:val="00ED31E3"/>
    <w:rsid w:val="00ED3265"/>
    <w:rsid w:val="00ED32B1"/>
    <w:rsid w:val="00ED3433"/>
    <w:rsid w:val="00ED34FF"/>
    <w:rsid w:val="00ED36EB"/>
    <w:rsid w:val="00ED37EB"/>
    <w:rsid w:val="00ED3CEB"/>
    <w:rsid w:val="00ED3EDC"/>
    <w:rsid w:val="00ED3F76"/>
    <w:rsid w:val="00ED4037"/>
    <w:rsid w:val="00ED411E"/>
    <w:rsid w:val="00ED4528"/>
    <w:rsid w:val="00ED455F"/>
    <w:rsid w:val="00ED4710"/>
    <w:rsid w:val="00ED48BE"/>
    <w:rsid w:val="00ED4EBB"/>
    <w:rsid w:val="00ED4F06"/>
    <w:rsid w:val="00ED4F42"/>
    <w:rsid w:val="00ED5207"/>
    <w:rsid w:val="00ED532E"/>
    <w:rsid w:val="00ED55D1"/>
    <w:rsid w:val="00ED5887"/>
    <w:rsid w:val="00ED5A33"/>
    <w:rsid w:val="00ED5F17"/>
    <w:rsid w:val="00ED60D6"/>
    <w:rsid w:val="00ED6140"/>
    <w:rsid w:val="00ED6647"/>
    <w:rsid w:val="00ED6667"/>
    <w:rsid w:val="00ED6771"/>
    <w:rsid w:val="00ED6C2D"/>
    <w:rsid w:val="00ED71B2"/>
    <w:rsid w:val="00ED735C"/>
    <w:rsid w:val="00ED7497"/>
    <w:rsid w:val="00ED7673"/>
    <w:rsid w:val="00ED78C4"/>
    <w:rsid w:val="00ED7AD0"/>
    <w:rsid w:val="00ED7E71"/>
    <w:rsid w:val="00EE025A"/>
    <w:rsid w:val="00EE0293"/>
    <w:rsid w:val="00EE0325"/>
    <w:rsid w:val="00EE0510"/>
    <w:rsid w:val="00EE07F1"/>
    <w:rsid w:val="00EE0CA6"/>
    <w:rsid w:val="00EE0E3D"/>
    <w:rsid w:val="00EE0E5C"/>
    <w:rsid w:val="00EE0FF3"/>
    <w:rsid w:val="00EE1108"/>
    <w:rsid w:val="00EE116B"/>
    <w:rsid w:val="00EE12B2"/>
    <w:rsid w:val="00EE1408"/>
    <w:rsid w:val="00EE17C4"/>
    <w:rsid w:val="00EE17CD"/>
    <w:rsid w:val="00EE1C2F"/>
    <w:rsid w:val="00EE1F8E"/>
    <w:rsid w:val="00EE203D"/>
    <w:rsid w:val="00EE20E0"/>
    <w:rsid w:val="00EE2127"/>
    <w:rsid w:val="00EE21E4"/>
    <w:rsid w:val="00EE230A"/>
    <w:rsid w:val="00EE2628"/>
    <w:rsid w:val="00EE26C6"/>
    <w:rsid w:val="00EE27CD"/>
    <w:rsid w:val="00EE27EE"/>
    <w:rsid w:val="00EE27F3"/>
    <w:rsid w:val="00EE28DF"/>
    <w:rsid w:val="00EE2CA7"/>
    <w:rsid w:val="00EE2D6E"/>
    <w:rsid w:val="00EE32EB"/>
    <w:rsid w:val="00EE3422"/>
    <w:rsid w:val="00EE3469"/>
    <w:rsid w:val="00EE34CB"/>
    <w:rsid w:val="00EE3788"/>
    <w:rsid w:val="00EE38EC"/>
    <w:rsid w:val="00EE3C90"/>
    <w:rsid w:val="00EE3FF6"/>
    <w:rsid w:val="00EE4027"/>
    <w:rsid w:val="00EE4201"/>
    <w:rsid w:val="00EE42E0"/>
    <w:rsid w:val="00EE4399"/>
    <w:rsid w:val="00EE4441"/>
    <w:rsid w:val="00EE44A2"/>
    <w:rsid w:val="00EE466D"/>
    <w:rsid w:val="00EE473B"/>
    <w:rsid w:val="00EE4992"/>
    <w:rsid w:val="00EE4B8A"/>
    <w:rsid w:val="00EE4C8A"/>
    <w:rsid w:val="00EE4CDD"/>
    <w:rsid w:val="00EE4F6F"/>
    <w:rsid w:val="00EE4FD3"/>
    <w:rsid w:val="00EE515D"/>
    <w:rsid w:val="00EE5294"/>
    <w:rsid w:val="00EE537C"/>
    <w:rsid w:val="00EE53A6"/>
    <w:rsid w:val="00EE5593"/>
    <w:rsid w:val="00EE55B3"/>
    <w:rsid w:val="00EE5754"/>
    <w:rsid w:val="00EE5779"/>
    <w:rsid w:val="00EE578C"/>
    <w:rsid w:val="00EE5795"/>
    <w:rsid w:val="00EE5981"/>
    <w:rsid w:val="00EE5ECC"/>
    <w:rsid w:val="00EE5FCC"/>
    <w:rsid w:val="00EE6160"/>
    <w:rsid w:val="00EE634A"/>
    <w:rsid w:val="00EE651A"/>
    <w:rsid w:val="00EE654E"/>
    <w:rsid w:val="00EE6623"/>
    <w:rsid w:val="00EE69BD"/>
    <w:rsid w:val="00EE6A3D"/>
    <w:rsid w:val="00EE6F6F"/>
    <w:rsid w:val="00EE70A2"/>
    <w:rsid w:val="00EE70B4"/>
    <w:rsid w:val="00EE738C"/>
    <w:rsid w:val="00EE7499"/>
    <w:rsid w:val="00EE74A8"/>
    <w:rsid w:val="00EE74BD"/>
    <w:rsid w:val="00EE7630"/>
    <w:rsid w:val="00EE771D"/>
    <w:rsid w:val="00EE7739"/>
    <w:rsid w:val="00EE7880"/>
    <w:rsid w:val="00EE78BF"/>
    <w:rsid w:val="00EE79B0"/>
    <w:rsid w:val="00EE79F2"/>
    <w:rsid w:val="00EE7AFC"/>
    <w:rsid w:val="00EE7D25"/>
    <w:rsid w:val="00EE7EA3"/>
    <w:rsid w:val="00EF0212"/>
    <w:rsid w:val="00EF0265"/>
    <w:rsid w:val="00EF0364"/>
    <w:rsid w:val="00EF0397"/>
    <w:rsid w:val="00EF03DD"/>
    <w:rsid w:val="00EF064C"/>
    <w:rsid w:val="00EF083A"/>
    <w:rsid w:val="00EF09E5"/>
    <w:rsid w:val="00EF0AD8"/>
    <w:rsid w:val="00EF0C97"/>
    <w:rsid w:val="00EF0D16"/>
    <w:rsid w:val="00EF0DA9"/>
    <w:rsid w:val="00EF0F95"/>
    <w:rsid w:val="00EF10B6"/>
    <w:rsid w:val="00EF127D"/>
    <w:rsid w:val="00EF154C"/>
    <w:rsid w:val="00EF1947"/>
    <w:rsid w:val="00EF19C6"/>
    <w:rsid w:val="00EF1A60"/>
    <w:rsid w:val="00EF1AEE"/>
    <w:rsid w:val="00EF1B34"/>
    <w:rsid w:val="00EF1CF9"/>
    <w:rsid w:val="00EF1E1A"/>
    <w:rsid w:val="00EF1F93"/>
    <w:rsid w:val="00EF2169"/>
    <w:rsid w:val="00EF22E3"/>
    <w:rsid w:val="00EF2C77"/>
    <w:rsid w:val="00EF2DF4"/>
    <w:rsid w:val="00EF2EBC"/>
    <w:rsid w:val="00EF31C2"/>
    <w:rsid w:val="00EF31C8"/>
    <w:rsid w:val="00EF3412"/>
    <w:rsid w:val="00EF3481"/>
    <w:rsid w:val="00EF37BF"/>
    <w:rsid w:val="00EF39D4"/>
    <w:rsid w:val="00EF3A07"/>
    <w:rsid w:val="00EF3A9A"/>
    <w:rsid w:val="00EF44E8"/>
    <w:rsid w:val="00EF4550"/>
    <w:rsid w:val="00EF4568"/>
    <w:rsid w:val="00EF4942"/>
    <w:rsid w:val="00EF4A01"/>
    <w:rsid w:val="00EF4DE3"/>
    <w:rsid w:val="00EF4F70"/>
    <w:rsid w:val="00EF4FD0"/>
    <w:rsid w:val="00EF5015"/>
    <w:rsid w:val="00EF5114"/>
    <w:rsid w:val="00EF53DB"/>
    <w:rsid w:val="00EF5463"/>
    <w:rsid w:val="00EF553B"/>
    <w:rsid w:val="00EF556E"/>
    <w:rsid w:val="00EF57DB"/>
    <w:rsid w:val="00EF57E4"/>
    <w:rsid w:val="00EF5A41"/>
    <w:rsid w:val="00EF5B88"/>
    <w:rsid w:val="00EF5C30"/>
    <w:rsid w:val="00EF5D53"/>
    <w:rsid w:val="00EF5E95"/>
    <w:rsid w:val="00EF63B6"/>
    <w:rsid w:val="00EF63D4"/>
    <w:rsid w:val="00EF656E"/>
    <w:rsid w:val="00EF671B"/>
    <w:rsid w:val="00EF677D"/>
    <w:rsid w:val="00EF6AF3"/>
    <w:rsid w:val="00EF6BA3"/>
    <w:rsid w:val="00EF6CD5"/>
    <w:rsid w:val="00EF6F41"/>
    <w:rsid w:val="00EF73CE"/>
    <w:rsid w:val="00EF7693"/>
    <w:rsid w:val="00EF7A2D"/>
    <w:rsid w:val="00EF7AB1"/>
    <w:rsid w:val="00EF7B0D"/>
    <w:rsid w:val="00EF7D5B"/>
    <w:rsid w:val="00EF7E30"/>
    <w:rsid w:val="00EF7EC5"/>
    <w:rsid w:val="00EF7FBC"/>
    <w:rsid w:val="00F000E0"/>
    <w:rsid w:val="00F00251"/>
    <w:rsid w:val="00F002B6"/>
    <w:rsid w:val="00F00349"/>
    <w:rsid w:val="00F004A8"/>
    <w:rsid w:val="00F00634"/>
    <w:rsid w:val="00F007CC"/>
    <w:rsid w:val="00F00992"/>
    <w:rsid w:val="00F00A8F"/>
    <w:rsid w:val="00F00F63"/>
    <w:rsid w:val="00F01073"/>
    <w:rsid w:val="00F012FA"/>
    <w:rsid w:val="00F0140E"/>
    <w:rsid w:val="00F0141E"/>
    <w:rsid w:val="00F01504"/>
    <w:rsid w:val="00F0184C"/>
    <w:rsid w:val="00F01A38"/>
    <w:rsid w:val="00F01B11"/>
    <w:rsid w:val="00F01B46"/>
    <w:rsid w:val="00F01CBE"/>
    <w:rsid w:val="00F01ED7"/>
    <w:rsid w:val="00F01FED"/>
    <w:rsid w:val="00F0206F"/>
    <w:rsid w:val="00F0226B"/>
    <w:rsid w:val="00F0271A"/>
    <w:rsid w:val="00F027E0"/>
    <w:rsid w:val="00F02D83"/>
    <w:rsid w:val="00F02E79"/>
    <w:rsid w:val="00F02E81"/>
    <w:rsid w:val="00F02EF1"/>
    <w:rsid w:val="00F03000"/>
    <w:rsid w:val="00F0329D"/>
    <w:rsid w:val="00F032E0"/>
    <w:rsid w:val="00F03393"/>
    <w:rsid w:val="00F0359F"/>
    <w:rsid w:val="00F037CD"/>
    <w:rsid w:val="00F037E6"/>
    <w:rsid w:val="00F0380E"/>
    <w:rsid w:val="00F0396B"/>
    <w:rsid w:val="00F039F6"/>
    <w:rsid w:val="00F03A36"/>
    <w:rsid w:val="00F03B23"/>
    <w:rsid w:val="00F03B62"/>
    <w:rsid w:val="00F03CFF"/>
    <w:rsid w:val="00F03F87"/>
    <w:rsid w:val="00F03F92"/>
    <w:rsid w:val="00F04174"/>
    <w:rsid w:val="00F04378"/>
    <w:rsid w:val="00F0461C"/>
    <w:rsid w:val="00F0494F"/>
    <w:rsid w:val="00F049CE"/>
    <w:rsid w:val="00F05120"/>
    <w:rsid w:val="00F052BB"/>
    <w:rsid w:val="00F0544C"/>
    <w:rsid w:val="00F05907"/>
    <w:rsid w:val="00F05BD1"/>
    <w:rsid w:val="00F05EC0"/>
    <w:rsid w:val="00F0626E"/>
    <w:rsid w:val="00F06396"/>
    <w:rsid w:val="00F063FD"/>
    <w:rsid w:val="00F0676B"/>
    <w:rsid w:val="00F070AB"/>
    <w:rsid w:val="00F070CE"/>
    <w:rsid w:val="00F07553"/>
    <w:rsid w:val="00F07892"/>
    <w:rsid w:val="00F07B53"/>
    <w:rsid w:val="00F07C94"/>
    <w:rsid w:val="00F07D77"/>
    <w:rsid w:val="00F07DCE"/>
    <w:rsid w:val="00F10185"/>
    <w:rsid w:val="00F101CB"/>
    <w:rsid w:val="00F10386"/>
    <w:rsid w:val="00F1077D"/>
    <w:rsid w:val="00F10880"/>
    <w:rsid w:val="00F1093F"/>
    <w:rsid w:val="00F10AAD"/>
    <w:rsid w:val="00F10B1D"/>
    <w:rsid w:val="00F10C11"/>
    <w:rsid w:val="00F10F5F"/>
    <w:rsid w:val="00F11018"/>
    <w:rsid w:val="00F111C1"/>
    <w:rsid w:val="00F11500"/>
    <w:rsid w:val="00F1155C"/>
    <w:rsid w:val="00F115C3"/>
    <w:rsid w:val="00F11AE0"/>
    <w:rsid w:val="00F11BFD"/>
    <w:rsid w:val="00F11C4B"/>
    <w:rsid w:val="00F11C85"/>
    <w:rsid w:val="00F11CFB"/>
    <w:rsid w:val="00F12148"/>
    <w:rsid w:val="00F123E5"/>
    <w:rsid w:val="00F124DA"/>
    <w:rsid w:val="00F12609"/>
    <w:rsid w:val="00F12664"/>
    <w:rsid w:val="00F12681"/>
    <w:rsid w:val="00F126D6"/>
    <w:rsid w:val="00F1277C"/>
    <w:rsid w:val="00F12A09"/>
    <w:rsid w:val="00F12BAF"/>
    <w:rsid w:val="00F12E1F"/>
    <w:rsid w:val="00F12F6C"/>
    <w:rsid w:val="00F13331"/>
    <w:rsid w:val="00F133BD"/>
    <w:rsid w:val="00F1378B"/>
    <w:rsid w:val="00F13ACC"/>
    <w:rsid w:val="00F13B5D"/>
    <w:rsid w:val="00F13E43"/>
    <w:rsid w:val="00F14028"/>
    <w:rsid w:val="00F1426D"/>
    <w:rsid w:val="00F14320"/>
    <w:rsid w:val="00F143A4"/>
    <w:rsid w:val="00F143C2"/>
    <w:rsid w:val="00F143F0"/>
    <w:rsid w:val="00F14471"/>
    <w:rsid w:val="00F144D8"/>
    <w:rsid w:val="00F14583"/>
    <w:rsid w:val="00F145E6"/>
    <w:rsid w:val="00F1466A"/>
    <w:rsid w:val="00F1491E"/>
    <w:rsid w:val="00F149E9"/>
    <w:rsid w:val="00F14AF4"/>
    <w:rsid w:val="00F14EBD"/>
    <w:rsid w:val="00F14F32"/>
    <w:rsid w:val="00F15264"/>
    <w:rsid w:val="00F15345"/>
    <w:rsid w:val="00F153E5"/>
    <w:rsid w:val="00F153E9"/>
    <w:rsid w:val="00F15745"/>
    <w:rsid w:val="00F1579C"/>
    <w:rsid w:val="00F158F7"/>
    <w:rsid w:val="00F15C62"/>
    <w:rsid w:val="00F15C72"/>
    <w:rsid w:val="00F15F30"/>
    <w:rsid w:val="00F160CD"/>
    <w:rsid w:val="00F16209"/>
    <w:rsid w:val="00F1635C"/>
    <w:rsid w:val="00F16826"/>
    <w:rsid w:val="00F168EF"/>
    <w:rsid w:val="00F16B71"/>
    <w:rsid w:val="00F16E7A"/>
    <w:rsid w:val="00F16E81"/>
    <w:rsid w:val="00F17328"/>
    <w:rsid w:val="00F1735D"/>
    <w:rsid w:val="00F173D2"/>
    <w:rsid w:val="00F17533"/>
    <w:rsid w:val="00F175D2"/>
    <w:rsid w:val="00F17656"/>
    <w:rsid w:val="00F1778A"/>
    <w:rsid w:val="00F177E4"/>
    <w:rsid w:val="00F1787F"/>
    <w:rsid w:val="00F17926"/>
    <w:rsid w:val="00F17BEC"/>
    <w:rsid w:val="00F17F37"/>
    <w:rsid w:val="00F17FAA"/>
    <w:rsid w:val="00F2029B"/>
    <w:rsid w:val="00F202E8"/>
    <w:rsid w:val="00F20689"/>
    <w:rsid w:val="00F20A15"/>
    <w:rsid w:val="00F20BB4"/>
    <w:rsid w:val="00F20F82"/>
    <w:rsid w:val="00F21031"/>
    <w:rsid w:val="00F2108B"/>
    <w:rsid w:val="00F2125F"/>
    <w:rsid w:val="00F213EC"/>
    <w:rsid w:val="00F21531"/>
    <w:rsid w:val="00F217C1"/>
    <w:rsid w:val="00F21AC2"/>
    <w:rsid w:val="00F21C3D"/>
    <w:rsid w:val="00F21DBC"/>
    <w:rsid w:val="00F21F99"/>
    <w:rsid w:val="00F222C8"/>
    <w:rsid w:val="00F22393"/>
    <w:rsid w:val="00F223D5"/>
    <w:rsid w:val="00F2252A"/>
    <w:rsid w:val="00F225C2"/>
    <w:rsid w:val="00F22A1A"/>
    <w:rsid w:val="00F22ED1"/>
    <w:rsid w:val="00F22F57"/>
    <w:rsid w:val="00F23019"/>
    <w:rsid w:val="00F2308F"/>
    <w:rsid w:val="00F23132"/>
    <w:rsid w:val="00F2315D"/>
    <w:rsid w:val="00F23172"/>
    <w:rsid w:val="00F233B8"/>
    <w:rsid w:val="00F2364F"/>
    <w:rsid w:val="00F239D7"/>
    <w:rsid w:val="00F24297"/>
    <w:rsid w:val="00F243B4"/>
    <w:rsid w:val="00F244EB"/>
    <w:rsid w:val="00F24571"/>
    <w:rsid w:val="00F24785"/>
    <w:rsid w:val="00F24A0F"/>
    <w:rsid w:val="00F24A20"/>
    <w:rsid w:val="00F24BF2"/>
    <w:rsid w:val="00F24C2F"/>
    <w:rsid w:val="00F24F22"/>
    <w:rsid w:val="00F24F7E"/>
    <w:rsid w:val="00F24F87"/>
    <w:rsid w:val="00F255BD"/>
    <w:rsid w:val="00F2581D"/>
    <w:rsid w:val="00F25C22"/>
    <w:rsid w:val="00F2600B"/>
    <w:rsid w:val="00F260F8"/>
    <w:rsid w:val="00F267AB"/>
    <w:rsid w:val="00F268DD"/>
    <w:rsid w:val="00F26C15"/>
    <w:rsid w:val="00F276E3"/>
    <w:rsid w:val="00F278CB"/>
    <w:rsid w:val="00F27B72"/>
    <w:rsid w:val="00F27D0B"/>
    <w:rsid w:val="00F27D0E"/>
    <w:rsid w:val="00F27F09"/>
    <w:rsid w:val="00F27FCE"/>
    <w:rsid w:val="00F304A6"/>
    <w:rsid w:val="00F308A9"/>
    <w:rsid w:val="00F30968"/>
    <w:rsid w:val="00F30D4C"/>
    <w:rsid w:val="00F30F26"/>
    <w:rsid w:val="00F3107D"/>
    <w:rsid w:val="00F31632"/>
    <w:rsid w:val="00F318EE"/>
    <w:rsid w:val="00F31ACD"/>
    <w:rsid w:val="00F31B66"/>
    <w:rsid w:val="00F31E4B"/>
    <w:rsid w:val="00F31FD2"/>
    <w:rsid w:val="00F3210E"/>
    <w:rsid w:val="00F321EF"/>
    <w:rsid w:val="00F321F4"/>
    <w:rsid w:val="00F3264D"/>
    <w:rsid w:val="00F3266D"/>
    <w:rsid w:val="00F3275C"/>
    <w:rsid w:val="00F32779"/>
    <w:rsid w:val="00F32A90"/>
    <w:rsid w:val="00F32ACC"/>
    <w:rsid w:val="00F32CCC"/>
    <w:rsid w:val="00F32EBA"/>
    <w:rsid w:val="00F3300F"/>
    <w:rsid w:val="00F33075"/>
    <w:rsid w:val="00F330F7"/>
    <w:rsid w:val="00F331B2"/>
    <w:rsid w:val="00F33330"/>
    <w:rsid w:val="00F3338E"/>
    <w:rsid w:val="00F334E1"/>
    <w:rsid w:val="00F33692"/>
    <w:rsid w:val="00F336AF"/>
    <w:rsid w:val="00F33B58"/>
    <w:rsid w:val="00F33F25"/>
    <w:rsid w:val="00F33F2A"/>
    <w:rsid w:val="00F34172"/>
    <w:rsid w:val="00F34461"/>
    <w:rsid w:val="00F346A9"/>
    <w:rsid w:val="00F34701"/>
    <w:rsid w:val="00F34828"/>
    <w:rsid w:val="00F3494B"/>
    <w:rsid w:val="00F34EA4"/>
    <w:rsid w:val="00F34ED0"/>
    <w:rsid w:val="00F35172"/>
    <w:rsid w:val="00F3525C"/>
    <w:rsid w:val="00F35775"/>
    <w:rsid w:val="00F357D9"/>
    <w:rsid w:val="00F35A93"/>
    <w:rsid w:val="00F35B5D"/>
    <w:rsid w:val="00F35BB9"/>
    <w:rsid w:val="00F35C98"/>
    <w:rsid w:val="00F35E11"/>
    <w:rsid w:val="00F35F70"/>
    <w:rsid w:val="00F35F9F"/>
    <w:rsid w:val="00F361D1"/>
    <w:rsid w:val="00F363D6"/>
    <w:rsid w:val="00F366FA"/>
    <w:rsid w:val="00F36728"/>
    <w:rsid w:val="00F369D3"/>
    <w:rsid w:val="00F36A77"/>
    <w:rsid w:val="00F36ACC"/>
    <w:rsid w:val="00F36BB9"/>
    <w:rsid w:val="00F36FEA"/>
    <w:rsid w:val="00F37420"/>
    <w:rsid w:val="00F3749D"/>
    <w:rsid w:val="00F3762F"/>
    <w:rsid w:val="00F376B8"/>
    <w:rsid w:val="00F3796A"/>
    <w:rsid w:val="00F379AA"/>
    <w:rsid w:val="00F37B03"/>
    <w:rsid w:val="00F37F2B"/>
    <w:rsid w:val="00F4059B"/>
    <w:rsid w:val="00F405E4"/>
    <w:rsid w:val="00F407F0"/>
    <w:rsid w:val="00F40897"/>
    <w:rsid w:val="00F409C7"/>
    <w:rsid w:val="00F40B8A"/>
    <w:rsid w:val="00F40BCC"/>
    <w:rsid w:val="00F40E1C"/>
    <w:rsid w:val="00F40EE3"/>
    <w:rsid w:val="00F41085"/>
    <w:rsid w:val="00F410EC"/>
    <w:rsid w:val="00F412FC"/>
    <w:rsid w:val="00F4146D"/>
    <w:rsid w:val="00F415EE"/>
    <w:rsid w:val="00F416BB"/>
    <w:rsid w:val="00F418BD"/>
    <w:rsid w:val="00F41D03"/>
    <w:rsid w:val="00F41E17"/>
    <w:rsid w:val="00F42339"/>
    <w:rsid w:val="00F4243E"/>
    <w:rsid w:val="00F424FA"/>
    <w:rsid w:val="00F42675"/>
    <w:rsid w:val="00F42A3C"/>
    <w:rsid w:val="00F42B0C"/>
    <w:rsid w:val="00F42B2E"/>
    <w:rsid w:val="00F42B62"/>
    <w:rsid w:val="00F43066"/>
    <w:rsid w:val="00F430E1"/>
    <w:rsid w:val="00F4327E"/>
    <w:rsid w:val="00F43296"/>
    <w:rsid w:val="00F43502"/>
    <w:rsid w:val="00F4362A"/>
    <w:rsid w:val="00F43901"/>
    <w:rsid w:val="00F43ABD"/>
    <w:rsid w:val="00F43BB1"/>
    <w:rsid w:val="00F43E7C"/>
    <w:rsid w:val="00F43F83"/>
    <w:rsid w:val="00F448C7"/>
    <w:rsid w:val="00F44C9B"/>
    <w:rsid w:val="00F44E88"/>
    <w:rsid w:val="00F45071"/>
    <w:rsid w:val="00F45263"/>
    <w:rsid w:val="00F45271"/>
    <w:rsid w:val="00F45409"/>
    <w:rsid w:val="00F455EA"/>
    <w:rsid w:val="00F45784"/>
    <w:rsid w:val="00F45A83"/>
    <w:rsid w:val="00F46088"/>
    <w:rsid w:val="00F46259"/>
    <w:rsid w:val="00F46275"/>
    <w:rsid w:val="00F46403"/>
    <w:rsid w:val="00F46408"/>
    <w:rsid w:val="00F46676"/>
    <w:rsid w:val="00F466B6"/>
    <w:rsid w:val="00F467CA"/>
    <w:rsid w:val="00F468D1"/>
    <w:rsid w:val="00F468D9"/>
    <w:rsid w:val="00F469FC"/>
    <w:rsid w:val="00F46E79"/>
    <w:rsid w:val="00F46F24"/>
    <w:rsid w:val="00F47445"/>
    <w:rsid w:val="00F47708"/>
    <w:rsid w:val="00F477D8"/>
    <w:rsid w:val="00F4782D"/>
    <w:rsid w:val="00F478C1"/>
    <w:rsid w:val="00F47946"/>
    <w:rsid w:val="00F47AAE"/>
    <w:rsid w:val="00F47C0F"/>
    <w:rsid w:val="00F47C28"/>
    <w:rsid w:val="00F47DC4"/>
    <w:rsid w:val="00F47DD0"/>
    <w:rsid w:val="00F50200"/>
    <w:rsid w:val="00F503B7"/>
    <w:rsid w:val="00F5053D"/>
    <w:rsid w:val="00F50795"/>
    <w:rsid w:val="00F50CFD"/>
    <w:rsid w:val="00F50E35"/>
    <w:rsid w:val="00F50FF9"/>
    <w:rsid w:val="00F515DB"/>
    <w:rsid w:val="00F51AC3"/>
    <w:rsid w:val="00F51B1C"/>
    <w:rsid w:val="00F51C30"/>
    <w:rsid w:val="00F51C48"/>
    <w:rsid w:val="00F51E68"/>
    <w:rsid w:val="00F51E6C"/>
    <w:rsid w:val="00F51F94"/>
    <w:rsid w:val="00F51FFE"/>
    <w:rsid w:val="00F521B5"/>
    <w:rsid w:val="00F52263"/>
    <w:rsid w:val="00F52264"/>
    <w:rsid w:val="00F5257C"/>
    <w:rsid w:val="00F5265C"/>
    <w:rsid w:val="00F52734"/>
    <w:rsid w:val="00F52BF8"/>
    <w:rsid w:val="00F52C6E"/>
    <w:rsid w:val="00F52D27"/>
    <w:rsid w:val="00F53274"/>
    <w:rsid w:val="00F53276"/>
    <w:rsid w:val="00F53333"/>
    <w:rsid w:val="00F534E0"/>
    <w:rsid w:val="00F536A6"/>
    <w:rsid w:val="00F5398B"/>
    <w:rsid w:val="00F53A4D"/>
    <w:rsid w:val="00F53B21"/>
    <w:rsid w:val="00F53CE1"/>
    <w:rsid w:val="00F53F8B"/>
    <w:rsid w:val="00F5414A"/>
    <w:rsid w:val="00F54453"/>
    <w:rsid w:val="00F547FF"/>
    <w:rsid w:val="00F548C0"/>
    <w:rsid w:val="00F54992"/>
    <w:rsid w:val="00F549F9"/>
    <w:rsid w:val="00F54A56"/>
    <w:rsid w:val="00F54B80"/>
    <w:rsid w:val="00F54BE7"/>
    <w:rsid w:val="00F54C71"/>
    <w:rsid w:val="00F54F36"/>
    <w:rsid w:val="00F54FB9"/>
    <w:rsid w:val="00F55308"/>
    <w:rsid w:val="00F5549B"/>
    <w:rsid w:val="00F557AC"/>
    <w:rsid w:val="00F557C1"/>
    <w:rsid w:val="00F557FA"/>
    <w:rsid w:val="00F558AC"/>
    <w:rsid w:val="00F55979"/>
    <w:rsid w:val="00F55A08"/>
    <w:rsid w:val="00F55AA4"/>
    <w:rsid w:val="00F560F9"/>
    <w:rsid w:val="00F56145"/>
    <w:rsid w:val="00F561CE"/>
    <w:rsid w:val="00F565AC"/>
    <w:rsid w:val="00F56865"/>
    <w:rsid w:val="00F572F7"/>
    <w:rsid w:val="00F5792C"/>
    <w:rsid w:val="00F57F26"/>
    <w:rsid w:val="00F60185"/>
    <w:rsid w:val="00F604E9"/>
    <w:rsid w:val="00F608E3"/>
    <w:rsid w:val="00F60980"/>
    <w:rsid w:val="00F60BEB"/>
    <w:rsid w:val="00F60C2A"/>
    <w:rsid w:val="00F60C3D"/>
    <w:rsid w:val="00F60D1E"/>
    <w:rsid w:val="00F6111B"/>
    <w:rsid w:val="00F6150A"/>
    <w:rsid w:val="00F617AF"/>
    <w:rsid w:val="00F618DF"/>
    <w:rsid w:val="00F61B76"/>
    <w:rsid w:val="00F61DEE"/>
    <w:rsid w:val="00F61E26"/>
    <w:rsid w:val="00F61E2E"/>
    <w:rsid w:val="00F61F1F"/>
    <w:rsid w:val="00F62119"/>
    <w:rsid w:val="00F6252A"/>
    <w:rsid w:val="00F6272F"/>
    <w:rsid w:val="00F6277B"/>
    <w:rsid w:val="00F6292A"/>
    <w:rsid w:val="00F62A1F"/>
    <w:rsid w:val="00F62C6E"/>
    <w:rsid w:val="00F62D50"/>
    <w:rsid w:val="00F62D6F"/>
    <w:rsid w:val="00F6316C"/>
    <w:rsid w:val="00F631A1"/>
    <w:rsid w:val="00F6328E"/>
    <w:rsid w:val="00F63503"/>
    <w:rsid w:val="00F6357B"/>
    <w:rsid w:val="00F635AB"/>
    <w:rsid w:val="00F63639"/>
    <w:rsid w:val="00F6369C"/>
    <w:rsid w:val="00F63745"/>
    <w:rsid w:val="00F638A4"/>
    <w:rsid w:val="00F63932"/>
    <w:rsid w:val="00F63B8C"/>
    <w:rsid w:val="00F63CE4"/>
    <w:rsid w:val="00F63D95"/>
    <w:rsid w:val="00F63DDD"/>
    <w:rsid w:val="00F64250"/>
    <w:rsid w:val="00F642BD"/>
    <w:rsid w:val="00F64723"/>
    <w:rsid w:val="00F64853"/>
    <w:rsid w:val="00F648BA"/>
    <w:rsid w:val="00F64BAB"/>
    <w:rsid w:val="00F64C0F"/>
    <w:rsid w:val="00F64C5A"/>
    <w:rsid w:val="00F64EA3"/>
    <w:rsid w:val="00F654E7"/>
    <w:rsid w:val="00F659F6"/>
    <w:rsid w:val="00F65A21"/>
    <w:rsid w:val="00F65B21"/>
    <w:rsid w:val="00F65DC7"/>
    <w:rsid w:val="00F65DDF"/>
    <w:rsid w:val="00F65FB2"/>
    <w:rsid w:val="00F65FDC"/>
    <w:rsid w:val="00F66024"/>
    <w:rsid w:val="00F66072"/>
    <w:rsid w:val="00F6650B"/>
    <w:rsid w:val="00F667A7"/>
    <w:rsid w:val="00F66C4F"/>
    <w:rsid w:val="00F66D8F"/>
    <w:rsid w:val="00F66EA0"/>
    <w:rsid w:val="00F66F9F"/>
    <w:rsid w:val="00F66FEE"/>
    <w:rsid w:val="00F67440"/>
    <w:rsid w:val="00F677AB"/>
    <w:rsid w:val="00F67A03"/>
    <w:rsid w:val="00F67A2E"/>
    <w:rsid w:val="00F67BB2"/>
    <w:rsid w:val="00F67DBB"/>
    <w:rsid w:val="00F67DBD"/>
    <w:rsid w:val="00F67EB1"/>
    <w:rsid w:val="00F67F8F"/>
    <w:rsid w:val="00F70023"/>
    <w:rsid w:val="00F700C6"/>
    <w:rsid w:val="00F7051D"/>
    <w:rsid w:val="00F705D8"/>
    <w:rsid w:val="00F708B0"/>
    <w:rsid w:val="00F70900"/>
    <w:rsid w:val="00F70A3B"/>
    <w:rsid w:val="00F70BB3"/>
    <w:rsid w:val="00F70D77"/>
    <w:rsid w:val="00F70D7E"/>
    <w:rsid w:val="00F70EF9"/>
    <w:rsid w:val="00F711BF"/>
    <w:rsid w:val="00F71234"/>
    <w:rsid w:val="00F716AF"/>
    <w:rsid w:val="00F717E1"/>
    <w:rsid w:val="00F71B55"/>
    <w:rsid w:val="00F71F2F"/>
    <w:rsid w:val="00F7202C"/>
    <w:rsid w:val="00F723EA"/>
    <w:rsid w:val="00F72434"/>
    <w:rsid w:val="00F7267E"/>
    <w:rsid w:val="00F72912"/>
    <w:rsid w:val="00F72BAE"/>
    <w:rsid w:val="00F72D99"/>
    <w:rsid w:val="00F72EAC"/>
    <w:rsid w:val="00F72EB9"/>
    <w:rsid w:val="00F72FEA"/>
    <w:rsid w:val="00F73587"/>
    <w:rsid w:val="00F735C6"/>
    <w:rsid w:val="00F73C55"/>
    <w:rsid w:val="00F74165"/>
    <w:rsid w:val="00F741D0"/>
    <w:rsid w:val="00F7456A"/>
    <w:rsid w:val="00F74588"/>
    <w:rsid w:val="00F747A3"/>
    <w:rsid w:val="00F74981"/>
    <w:rsid w:val="00F749DB"/>
    <w:rsid w:val="00F74F3C"/>
    <w:rsid w:val="00F7506C"/>
    <w:rsid w:val="00F750CF"/>
    <w:rsid w:val="00F75177"/>
    <w:rsid w:val="00F75595"/>
    <w:rsid w:val="00F758C9"/>
    <w:rsid w:val="00F758D3"/>
    <w:rsid w:val="00F759F4"/>
    <w:rsid w:val="00F75B53"/>
    <w:rsid w:val="00F75DD0"/>
    <w:rsid w:val="00F7605E"/>
    <w:rsid w:val="00F76168"/>
    <w:rsid w:val="00F761ED"/>
    <w:rsid w:val="00F76238"/>
    <w:rsid w:val="00F764FC"/>
    <w:rsid w:val="00F76560"/>
    <w:rsid w:val="00F76567"/>
    <w:rsid w:val="00F7660B"/>
    <w:rsid w:val="00F7669E"/>
    <w:rsid w:val="00F76700"/>
    <w:rsid w:val="00F76948"/>
    <w:rsid w:val="00F76B3F"/>
    <w:rsid w:val="00F76D0B"/>
    <w:rsid w:val="00F76DA2"/>
    <w:rsid w:val="00F76DE5"/>
    <w:rsid w:val="00F76FC8"/>
    <w:rsid w:val="00F77120"/>
    <w:rsid w:val="00F77179"/>
    <w:rsid w:val="00F77350"/>
    <w:rsid w:val="00F773E2"/>
    <w:rsid w:val="00F7741E"/>
    <w:rsid w:val="00F77622"/>
    <w:rsid w:val="00F7768B"/>
    <w:rsid w:val="00F776DE"/>
    <w:rsid w:val="00F778AA"/>
    <w:rsid w:val="00F778DD"/>
    <w:rsid w:val="00F77B28"/>
    <w:rsid w:val="00F77C4F"/>
    <w:rsid w:val="00F77D95"/>
    <w:rsid w:val="00F8017F"/>
    <w:rsid w:val="00F80232"/>
    <w:rsid w:val="00F803B5"/>
    <w:rsid w:val="00F804DA"/>
    <w:rsid w:val="00F806FF"/>
    <w:rsid w:val="00F80713"/>
    <w:rsid w:val="00F80BE0"/>
    <w:rsid w:val="00F80C70"/>
    <w:rsid w:val="00F80CCC"/>
    <w:rsid w:val="00F80E46"/>
    <w:rsid w:val="00F80F95"/>
    <w:rsid w:val="00F81024"/>
    <w:rsid w:val="00F812F1"/>
    <w:rsid w:val="00F81521"/>
    <w:rsid w:val="00F81676"/>
    <w:rsid w:val="00F816C5"/>
    <w:rsid w:val="00F818B4"/>
    <w:rsid w:val="00F81AFA"/>
    <w:rsid w:val="00F81BB0"/>
    <w:rsid w:val="00F81E35"/>
    <w:rsid w:val="00F81E50"/>
    <w:rsid w:val="00F821E5"/>
    <w:rsid w:val="00F82269"/>
    <w:rsid w:val="00F82309"/>
    <w:rsid w:val="00F82379"/>
    <w:rsid w:val="00F8250A"/>
    <w:rsid w:val="00F8251E"/>
    <w:rsid w:val="00F826BB"/>
    <w:rsid w:val="00F827CA"/>
    <w:rsid w:val="00F82835"/>
    <w:rsid w:val="00F82D92"/>
    <w:rsid w:val="00F82E4D"/>
    <w:rsid w:val="00F82F05"/>
    <w:rsid w:val="00F83150"/>
    <w:rsid w:val="00F8328B"/>
    <w:rsid w:val="00F83338"/>
    <w:rsid w:val="00F835F6"/>
    <w:rsid w:val="00F836CF"/>
    <w:rsid w:val="00F83ADB"/>
    <w:rsid w:val="00F83B0C"/>
    <w:rsid w:val="00F83C46"/>
    <w:rsid w:val="00F84093"/>
    <w:rsid w:val="00F840E0"/>
    <w:rsid w:val="00F84129"/>
    <w:rsid w:val="00F84194"/>
    <w:rsid w:val="00F84468"/>
    <w:rsid w:val="00F84499"/>
    <w:rsid w:val="00F845F7"/>
    <w:rsid w:val="00F84690"/>
    <w:rsid w:val="00F847A5"/>
    <w:rsid w:val="00F84A9B"/>
    <w:rsid w:val="00F84C89"/>
    <w:rsid w:val="00F84E6E"/>
    <w:rsid w:val="00F84FBB"/>
    <w:rsid w:val="00F855E2"/>
    <w:rsid w:val="00F856A3"/>
    <w:rsid w:val="00F8597B"/>
    <w:rsid w:val="00F859AE"/>
    <w:rsid w:val="00F859CA"/>
    <w:rsid w:val="00F85B6A"/>
    <w:rsid w:val="00F85C9E"/>
    <w:rsid w:val="00F85CC0"/>
    <w:rsid w:val="00F85E42"/>
    <w:rsid w:val="00F86071"/>
    <w:rsid w:val="00F86151"/>
    <w:rsid w:val="00F862C3"/>
    <w:rsid w:val="00F86496"/>
    <w:rsid w:val="00F8659D"/>
    <w:rsid w:val="00F86632"/>
    <w:rsid w:val="00F8676A"/>
    <w:rsid w:val="00F86797"/>
    <w:rsid w:val="00F86AE9"/>
    <w:rsid w:val="00F86B31"/>
    <w:rsid w:val="00F86BCE"/>
    <w:rsid w:val="00F86D66"/>
    <w:rsid w:val="00F86DCD"/>
    <w:rsid w:val="00F873AA"/>
    <w:rsid w:val="00F8750A"/>
    <w:rsid w:val="00F87596"/>
    <w:rsid w:val="00F877B5"/>
    <w:rsid w:val="00F8784C"/>
    <w:rsid w:val="00F87A5B"/>
    <w:rsid w:val="00F87AF6"/>
    <w:rsid w:val="00F87CF4"/>
    <w:rsid w:val="00F87D00"/>
    <w:rsid w:val="00F87D88"/>
    <w:rsid w:val="00F87EEC"/>
    <w:rsid w:val="00F87FF8"/>
    <w:rsid w:val="00F90037"/>
    <w:rsid w:val="00F90287"/>
    <w:rsid w:val="00F90335"/>
    <w:rsid w:val="00F9065D"/>
    <w:rsid w:val="00F906DF"/>
    <w:rsid w:val="00F9086B"/>
    <w:rsid w:val="00F90979"/>
    <w:rsid w:val="00F90A95"/>
    <w:rsid w:val="00F90B10"/>
    <w:rsid w:val="00F90EC8"/>
    <w:rsid w:val="00F90F56"/>
    <w:rsid w:val="00F91043"/>
    <w:rsid w:val="00F9115F"/>
    <w:rsid w:val="00F912F0"/>
    <w:rsid w:val="00F9132E"/>
    <w:rsid w:val="00F913DE"/>
    <w:rsid w:val="00F91604"/>
    <w:rsid w:val="00F9173F"/>
    <w:rsid w:val="00F918D7"/>
    <w:rsid w:val="00F9190D"/>
    <w:rsid w:val="00F91916"/>
    <w:rsid w:val="00F91A68"/>
    <w:rsid w:val="00F91A9C"/>
    <w:rsid w:val="00F91DE8"/>
    <w:rsid w:val="00F91EE7"/>
    <w:rsid w:val="00F9276D"/>
    <w:rsid w:val="00F929DE"/>
    <w:rsid w:val="00F930AC"/>
    <w:rsid w:val="00F93302"/>
    <w:rsid w:val="00F93404"/>
    <w:rsid w:val="00F9365B"/>
    <w:rsid w:val="00F93665"/>
    <w:rsid w:val="00F936C9"/>
    <w:rsid w:val="00F93A0D"/>
    <w:rsid w:val="00F93A6C"/>
    <w:rsid w:val="00F93B62"/>
    <w:rsid w:val="00F93CB1"/>
    <w:rsid w:val="00F93F42"/>
    <w:rsid w:val="00F93F4D"/>
    <w:rsid w:val="00F93FD4"/>
    <w:rsid w:val="00F94028"/>
    <w:rsid w:val="00F9412B"/>
    <w:rsid w:val="00F942AF"/>
    <w:rsid w:val="00F94323"/>
    <w:rsid w:val="00F9435F"/>
    <w:rsid w:val="00F943DB"/>
    <w:rsid w:val="00F94512"/>
    <w:rsid w:val="00F945E7"/>
    <w:rsid w:val="00F94648"/>
    <w:rsid w:val="00F94714"/>
    <w:rsid w:val="00F9495F"/>
    <w:rsid w:val="00F94C18"/>
    <w:rsid w:val="00F94D27"/>
    <w:rsid w:val="00F94E79"/>
    <w:rsid w:val="00F94F99"/>
    <w:rsid w:val="00F9516A"/>
    <w:rsid w:val="00F9519C"/>
    <w:rsid w:val="00F9523A"/>
    <w:rsid w:val="00F95278"/>
    <w:rsid w:val="00F952B5"/>
    <w:rsid w:val="00F952DB"/>
    <w:rsid w:val="00F953BB"/>
    <w:rsid w:val="00F956C3"/>
    <w:rsid w:val="00F95773"/>
    <w:rsid w:val="00F957D4"/>
    <w:rsid w:val="00F957DE"/>
    <w:rsid w:val="00F95872"/>
    <w:rsid w:val="00F95933"/>
    <w:rsid w:val="00F95CA0"/>
    <w:rsid w:val="00F95EBE"/>
    <w:rsid w:val="00F95F54"/>
    <w:rsid w:val="00F9661C"/>
    <w:rsid w:val="00F96A58"/>
    <w:rsid w:val="00F96C4B"/>
    <w:rsid w:val="00F96CAB"/>
    <w:rsid w:val="00F96F5C"/>
    <w:rsid w:val="00F96F62"/>
    <w:rsid w:val="00F9702C"/>
    <w:rsid w:val="00F97151"/>
    <w:rsid w:val="00F97378"/>
    <w:rsid w:val="00F9739A"/>
    <w:rsid w:val="00F975FB"/>
    <w:rsid w:val="00F9794E"/>
    <w:rsid w:val="00F979C9"/>
    <w:rsid w:val="00F97CA2"/>
    <w:rsid w:val="00F97E4C"/>
    <w:rsid w:val="00F97E6C"/>
    <w:rsid w:val="00FA03C1"/>
    <w:rsid w:val="00FA05DB"/>
    <w:rsid w:val="00FA05F0"/>
    <w:rsid w:val="00FA0A3C"/>
    <w:rsid w:val="00FA0B5A"/>
    <w:rsid w:val="00FA0D86"/>
    <w:rsid w:val="00FA10D4"/>
    <w:rsid w:val="00FA123D"/>
    <w:rsid w:val="00FA12ED"/>
    <w:rsid w:val="00FA147C"/>
    <w:rsid w:val="00FA1522"/>
    <w:rsid w:val="00FA1557"/>
    <w:rsid w:val="00FA1759"/>
    <w:rsid w:val="00FA1945"/>
    <w:rsid w:val="00FA1DBA"/>
    <w:rsid w:val="00FA25B9"/>
    <w:rsid w:val="00FA260D"/>
    <w:rsid w:val="00FA2696"/>
    <w:rsid w:val="00FA2711"/>
    <w:rsid w:val="00FA2735"/>
    <w:rsid w:val="00FA2788"/>
    <w:rsid w:val="00FA299E"/>
    <w:rsid w:val="00FA2B18"/>
    <w:rsid w:val="00FA2DAA"/>
    <w:rsid w:val="00FA2FF5"/>
    <w:rsid w:val="00FA303F"/>
    <w:rsid w:val="00FA30DE"/>
    <w:rsid w:val="00FA3152"/>
    <w:rsid w:val="00FA334E"/>
    <w:rsid w:val="00FA3385"/>
    <w:rsid w:val="00FA34E8"/>
    <w:rsid w:val="00FA361C"/>
    <w:rsid w:val="00FA3868"/>
    <w:rsid w:val="00FA3A32"/>
    <w:rsid w:val="00FA3E80"/>
    <w:rsid w:val="00FA3F87"/>
    <w:rsid w:val="00FA3F99"/>
    <w:rsid w:val="00FA434B"/>
    <w:rsid w:val="00FA4705"/>
    <w:rsid w:val="00FA4787"/>
    <w:rsid w:val="00FA47FB"/>
    <w:rsid w:val="00FA4868"/>
    <w:rsid w:val="00FA4A13"/>
    <w:rsid w:val="00FA4A19"/>
    <w:rsid w:val="00FA4B26"/>
    <w:rsid w:val="00FA517C"/>
    <w:rsid w:val="00FA520C"/>
    <w:rsid w:val="00FA560C"/>
    <w:rsid w:val="00FA5B52"/>
    <w:rsid w:val="00FA6564"/>
    <w:rsid w:val="00FA6828"/>
    <w:rsid w:val="00FA6918"/>
    <w:rsid w:val="00FA69B4"/>
    <w:rsid w:val="00FA6CD9"/>
    <w:rsid w:val="00FA6F6E"/>
    <w:rsid w:val="00FA7124"/>
    <w:rsid w:val="00FA7252"/>
    <w:rsid w:val="00FA73C9"/>
    <w:rsid w:val="00FA742C"/>
    <w:rsid w:val="00FA745A"/>
    <w:rsid w:val="00FA75E7"/>
    <w:rsid w:val="00FA7889"/>
    <w:rsid w:val="00FA7999"/>
    <w:rsid w:val="00FA7B3B"/>
    <w:rsid w:val="00FA7E93"/>
    <w:rsid w:val="00FB0110"/>
    <w:rsid w:val="00FB045E"/>
    <w:rsid w:val="00FB0486"/>
    <w:rsid w:val="00FB059B"/>
    <w:rsid w:val="00FB0638"/>
    <w:rsid w:val="00FB0D7B"/>
    <w:rsid w:val="00FB0E05"/>
    <w:rsid w:val="00FB0FD4"/>
    <w:rsid w:val="00FB0FE4"/>
    <w:rsid w:val="00FB1154"/>
    <w:rsid w:val="00FB1410"/>
    <w:rsid w:val="00FB16CF"/>
    <w:rsid w:val="00FB1707"/>
    <w:rsid w:val="00FB1A1F"/>
    <w:rsid w:val="00FB217F"/>
    <w:rsid w:val="00FB2390"/>
    <w:rsid w:val="00FB260D"/>
    <w:rsid w:val="00FB2860"/>
    <w:rsid w:val="00FB2C3C"/>
    <w:rsid w:val="00FB2C5E"/>
    <w:rsid w:val="00FB2CA0"/>
    <w:rsid w:val="00FB2D6B"/>
    <w:rsid w:val="00FB2DFD"/>
    <w:rsid w:val="00FB2EC6"/>
    <w:rsid w:val="00FB31B6"/>
    <w:rsid w:val="00FB320E"/>
    <w:rsid w:val="00FB3295"/>
    <w:rsid w:val="00FB3351"/>
    <w:rsid w:val="00FB33E4"/>
    <w:rsid w:val="00FB3535"/>
    <w:rsid w:val="00FB362E"/>
    <w:rsid w:val="00FB3B5A"/>
    <w:rsid w:val="00FB3B5C"/>
    <w:rsid w:val="00FB3CA6"/>
    <w:rsid w:val="00FB3D2F"/>
    <w:rsid w:val="00FB3D95"/>
    <w:rsid w:val="00FB3EE5"/>
    <w:rsid w:val="00FB450F"/>
    <w:rsid w:val="00FB4FDA"/>
    <w:rsid w:val="00FB5314"/>
    <w:rsid w:val="00FB5AA0"/>
    <w:rsid w:val="00FB5AA7"/>
    <w:rsid w:val="00FB5D34"/>
    <w:rsid w:val="00FB5DAF"/>
    <w:rsid w:val="00FB5E4D"/>
    <w:rsid w:val="00FB5FCB"/>
    <w:rsid w:val="00FB6015"/>
    <w:rsid w:val="00FB6039"/>
    <w:rsid w:val="00FB6127"/>
    <w:rsid w:val="00FB6463"/>
    <w:rsid w:val="00FB6464"/>
    <w:rsid w:val="00FB664B"/>
    <w:rsid w:val="00FB664D"/>
    <w:rsid w:val="00FB6696"/>
    <w:rsid w:val="00FB6DC9"/>
    <w:rsid w:val="00FB75F2"/>
    <w:rsid w:val="00FB7916"/>
    <w:rsid w:val="00FB79F6"/>
    <w:rsid w:val="00FB7B7A"/>
    <w:rsid w:val="00FB7CCF"/>
    <w:rsid w:val="00FB7D0A"/>
    <w:rsid w:val="00FB7E34"/>
    <w:rsid w:val="00FB7F2D"/>
    <w:rsid w:val="00FC01C1"/>
    <w:rsid w:val="00FC0223"/>
    <w:rsid w:val="00FC04A7"/>
    <w:rsid w:val="00FC0564"/>
    <w:rsid w:val="00FC05C8"/>
    <w:rsid w:val="00FC071C"/>
    <w:rsid w:val="00FC07D8"/>
    <w:rsid w:val="00FC07EA"/>
    <w:rsid w:val="00FC08A0"/>
    <w:rsid w:val="00FC0B15"/>
    <w:rsid w:val="00FC0DF0"/>
    <w:rsid w:val="00FC0E2F"/>
    <w:rsid w:val="00FC0EC6"/>
    <w:rsid w:val="00FC1080"/>
    <w:rsid w:val="00FC1142"/>
    <w:rsid w:val="00FC13AE"/>
    <w:rsid w:val="00FC1671"/>
    <w:rsid w:val="00FC1826"/>
    <w:rsid w:val="00FC191E"/>
    <w:rsid w:val="00FC1976"/>
    <w:rsid w:val="00FC1B75"/>
    <w:rsid w:val="00FC1E22"/>
    <w:rsid w:val="00FC1F4B"/>
    <w:rsid w:val="00FC2179"/>
    <w:rsid w:val="00FC2417"/>
    <w:rsid w:val="00FC2635"/>
    <w:rsid w:val="00FC2659"/>
    <w:rsid w:val="00FC2719"/>
    <w:rsid w:val="00FC2794"/>
    <w:rsid w:val="00FC27AF"/>
    <w:rsid w:val="00FC2A32"/>
    <w:rsid w:val="00FC2A94"/>
    <w:rsid w:val="00FC2A98"/>
    <w:rsid w:val="00FC2BCA"/>
    <w:rsid w:val="00FC2C16"/>
    <w:rsid w:val="00FC2CCE"/>
    <w:rsid w:val="00FC2EA3"/>
    <w:rsid w:val="00FC31B7"/>
    <w:rsid w:val="00FC32BA"/>
    <w:rsid w:val="00FC34AC"/>
    <w:rsid w:val="00FC3500"/>
    <w:rsid w:val="00FC35A8"/>
    <w:rsid w:val="00FC36F7"/>
    <w:rsid w:val="00FC36FD"/>
    <w:rsid w:val="00FC37FA"/>
    <w:rsid w:val="00FC3A9E"/>
    <w:rsid w:val="00FC3B85"/>
    <w:rsid w:val="00FC3BF7"/>
    <w:rsid w:val="00FC3F17"/>
    <w:rsid w:val="00FC3F84"/>
    <w:rsid w:val="00FC3FAB"/>
    <w:rsid w:val="00FC42DC"/>
    <w:rsid w:val="00FC43F9"/>
    <w:rsid w:val="00FC442B"/>
    <w:rsid w:val="00FC44EF"/>
    <w:rsid w:val="00FC4543"/>
    <w:rsid w:val="00FC4A01"/>
    <w:rsid w:val="00FC4AA3"/>
    <w:rsid w:val="00FC4D5D"/>
    <w:rsid w:val="00FC4F31"/>
    <w:rsid w:val="00FC5024"/>
    <w:rsid w:val="00FC509B"/>
    <w:rsid w:val="00FC50F9"/>
    <w:rsid w:val="00FC53B3"/>
    <w:rsid w:val="00FC5553"/>
    <w:rsid w:val="00FC5661"/>
    <w:rsid w:val="00FC5857"/>
    <w:rsid w:val="00FC5A3C"/>
    <w:rsid w:val="00FC5AA2"/>
    <w:rsid w:val="00FC5ABA"/>
    <w:rsid w:val="00FC5CF8"/>
    <w:rsid w:val="00FC5E11"/>
    <w:rsid w:val="00FC5F36"/>
    <w:rsid w:val="00FC64CB"/>
    <w:rsid w:val="00FC668C"/>
    <w:rsid w:val="00FC6707"/>
    <w:rsid w:val="00FC67F7"/>
    <w:rsid w:val="00FC684D"/>
    <w:rsid w:val="00FC6861"/>
    <w:rsid w:val="00FC69D2"/>
    <w:rsid w:val="00FC6E3D"/>
    <w:rsid w:val="00FC6E4E"/>
    <w:rsid w:val="00FC7022"/>
    <w:rsid w:val="00FC707D"/>
    <w:rsid w:val="00FC71FB"/>
    <w:rsid w:val="00FC721F"/>
    <w:rsid w:val="00FC7237"/>
    <w:rsid w:val="00FC7250"/>
    <w:rsid w:val="00FC757B"/>
    <w:rsid w:val="00FC7652"/>
    <w:rsid w:val="00FC79EB"/>
    <w:rsid w:val="00FC7B5C"/>
    <w:rsid w:val="00FC7B73"/>
    <w:rsid w:val="00FC7C1E"/>
    <w:rsid w:val="00FC7F17"/>
    <w:rsid w:val="00FD04D2"/>
    <w:rsid w:val="00FD08A1"/>
    <w:rsid w:val="00FD0A30"/>
    <w:rsid w:val="00FD0AD8"/>
    <w:rsid w:val="00FD0AEF"/>
    <w:rsid w:val="00FD0B30"/>
    <w:rsid w:val="00FD0D60"/>
    <w:rsid w:val="00FD0E45"/>
    <w:rsid w:val="00FD130B"/>
    <w:rsid w:val="00FD1504"/>
    <w:rsid w:val="00FD1565"/>
    <w:rsid w:val="00FD1671"/>
    <w:rsid w:val="00FD16F6"/>
    <w:rsid w:val="00FD1718"/>
    <w:rsid w:val="00FD1977"/>
    <w:rsid w:val="00FD19FD"/>
    <w:rsid w:val="00FD1B28"/>
    <w:rsid w:val="00FD1B90"/>
    <w:rsid w:val="00FD1D7F"/>
    <w:rsid w:val="00FD1F85"/>
    <w:rsid w:val="00FD1FEE"/>
    <w:rsid w:val="00FD2136"/>
    <w:rsid w:val="00FD286E"/>
    <w:rsid w:val="00FD2A15"/>
    <w:rsid w:val="00FD2A9B"/>
    <w:rsid w:val="00FD2C99"/>
    <w:rsid w:val="00FD2CC0"/>
    <w:rsid w:val="00FD3D95"/>
    <w:rsid w:val="00FD3DF4"/>
    <w:rsid w:val="00FD4001"/>
    <w:rsid w:val="00FD433D"/>
    <w:rsid w:val="00FD436B"/>
    <w:rsid w:val="00FD4437"/>
    <w:rsid w:val="00FD44CC"/>
    <w:rsid w:val="00FD464B"/>
    <w:rsid w:val="00FD4706"/>
    <w:rsid w:val="00FD4809"/>
    <w:rsid w:val="00FD4915"/>
    <w:rsid w:val="00FD4954"/>
    <w:rsid w:val="00FD49F9"/>
    <w:rsid w:val="00FD4B70"/>
    <w:rsid w:val="00FD4BE1"/>
    <w:rsid w:val="00FD4C19"/>
    <w:rsid w:val="00FD4CC4"/>
    <w:rsid w:val="00FD4DDF"/>
    <w:rsid w:val="00FD50AD"/>
    <w:rsid w:val="00FD51E7"/>
    <w:rsid w:val="00FD51EA"/>
    <w:rsid w:val="00FD531F"/>
    <w:rsid w:val="00FD556C"/>
    <w:rsid w:val="00FD5668"/>
    <w:rsid w:val="00FD56B3"/>
    <w:rsid w:val="00FD57CF"/>
    <w:rsid w:val="00FD58E3"/>
    <w:rsid w:val="00FD5C48"/>
    <w:rsid w:val="00FD5DEB"/>
    <w:rsid w:val="00FD5F11"/>
    <w:rsid w:val="00FD5F70"/>
    <w:rsid w:val="00FD6228"/>
    <w:rsid w:val="00FD63B6"/>
    <w:rsid w:val="00FD67D2"/>
    <w:rsid w:val="00FD68CD"/>
    <w:rsid w:val="00FD6A8F"/>
    <w:rsid w:val="00FD6BF3"/>
    <w:rsid w:val="00FD6C3E"/>
    <w:rsid w:val="00FD6CF8"/>
    <w:rsid w:val="00FD6EAC"/>
    <w:rsid w:val="00FD70A2"/>
    <w:rsid w:val="00FD7370"/>
    <w:rsid w:val="00FD73AE"/>
    <w:rsid w:val="00FD7600"/>
    <w:rsid w:val="00FD766A"/>
    <w:rsid w:val="00FD7697"/>
    <w:rsid w:val="00FD76A6"/>
    <w:rsid w:val="00FD7884"/>
    <w:rsid w:val="00FD78AC"/>
    <w:rsid w:val="00FD7BFE"/>
    <w:rsid w:val="00FD7DC8"/>
    <w:rsid w:val="00FE03E4"/>
    <w:rsid w:val="00FE0A4B"/>
    <w:rsid w:val="00FE0BB6"/>
    <w:rsid w:val="00FE0BCF"/>
    <w:rsid w:val="00FE0CAF"/>
    <w:rsid w:val="00FE0D51"/>
    <w:rsid w:val="00FE1058"/>
    <w:rsid w:val="00FE13AC"/>
    <w:rsid w:val="00FE1494"/>
    <w:rsid w:val="00FE159C"/>
    <w:rsid w:val="00FE1711"/>
    <w:rsid w:val="00FE1821"/>
    <w:rsid w:val="00FE19A7"/>
    <w:rsid w:val="00FE1A51"/>
    <w:rsid w:val="00FE1B56"/>
    <w:rsid w:val="00FE1C92"/>
    <w:rsid w:val="00FE1F2F"/>
    <w:rsid w:val="00FE20B0"/>
    <w:rsid w:val="00FE21B1"/>
    <w:rsid w:val="00FE22D1"/>
    <w:rsid w:val="00FE2599"/>
    <w:rsid w:val="00FE263B"/>
    <w:rsid w:val="00FE2705"/>
    <w:rsid w:val="00FE28E8"/>
    <w:rsid w:val="00FE28F1"/>
    <w:rsid w:val="00FE2A0C"/>
    <w:rsid w:val="00FE2ADA"/>
    <w:rsid w:val="00FE2CD2"/>
    <w:rsid w:val="00FE2CE3"/>
    <w:rsid w:val="00FE2F28"/>
    <w:rsid w:val="00FE3165"/>
    <w:rsid w:val="00FE3360"/>
    <w:rsid w:val="00FE33CC"/>
    <w:rsid w:val="00FE363A"/>
    <w:rsid w:val="00FE36FF"/>
    <w:rsid w:val="00FE3C7F"/>
    <w:rsid w:val="00FE3D7C"/>
    <w:rsid w:val="00FE3DA0"/>
    <w:rsid w:val="00FE3FA3"/>
    <w:rsid w:val="00FE3FD1"/>
    <w:rsid w:val="00FE4408"/>
    <w:rsid w:val="00FE441C"/>
    <w:rsid w:val="00FE4637"/>
    <w:rsid w:val="00FE471D"/>
    <w:rsid w:val="00FE4729"/>
    <w:rsid w:val="00FE47D0"/>
    <w:rsid w:val="00FE498A"/>
    <w:rsid w:val="00FE4A15"/>
    <w:rsid w:val="00FE4BA3"/>
    <w:rsid w:val="00FE4CF1"/>
    <w:rsid w:val="00FE4D78"/>
    <w:rsid w:val="00FE5245"/>
    <w:rsid w:val="00FE52D2"/>
    <w:rsid w:val="00FE5341"/>
    <w:rsid w:val="00FE53D4"/>
    <w:rsid w:val="00FE53F9"/>
    <w:rsid w:val="00FE59BD"/>
    <w:rsid w:val="00FE5C5F"/>
    <w:rsid w:val="00FE5E07"/>
    <w:rsid w:val="00FE5E30"/>
    <w:rsid w:val="00FE603C"/>
    <w:rsid w:val="00FE6472"/>
    <w:rsid w:val="00FE6897"/>
    <w:rsid w:val="00FE6913"/>
    <w:rsid w:val="00FE6925"/>
    <w:rsid w:val="00FE6933"/>
    <w:rsid w:val="00FE69DC"/>
    <w:rsid w:val="00FE6E88"/>
    <w:rsid w:val="00FE722C"/>
    <w:rsid w:val="00FE743A"/>
    <w:rsid w:val="00FE743B"/>
    <w:rsid w:val="00FE7558"/>
    <w:rsid w:val="00FE7A44"/>
    <w:rsid w:val="00FE7AAE"/>
    <w:rsid w:val="00FE7C01"/>
    <w:rsid w:val="00FE7D08"/>
    <w:rsid w:val="00FF0001"/>
    <w:rsid w:val="00FF0386"/>
    <w:rsid w:val="00FF06C1"/>
    <w:rsid w:val="00FF0738"/>
    <w:rsid w:val="00FF08A9"/>
    <w:rsid w:val="00FF0925"/>
    <w:rsid w:val="00FF0BFD"/>
    <w:rsid w:val="00FF0C2C"/>
    <w:rsid w:val="00FF0E9B"/>
    <w:rsid w:val="00FF0EC0"/>
    <w:rsid w:val="00FF1082"/>
    <w:rsid w:val="00FF10F5"/>
    <w:rsid w:val="00FF1561"/>
    <w:rsid w:val="00FF1811"/>
    <w:rsid w:val="00FF18C0"/>
    <w:rsid w:val="00FF1AB5"/>
    <w:rsid w:val="00FF1B71"/>
    <w:rsid w:val="00FF20A1"/>
    <w:rsid w:val="00FF20A8"/>
    <w:rsid w:val="00FF20FF"/>
    <w:rsid w:val="00FF22C0"/>
    <w:rsid w:val="00FF22EA"/>
    <w:rsid w:val="00FF2407"/>
    <w:rsid w:val="00FF2436"/>
    <w:rsid w:val="00FF26B7"/>
    <w:rsid w:val="00FF26C1"/>
    <w:rsid w:val="00FF297F"/>
    <w:rsid w:val="00FF29D9"/>
    <w:rsid w:val="00FF29FD"/>
    <w:rsid w:val="00FF2A91"/>
    <w:rsid w:val="00FF2BE7"/>
    <w:rsid w:val="00FF2C5B"/>
    <w:rsid w:val="00FF2D89"/>
    <w:rsid w:val="00FF30CF"/>
    <w:rsid w:val="00FF3410"/>
    <w:rsid w:val="00FF34E7"/>
    <w:rsid w:val="00FF3567"/>
    <w:rsid w:val="00FF3578"/>
    <w:rsid w:val="00FF3A2B"/>
    <w:rsid w:val="00FF3A7F"/>
    <w:rsid w:val="00FF417D"/>
    <w:rsid w:val="00FF41E0"/>
    <w:rsid w:val="00FF4532"/>
    <w:rsid w:val="00FF4899"/>
    <w:rsid w:val="00FF49E3"/>
    <w:rsid w:val="00FF49F4"/>
    <w:rsid w:val="00FF4A15"/>
    <w:rsid w:val="00FF4AB9"/>
    <w:rsid w:val="00FF4C43"/>
    <w:rsid w:val="00FF501E"/>
    <w:rsid w:val="00FF5095"/>
    <w:rsid w:val="00FF527F"/>
    <w:rsid w:val="00FF5297"/>
    <w:rsid w:val="00FF53F4"/>
    <w:rsid w:val="00FF5400"/>
    <w:rsid w:val="00FF56DE"/>
    <w:rsid w:val="00FF58B9"/>
    <w:rsid w:val="00FF5969"/>
    <w:rsid w:val="00FF59F4"/>
    <w:rsid w:val="00FF5A03"/>
    <w:rsid w:val="00FF5A1C"/>
    <w:rsid w:val="00FF5A3A"/>
    <w:rsid w:val="00FF5ADE"/>
    <w:rsid w:val="00FF5DA0"/>
    <w:rsid w:val="00FF5EE9"/>
    <w:rsid w:val="00FF601A"/>
    <w:rsid w:val="00FF62DC"/>
    <w:rsid w:val="00FF674E"/>
    <w:rsid w:val="00FF675E"/>
    <w:rsid w:val="00FF6CAC"/>
    <w:rsid w:val="00FF6F04"/>
    <w:rsid w:val="00FF7078"/>
    <w:rsid w:val="00FF75AF"/>
    <w:rsid w:val="00FF7ADD"/>
    <w:rsid w:val="00FF7B23"/>
    <w:rsid w:val="00FF7C3D"/>
    <w:rsid w:val="00FF7C5F"/>
    <w:rsid w:val="00FF7ED3"/>
    <w:rsid w:val="0156B48C"/>
    <w:rsid w:val="01EF149A"/>
    <w:rsid w:val="02A8B332"/>
    <w:rsid w:val="0331C87D"/>
    <w:rsid w:val="0363114A"/>
    <w:rsid w:val="042BEAF5"/>
    <w:rsid w:val="045A060C"/>
    <w:rsid w:val="050C63A3"/>
    <w:rsid w:val="054E6156"/>
    <w:rsid w:val="055878F0"/>
    <w:rsid w:val="0560BFE3"/>
    <w:rsid w:val="0608479B"/>
    <w:rsid w:val="0688D1D2"/>
    <w:rsid w:val="068A4913"/>
    <w:rsid w:val="06E14411"/>
    <w:rsid w:val="0712472B"/>
    <w:rsid w:val="0740A2D2"/>
    <w:rsid w:val="07500ABD"/>
    <w:rsid w:val="07AC9F1C"/>
    <w:rsid w:val="08218760"/>
    <w:rsid w:val="083D3D85"/>
    <w:rsid w:val="085F593E"/>
    <w:rsid w:val="08E5FFCB"/>
    <w:rsid w:val="0945758C"/>
    <w:rsid w:val="095C5383"/>
    <w:rsid w:val="0A090131"/>
    <w:rsid w:val="0BC86135"/>
    <w:rsid w:val="0C62CB46"/>
    <w:rsid w:val="0C9FA91A"/>
    <w:rsid w:val="0D060763"/>
    <w:rsid w:val="0D6C0DEA"/>
    <w:rsid w:val="0D9D1723"/>
    <w:rsid w:val="0DC97F95"/>
    <w:rsid w:val="0E3F317C"/>
    <w:rsid w:val="0E527260"/>
    <w:rsid w:val="0EB88BDF"/>
    <w:rsid w:val="0EC009F7"/>
    <w:rsid w:val="0F525D0A"/>
    <w:rsid w:val="0FC796F6"/>
    <w:rsid w:val="113D2CFB"/>
    <w:rsid w:val="114148A0"/>
    <w:rsid w:val="1155867F"/>
    <w:rsid w:val="1217A1BC"/>
    <w:rsid w:val="121A84F1"/>
    <w:rsid w:val="1364F06E"/>
    <w:rsid w:val="13E80E98"/>
    <w:rsid w:val="141FD013"/>
    <w:rsid w:val="1471F9C7"/>
    <w:rsid w:val="1496A030"/>
    <w:rsid w:val="165BA117"/>
    <w:rsid w:val="16A0DE05"/>
    <w:rsid w:val="1730F4F8"/>
    <w:rsid w:val="177AF015"/>
    <w:rsid w:val="185DC98E"/>
    <w:rsid w:val="191699E9"/>
    <w:rsid w:val="1985536F"/>
    <w:rsid w:val="1B170013"/>
    <w:rsid w:val="1B61A9CB"/>
    <w:rsid w:val="1BDDC470"/>
    <w:rsid w:val="1C3B8CDA"/>
    <w:rsid w:val="1CB1ED68"/>
    <w:rsid w:val="1CDA07BD"/>
    <w:rsid w:val="1DA4F485"/>
    <w:rsid w:val="1E4244A5"/>
    <w:rsid w:val="1ECA89DF"/>
    <w:rsid w:val="1F04DFEB"/>
    <w:rsid w:val="1F2AFF35"/>
    <w:rsid w:val="1F44263D"/>
    <w:rsid w:val="201746C2"/>
    <w:rsid w:val="21562430"/>
    <w:rsid w:val="223BC229"/>
    <w:rsid w:val="22645AD4"/>
    <w:rsid w:val="22684AF9"/>
    <w:rsid w:val="22D2F42E"/>
    <w:rsid w:val="22E142FA"/>
    <w:rsid w:val="23AAAA68"/>
    <w:rsid w:val="2400BFCA"/>
    <w:rsid w:val="242A0E0E"/>
    <w:rsid w:val="24900B17"/>
    <w:rsid w:val="25F0A8EB"/>
    <w:rsid w:val="261584DE"/>
    <w:rsid w:val="262BDB78"/>
    <w:rsid w:val="265DDDE6"/>
    <w:rsid w:val="27222F14"/>
    <w:rsid w:val="274D1C32"/>
    <w:rsid w:val="2753BA82"/>
    <w:rsid w:val="2785AB35"/>
    <w:rsid w:val="28578E77"/>
    <w:rsid w:val="2885D868"/>
    <w:rsid w:val="2890CF7B"/>
    <w:rsid w:val="2AE7A4CD"/>
    <w:rsid w:val="2B928FB3"/>
    <w:rsid w:val="2BA578DC"/>
    <w:rsid w:val="2D24C525"/>
    <w:rsid w:val="2DB0CAD7"/>
    <w:rsid w:val="2DC8420B"/>
    <w:rsid w:val="2DCF3CA3"/>
    <w:rsid w:val="2DE395C0"/>
    <w:rsid w:val="2EB207B6"/>
    <w:rsid w:val="2F287062"/>
    <w:rsid w:val="2F4E84D1"/>
    <w:rsid w:val="2FB03DC9"/>
    <w:rsid w:val="306942D7"/>
    <w:rsid w:val="30789678"/>
    <w:rsid w:val="30C6868A"/>
    <w:rsid w:val="30DBDFC8"/>
    <w:rsid w:val="323C9FE4"/>
    <w:rsid w:val="3366E915"/>
    <w:rsid w:val="33B65E58"/>
    <w:rsid w:val="344A96A1"/>
    <w:rsid w:val="345C4A3A"/>
    <w:rsid w:val="367D01CF"/>
    <w:rsid w:val="3718B3B4"/>
    <w:rsid w:val="3769696E"/>
    <w:rsid w:val="385E7C41"/>
    <w:rsid w:val="387D64F2"/>
    <w:rsid w:val="389F013B"/>
    <w:rsid w:val="38E64FF6"/>
    <w:rsid w:val="3980F033"/>
    <w:rsid w:val="39FF5D79"/>
    <w:rsid w:val="3AA9CCD4"/>
    <w:rsid w:val="3B619675"/>
    <w:rsid w:val="3BF458D9"/>
    <w:rsid w:val="3C251E34"/>
    <w:rsid w:val="3C8D53AE"/>
    <w:rsid w:val="3C9FF1C6"/>
    <w:rsid w:val="3CD03C0E"/>
    <w:rsid w:val="3D8454FF"/>
    <w:rsid w:val="3D8D723F"/>
    <w:rsid w:val="3E0EB1E1"/>
    <w:rsid w:val="3E6DEF3A"/>
    <w:rsid w:val="3F86E369"/>
    <w:rsid w:val="40F10714"/>
    <w:rsid w:val="41F9003D"/>
    <w:rsid w:val="42225012"/>
    <w:rsid w:val="425867F7"/>
    <w:rsid w:val="432E350C"/>
    <w:rsid w:val="455AEBDB"/>
    <w:rsid w:val="45CEA454"/>
    <w:rsid w:val="46085D28"/>
    <w:rsid w:val="461DE5C7"/>
    <w:rsid w:val="4734C2BF"/>
    <w:rsid w:val="47A97864"/>
    <w:rsid w:val="47CEF310"/>
    <w:rsid w:val="47D31D03"/>
    <w:rsid w:val="49BCB249"/>
    <w:rsid w:val="4A0F0502"/>
    <w:rsid w:val="4A23D6CC"/>
    <w:rsid w:val="4ACB15F7"/>
    <w:rsid w:val="4AD766EA"/>
    <w:rsid w:val="4AE41010"/>
    <w:rsid w:val="4AE643E8"/>
    <w:rsid w:val="4B115BCF"/>
    <w:rsid w:val="4B20845E"/>
    <w:rsid w:val="4B516C94"/>
    <w:rsid w:val="4B897663"/>
    <w:rsid w:val="4BAEC16C"/>
    <w:rsid w:val="4BE7E848"/>
    <w:rsid w:val="4C358116"/>
    <w:rsid w:val="4CC0AD03"/>
    <w:rsid w:val="4D1A8097"/>
    <w:rsid w:val="4DF75BFD"/>
    <w:rsid w:val="4E08B754"/>
    <w:rsid w:val="4E7D4C89"/>
    <w:rsid w:val="4F2E7746"/>
    <w:rsid w:val="4F3F8427"/>
    <w:rsid w:val="50543905"/>
    <w:rsid w:val="5060AC0F"/>
    <w:rsid w:val="50879E4E"/>
    <w:rsid w:val="518F1FD1"/>
    <w:rsid w:val="51D2E8DC"/>
    <w:rsid w:val="51D55211"/>
    <w:rsid w:val="52B8C849"/>
    <w:rsid w:val="52F31D6B"/>
    <w:rsid w:val="53E5D80B"/>
    <w:rsid w:val="5471E761"/>
    <w:rsid w:val="557BFADE"/>
    <w:rsid w:val="568CAED7"/>
    <w:rsid w:val="56F05A9A"/>
    <w:rsid w:val="57396358"/>
    <w:rsid w:val="573C4D24"/>
    <w:rsid w:val="574299E7"/>
    <w:rsid w:val="57DACB96"/>
    <w:rsid w:val="58572528"/>
    <w:rsid w:val="587619C1"/>
    <w:rsid w:val="59F6A7DA"/>
    <w:rsid w:val="5A82A54F"/>
    <w:rsid w:val="5A95421C"/>
    <w:rsid w:val="5BC3DEDF"/>
    <w:rsid w:val="5E8FF264"/>
    <w:rsid w:val="5EDCBB71"/>
    <w:rsid w:val="5F23E221"/>
    <w:rsid w:val="5F765FB3"/>
    <w:rsid w:val="5F8D970E"/>
    <w:rsid w:val="5FC8987F"/>
    <w:rsid w:val="603B7AFB"/>
    <w:rsid w:val="60FC9009"/>
    <w:rsid w:val="611DF3D7"/>
    <w:rsid w:val="61DC756C"/>
    <w:rsid w:val="63293707"/>
    <w:rsid w:val="63E9A28A"/>
    <w:rsid w:val="644461F3"/>
    <w:rsid w:val="656A6671"/>
    <w:rsid w:val="6613D07A"/>
    <w:rsid w:val="6614024B"/>
    <w:rsid w:val="66491D58"/>
    <w:rsid w:val="66A13486"/>
    <w:rsid w:val="67659F0E"/>
    <w:rsid w:val="686E12E9"/>
    <w:rsid w:val="68707532"/>
    <w:rsid w:val="68848163"/>
    <w:rsid w:val="690FF457"/>
    <w:rsid w:val="698BC380"/>
    <w:rsid w:val="69BD84D1"/>
    <w:rsid w:val="69C0BBCE"/>
    <w:rsid w:val="6AD57CB1"/>
    <w:rsid w:val="6B794E8E"/>
    <w:rsid w:val="6C429FBB"/>
    <w:rsid w:val="6C7ECD4D"/>
    <w:rsid w:val="6C9BC780"/>
    <w:rsid w:val="6D0CA4DA"/>
    <w:rsid w:val="6EC53093"/>
    <w:rsid w:val="6ED01FAD"/>
    <w:rsid w:val="6EF3FF5D"/>
    <w:rsid w:val="7023F58F"/>
    <w:rsid w:val="70653ADB"/>
    <w:rsid w:val="70E29730"/>
    <w:rsid w:val="7143EA51"/>
    <w:rsid w:val="72BFE9AE"/>
    <w:rsid w:val="72DEA855"/>
    <w:rsid w:val="7484EAD9"/>
    <w:rsid w:val="752B94CF"/>
    <w:rsid w:val="75FF6BAF"/>
    <w:rsid w:val="769C55C5"/>
    <w:rsid w:val="76E2912D"/>
    <w:rsid w:val="7775A615"/>
    <w:rsid w:val="77B79478"/>
    <w:rsid w:val="77E72A50"/>
    <w:rsid w:val="780875E3"/>
    <w:rsid w:val="7974A513"/>
    <w:rsid w:val="799A7885"/>
    <w:rsid w:val="79A99E87"/>
    <w:rsid w:val="7A0D6550"/>
    <w:rsid w:val="7ACFB22F"/>
    <w:rsid w:val="7B3B73D8"/>
    <w:rsid w:val="7B4BC894"/>
    <w:rsid w:val="7B6F2F70"/>
    <w:rsid w:val="7C859345"/>
    <w:rsid w:val="7CE833C3"/>
    <w:rsid w:val="7D0333C7"/>
    <w:rsid w:val="7D37FD53"/>
    <w:rsid w:val="7D6A93DD"/>
    <w:rsid w:val="7DBEEA0B"/>
    <w:rsid w:val="7EAB9023"/>
    <w:rsid w:val="7EE6AD23"/>
    <w:rsid w:val="7F7448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DEFD8F"/>
  <w15:chartTrackingRefBased/>
  <w15:docId w15:val="{5443EB1A-3DBB-4286-B29D-4E841C7738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Times New Roman"/>
        <w:lang w:val="en-ZA" w:eastAsia="en-ZA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0948"/>
    <w:pPr>
      <w:spacing w:after="200" w:line="276" w:lineRule="auto"/>
    </w:pPr>
    <w:rPr>
      <w:rFonts w:ascii="Times New Roman" w:hAnsi="Times New Roman"/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6832"/>
    <w:pPr>
      <w:keepNext/>
      <w:spacing w:before="240" w:after="60"/>
      <w:outlineLvl w:val="0"/>
    </w:pPr>
    <w:rPr>
      <w:rFonts w:ascii="Arial" w:eastAsia="Times New Roman" w:hAnsi="Arial"/>
      <w:b/>
      <w:bCs/>
      <w:kern w:val="32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5265"/>
    <w:pPr>
      <w:keepNext/>
      <w:keepLines/>
      <w:spacing w:before="40" w:after="0"/>
      <w:outlineLvl w:val="1"/>
    </w:pPr>
    <w:rPr>
      <w:rFonts w:ascii="Arial" w:eastAsiaTheme="majorEastAsia" w:hAnsi="Arial" w:cstheme="majorBidi"/>
      <w:color w:val="000000" w:themeColor="text1"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A48D4"/>
    <w:pPr>
      <w:keepNext/>
      <w:keepLines/>
      <w:spacing w:before="40" w:after="0"/>
      <w:outlineLvl w:val="2"/>
    </w:pPr>
    <w:rPr>
      <w:rFonts w:ascii="Arial" w:eastAsiaTheme="majorEastAsia" w:hAnsi="Arial" w:cstheme="majorBidi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51FF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4628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54DEB"/>
    <w:pPr>
      <w:spacing w:before="240" w:after="60"/>
      <w:ind w:left="708"/>
      <w:outlineLvl w:val="5"/>
    </w:pPr>
    <w:rPr>
      <w:rFonts w:eastAsia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4628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4628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24628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686832"/>
    <w:rPr>
      <w:rFonts w:ascii="Arial" w:eastAsia="Times New Roman" w:hAnsi="Arial"/>
      <w:b/>
      <w:bCs/>
      <w:kern w:val="32"/>
      <w:sz w:val="24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85265"/>
    <w:rPr>
      <w:rFonts w:ascii="Arial" w:eastAsiaTheme="majorEastAsia" w:hAnsi="Arial" w:cstheme="majorBidi"/>
      <w:color w:val="000000" w:themeColor="text1"/>
      <w:sz w:val="22"/>
      <w:szCs w:val="26"/>
      <w:u w:val="single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4A48D4"/>
    <w:rPr>
      <w:rFonts w:ascii="Arial" w:eastAsiaTheme="majorEastAsia" w:hAnsi="Arial" w:cstheme="majorBidi"/>
      <w:i/>
      <w:sz w:val="22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B51FFA"/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2"/>
      <w:lang w:eastAsia="en-US"/>
    </w:rPr>
  </w:style>
  <w:style w:type="character" w:customStyle="1" w:styleId="Heading6Char">
    <w:name w:val="Heading 6 Char"/>
    <w:link w:val="Heading6"/>
    <w:uiPriority w:val="9"/>
    <w:rsid w:val="00354DEB"/>
    <w:rPr>
      <w:rFonts w:eastAsia="Times New Roman"/>
      <w:b/>
      <w:bCs/>
      <w:sz w:val="22"/>
      <w:szCs w:val="22"/>
      <w:lang w:eastAsia="en-US"/>
    </w:rPr>
  </w:style>
  <w:style w:type="character" w:styleId="Hyperlink">
    <w:name w:val="Hyperlink"/>
    <w:uiPriority w:val="99"/>
    <w:unhideWhenUsed/>
    <w:rsid w:val="00354DEB"/>
    <w:rPr>
      <w:color w:val="0000FF"/>
      <w:u w:val="single"/>
    </w:rPr>
  </w:style>
  <w:style w:type="paragraph" w:customStyle="1" w:styleId="Standardunter5">
    <w:name w:val="Standard unter Ü5"/>
    <w:basedOn w:val="Normal"/>
    <w:qFormat/>
    <w:rsid w:val="00354DEB"/>
    <w:pPr>
      <w:spacing w:before="120" w:after="120"/>
      <w:ind w:left="709"/>
    </w:pPr>
    <w:rPr>
      <w:lang w:val="en-US"/>
    </w:rPr>
  </w:style>
  <w:style w:type="paragraph" w:customStyle="1" w:styleId="Bulletpoints5">
    <w:name w:val="Bulletpoints Ü5"/>
    <w:basedOn w:val="Standardunter5"/>
    <w:qFormat/>
    <w:rsid w:val="00354DEB"/>
    <w:pPr>
      <w:numPr>
        <w:numId w:val="1"/>
      </w:numPr>
      <w:spacing w:after="0"/>
    </w:pPr>
  </w:style>
  <w:style w:type="paragraph" w:styleId="Footer">
    <w:name w:val="footer"/>
    <w:basedOn w:val="Normal"/>
    <w:link w:val="FooterChar"/>
    <w:uiPriority w:val="99"/>
    <w:unhideWhenUsed/>
    <w:rsid w:val="00354DEB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354DEB"/>
    <w:rPr>
      <w:sz w:val="22"/>
      <w:szCs w:val="22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54DEB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354DEB"/>
    <w:rPr>
      <w:lang w:eastAsia="en-US"/>
    </w:rPr>
  </w:style>
  <w:style w:type="character" w:styleId="FootnoteReference">
    <w:name w:val="footnote reference"/>
    <w:uiPriority w:val="99"/>
    <w:semiHidden/>
    <w:unhideWhenUsed/>
    <w:rsid w:val="00354DEB"/>
    <w:rPr>
      <w:vertAlign w:val="superscript"/>
    </w:rPr>
  </w:style>
  <w:style w:type="character" w:styleId="LineNumber">
    <w:name w:val="line number"/>
    <w:uiPriority w:val="99"/>
    <w:unhideWhenUsed/>
    <w:rsid w:val="0000412C"/>
    <w:rPr>
      <w:rFonts w:ascii="Arial" w:hAnsi="Arial"/>
      <w:sz w:val="20"/>
    </w:rPr>
  </w:style>
  <w:style w:type="paragraph" w:styleId="ListParagraph">
    <w:name w:val="List Paragraph"/>
    <w:basedOn w:val="Normal"/>
    <w:uiPriority w:val="34"/>
    <w:qFormat/>
    <w:rsid w:val="00B4487D"/>
    <w:pPr>
      <w:spacing w:after="160" w:line="259" w:lineRule="auto"/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5032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03260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503260"/>
    <w:rPr>
      <w:lang w:val="de-CH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326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503260"/>
    <w:rPr>
      <w:b/>
      <w:bCs/>
      <w:lang w:val="de-CH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32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503260"/>
    <w:rPr>
      <w:rFonts w:ascii="Segoe UI" w:hAnsi="Segoe UI" w:cs="Segoe UI"/>
      <w:sz w:val="18"/>
      <w:szCs w:val="18"/>
      <w:lang w:val="de-CH" w:bidi="ar-SA"/>
    </w:rPr>
  </w:style>
  <w:style w:type="paragraph" w:styleId="Header">
    <w:name w:val="header"/>
    <w:basedOn w:val="Normal"/>
    <w:link w:val="HeaderChar"/>
    <w:uiPriority w:val="99"/>
    <w:unhideWhenUsed/>
    <w:rsid w:val="0020623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206234"/>
    <w:rPr>
      <w:sz w:val="22"/>
      <w:szCs w:val="22"/>
      <w:lang w:val="de-CH" w:bidi="ar-SA"/>
    </w:rPr>
  </w:style>
  <w:style w:type="character" w:customStyle="1" w:styleId="UnresolvedMention1">
    <w:name w:val="Unresolved Mention1"/>
    <w:uiPriority w:val="99"/>
    <w:unhideWhenUsed/>
    <w:rsid w:val="0023102C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8242EE"/>
    <w:rPr>
      <w:sz w:val="22"/>
      <w:szCs w:val="22"/>
      <w:lang w:val="de-CH" w:eastAsia="en-US"/>
    </w:rPr>
  </w:style>
  <w:style w:type="table" w:styleId="TableGrid">
    <w:name w:val="Table Grid"/>
    <w:basedOn w:val="TableNormal"/>
    <w:uiPriority w:val="39"/>
    <w:rsid w:val="008F2D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6757C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D6757C"/>
    <w:rPr>
      <w:rFonts w:ascii="Arial" w:hAnsi="Arial" w:cs="Arial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6757C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link w:val="EndNoteBibliography"/>
    <w:rsid w:val="00D6757C"/>
    <w:rPr>
      <w:rFonts w:ascii="Arial" w:hAnsi="Arial" w:cs="Arial"/>
      <w:noProof/>
      <w:sz w:val="22"/>
      <w:szCs w:val="22"/>
      <w:lang w:val="en-US" w:eastAsia="en-US"/>
    </w:rPr>
  </w:style>
  <w:style w:type="table" w:styleId="PlainTable2">
    <w:name w:val="Plain Table 2"/>
    <w:basedOn w:val="TableNormal"/>
    <w:uiPriority w:val="42"/>
    <w:rsid w:val="00552CA0"/>
    <w:rPr>
      <w:sz w:val="22"/>
      <w:szCs w:val="22"/>
      <w:lang w:val="en-US" w:eastAsia="en-US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72178F"/>
    <w:rPr>
      <w:color w:val="954F72" w:themeColor="followedHyperlink"/>
      <w:u w:val="single"/>
    </w:rPr>
  </w:style>
  <w:style w:type="character" w:customStyle="1" w:styleId="Mention1">
    <w:name w:val="Mention1"/>
    <w:basedOn w:val="DefaultParagraphFont"/>
    <w:uiPriority w:val="99"/>
    <w:unhideWhenUsed/>
    <w:rsid w:val="00A94457"/>
    <w:rPr>
      <w:color w:val="2B579A"/>
      <w:shd w:val="clear" w:color="auto" w:fill="E1DFDD"/>
    </w:rPr>
  </w:style>
  <w:style w:type="paragraph" w:styleId="NoSpacing">
    <w:name w:val="No Spacing"/>
    <w:uiPriority w:val="1"/>
    <w:qFormat/>
    <w:rsid w:val="00842E39"/>
    <w:rPr>
      <w:sz w:val="22"/>
      <w:szCs w:val="22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B63444"/>
    <w:pPr>
      <w:spacing w:line="240" w:lineRule="auto"/>
    </w:pPr>
    <w:rPr>
      <w:rFonts w:ascii="Times" w:hAnsi="Times"/>
      <w:iCs/>
      <w:color w:val="000000" w:themeColor="text1"/>
      <w:sz w:val="18"/>
      <w:szCs w:val="18"/>
    </w:rPr>
  </w:style>
  <w:style w:type="character" w:customStyle="1" w:styleId="refseries">
    <w:name w:val="ref__series"/>
    <w:basedOn w:val="DefaultParagraphFont"/>
    <w:rsid w:val="00385AC5"/>
  </w:style>
  <w:style w:type="character" w:customStyle="1" w:styleId="refseriesdate">
    <w:name w:val="ref__seriesdate"/>
    <w:basedOn w:val="DefaultParagraphFont"/>
    <w:rsid w:val="00385AC5"/>
  </w:style>
  <w:style w:type="character" w:customStyle="1" w:styleId="refseriesvolume">
    <w:name w:val="ref__seriesvolume"/>
    <w:basedOn w:val="DefaultParagraphFont"/>
    <w:rsid w:val="00385AC5"/>
  </w:style>
  <w:style w:type="character" w:styleId="UnresolvedMention">
    <w:name w:val="Unresolved Mention"/>
    <w:basedOn w:val="DefaultParagraphFont"/>
    <w:uiPriority w:val="99"/>
    <w:unhideWhenUsed/>
    <w:rsid w:val="007B5F0B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C068F3"/>
    <w:rPr>
      <w:b/>
      <w:bCs/>
    </w:rPr>
  </w:style>
  <w:style w:type="character" w:styleId="Mention">
    <w:name w:val="Mention"/>
    <w:basedOn w:val="DefaultParagraphFont"/>
    <w:uiPriority w:val="99"/>
    <w:unhideWhenUsed/>
    <w:rsid w:val="00985D44"/>
    <w:rPr>
      <w:color w:val="2B579A"/>
      <w:shd w:val="clear" w:color="auto" w:fill="E1DFDD"/>
    </w:rPr>
  </w:style>
  <w:style w:type="table" w:customStyle="1" w:styleId="TableGrid3">
    <w:name w:val="Table Grid3"/>
    <w:basedOn w:val="TableNormal"/>
    <w:next w:val="TableGrid"/>
    <w:uiPriority w:val="39"/>
    <w:rsid w:val="001D6435"/>
    <w:rPr>
      <w:rFonts w:ascii="Times New Roman" w:eastAsiaTheme="minorEastAsia" w:hAnsi="Times New Roman" w:cstheme="minorBidi"/>
      <w:sz w:val="24"/>
      <w:szCs w:val="24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4">
    <w:name w:val="Table Grid74"/>
    <w:basedOn w:val="TableNormal"/>
    <w:next w:val="TableGrid"/>
    <w:uiPriority w:val="39"/>
    <w:rsid w:val="002A7F6A"/>
    <w:rPr>
      <w:rFonts w:ascii="Times New Roman" w:eastAsia="MS Mincho" w:hAnsi="Times New Roman" w:cstheme="minorBidi"/>
      <w:sz w:val="24"/>
      <w:szCs w:val="24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">
    <w:name w:val="Table Grid14"/>
    <w:basedOn w:val="TableNormal"/>
    <w:next w:val="TableGrid"/>
    <w:uiPriority w:val="39"/>
    <w:rsid w:val="00114A16"/>
    <w:rPr>
      <w:rFonts w:ascii="Times New Roman" w:eastAsia="MS Mincho" w:hAnsi="Times New Roman" w:cstheme="minorBidi"/>
      <w:sz w:val="24"/>
      <w:szCs w:val="24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FA6918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customStyle="1" w:styleId="Pa25">
    <w:name w:val="Pa25"/>
    <w:basedOn w:val="Default"/>
    <w:next w:val="Default"/>
    <w:uiPriority w:val="99"/>
    <w:rsid w:val="00555DE1"/>
    <w:pPr>
      <w:spacing w:line="241" w:lineRule="atLeast"/>
    </w:pPr>
    <w:rPr>
      <w:rFonts w:ascii="Frutiger Neue LT Medium" w:hAnsi="Frutiger Neue LT Medium"/>
      <w:color w:val="auto"/>
    </w:rPr>
  </w:style>
  <w:style w:type="character" w:customStyle="1" w:styleId="Heading5Char">
    <w:name w:val="Heading 5 Char"/>
    <w:basedOn w:val="DefaultParagraphFont"/>
    <w:link w:val="Heading5"/>
    <w:uiPriority w:val="9"/>
    <w:rsid w:val="0024628C"/>
    <w:rPr>
      <w:rFonts w:asciiTheme="majorHAnsi" w:eastAsiaTheme="majorEastAsia" w:hAnsiTheme="majorHAnsi" w:cstheme="majorBidi"/>
      <w:color w:val="2F5496" w:themeColor="accent1" w:themeShade="BF"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24628C"/>
    <w:rPr>
      <w:rFonts w:asciiTheme="majorHAnsi" w:eastAsiaTheme="majorEastAsia" w:hAnsiTheme="majorHAnsi" w:cstheme="majorBidi"/>
      <w:i/>
      <w:iCs/>
      <w:color w:val="1F3763" w:themeColor="accent1" w:themeShade="7F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24628C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24628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character" w:customStyle="1" w:styleId="normaltextrun">
    <w:name w:val="normaltextrun"/>
    <w:basedOn w:val="DefaultParagraphFont"/>
    <w:rsid w:val="0024628C"/>
  </w:style>
  <w:style w:type="character" w:customStyle="1" w:styleId="eop">
    <w:name w:val="eop"/>
    <w:basedOn w:val="DefaultParagraphFont"/>
    <w:rsid w:val="0024628C"/>
  </w:style>
  <w:style w:type="paragraph" w:customStyle="1" w:styleId="EndNoteBibliographyTitle0">
    <w:name w:val="EndNoteBibliographyTitle"/>
    <w:rsid w:val="000E37C1"/>
  </w:style>
  <w:style w:type="paragraph" w:customStyle="1" w:styleId="EndNoteBibliography0">
    <w:name w:val="EndNoteBibliography"/>
    <w:rsid w:val="000E37C1"/>
  </w:style>
  <w:style w:type="character" w:customStyle="1" w:styleId="cf01">
    <w:name w:val="cf01"/>
    <w:basedOn w:val="DefaultParagraphFont"/>
    <w:rsid w:val="00603615"/>
    <w:rPr>
      <w:rFonts w:ascii="Segoe UI" w:hAnsi="Segoe UI" w:cs="Segoe UI" w:hint="default"/>
      <w:sz w:val="18"/>
      <w:szCs w:val="18"/>
    </w:rPr>
  </w:style>
  <w:style w:type="character" w:customStyle="1" w:styleId="ui-provider">
    <w:name w:val="ui-provider"/>
    <w:basedOn w:val="DefaultParagraphFont"/>
    <w:rsid w:val="00603615"/>
  </w:style>
  <w:style w:type="paragraph" w:styleId="TOCHeading">
    <w:name w:val="TOC Heading"/>
    <w:basedOn w:val="Heading1"/>
    <w:next w:val="Normal"/>
    <w:uiPriority w:val="39"/>
    <w:unhideWhenUsed/>
    <w:qFormat/>
    <w:rsid w:val="00BD72F1"/>
    <w:pPr>
      <w:keepLines/>
      <w:spacing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D72F1"/>
    <w:pPr>
      <w:spacing w:before="120" w:after="0"/>
    </w:pPr>
    <w:rPr>
      <w:rFonts w:asciiTheme="minorHAnsi" w:hAnsiTheme="minorHAnsi" w:cstheme="minorHAnsi"/>
      <w:b/>
      <w:bCs/>
      <w:i/>
      <w:i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BD72F1"/>
    <w:pPr>
      <w:spacing w:before="120" w:after="0"/>
      <w:ind w:left="220"/>
    </w:pPr>
    <w:rPr>
      <w:rFonts w:asciiTheme="minorHAnsi" w:hAnsiTheme="minorHAnsi" w:cstheme="minorHAnsi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BD72F1"/>
    <w:pPr>
      <w:spacing w:after="0"/>
      <w:ind w:left="44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041D8E"/>
    <w:pPr>
      <w:spacing w:after="0"/>
      <w:ind w:left="66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041D8E"/>
    <w:pPr>
      <w:spacing w:after="0"/>
      <w:ind w:left="88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041D8E"/>
    <w:pPr>
      <w:spacing w:after="0"/>
      <w:ind w:left="11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041D8E"/>
    <w:pPr>
      <w:spacing w:after="0"/>
      <w:ind w:left="132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041D8E"/>
    <w:pPr>
      <w:spacing w:after="0"/>
      <w:ind w:left="154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041D8E"/>
    <w:pPr>
      <w:spacing w:after="0"/>
      <w:ind w:left="1760"/>
    </w:pPr>
    <w:rPr>
      <w:rFonts w:asciiTheme="minorHAnsi" w:hAnsiTheme="minorHAnsi" w:cstheme="minorHAnsi"/>
      <w:sz w:val="20"/>
      <w:szCs w:val="20"/>
    </w:rPr>
  </w:style>
  <w:style w:type="paragraph" w:styleId="BodyText">
    <w:name w:val="Body Text"/>
    <w:basedOn w:val="Normal"/>
    <w:link w:val="BodyTextChar"/>
    <w:uiPriority w:val="1"/>
    <w:qFormat/>
    <w:rsid w:val="008D1711"/>
    <w:pPr>
      <w:widowControl w:val="0"/>
      <w:autoSpaceDE w:val="0"/>
      <w:autoSpaceDN w:val="0"/>
      <w:spacing w:after="0" w:line="240" w:lineRule="auto"/>
    </w:pPr>
    <w:rPr>
      <w:rFonts w:ascii="Calibri" w:hAnsi="Calibri" w:cs="Calibri"/>
      <w:sz w:val="2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8D1711"/>
    <w:rPr>
      <w:rFonts w:cs="Calibri"/>
      <w:lang w:val="en-US" w:eastAsia="en-US"/>
    </w:rPr>
  </w:style>
  <w:style w:type="paragraph" w:customStyle="1" w:styleId="TableParagraph">
    <w:name w:val="Table Paragraph"/>
    <w:basedOn w:val="Normal"/>
    <w:uiPriority w:val="1"/>
    <w:qFormat/>
    <w:rsid w:val="008D1711"/>
    <w:pPr>
      <w:widowControl w:val="0"/>
      <w:autoSpaceDE w:val="0"/>
      <w:autoSpaceDN w:val="0"/>
      <w:spacing w:after="0" w:line="240" w:lineRule="auto"/>
    </w:pPr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16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3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1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2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0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12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8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1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17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9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0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13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61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1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7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5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9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2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4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33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8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46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8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2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44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4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6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4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41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46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1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2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3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07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9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0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2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46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1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8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42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8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84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3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6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41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7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9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6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8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29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69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25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44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7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5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30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9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0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7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7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2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77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2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4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66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6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92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2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9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7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6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00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53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7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1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3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45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3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3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4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50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93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02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3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7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1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3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14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6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0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2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5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3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06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68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00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8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97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04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2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14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1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2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4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59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36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8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2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75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6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8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52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4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62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6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7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6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65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5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03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71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1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26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1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7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92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1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8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30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3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159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266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6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03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8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9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5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5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3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7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9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939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87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84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125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80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6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5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39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69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6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3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50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9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8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3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27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0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9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4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9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44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3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5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02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77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0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5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8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12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16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35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0D1521D-EF51-4901-9C69-EC8B802FC0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5</Pages>
  <Words>3566</Words>
  <Characters>20329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ulgader, Shima, Dr [sabdulgader@sun.ac.za]</dc:creator>
  <cp:keywords/>
  <cp:lastModifiedBy>Chiwaya, AM, Mr [achiwaya@sun.ac.za]</cp:lastModifiedBy>
  <cp:revision>8</cp:revision>
  <cp:lastPrinted>2024-09-09T06:23:00Z</cp:lastPrinted>
  <dcterms:created xsi:type="dcterms:W3CDTF">2024-09-08T17:52:00Z</dcterms:created>
  <dcterms:modified xsi:type="dcterms:W3CDTF">2024-09-09T06:24:00Z</dcterms:modified>
</cp:coreProperties>
</file>